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9DA7CDB" w14:textId="40AF450C" w:rsidR="009246AD" w:rsidRDefault="00DE024F" w:rsidP="00AB34C5">
      <w:pPr>
        <w:pStyle w:val="BATitle"/>
        <w:jc w:val="left"/>
      </w:pPr>
      <w:r>
        <w:t xml:space="preserve">Detecting Plumes in Mobile </w:t>
      </w:r>
      <w:r w:rsidR="00E612B6">
        <w:t xml:space="preserve">Air Quality </w:t>
      </w:r>
      <w:r>
        <w:t>Monitoring Time Series with Density-based Spatial Clustering of Applications with Noise (DBSCAN)</w:t>
      </w:r>
    </w:p>
    <w:p w14:paraId="5B9FFF63" w14:textId="1A5BB369" w:rsidR="00DE024F" w:rsidRDefault="00DE024F" w:rsidP="00DE024F">
      <w:pPr>
        <w:pStyle w:val="BBAuthorName"/>
        <w:jc w:val="both"/>
        <w:rPr>
          <w:i w:val="0"/>
        </w:rPr>
      </w:pPr>
      <w:bookmarkStart w:id="0" w:name="_Hlk99377326"/>
      <w:r>
        <w:rPr>
          <w:i w:val="0"/>
        </w:rPr>
        <w:t>Blake Actkinson</w:t>
      </w:r>
      <w:r>
        <w:rPr>
          <w:i w:val="0"/>
          <w:vertAlign w:val="superscript"/>
        </w:rPr>
        <w:t>1</w:t>
      </w:r>
      <w:r>
        <w:rPr>
          <w:i w:val="0"/>
        </w:rPr>
        <w:t>, Robert J. Griffin</w:t>
      </w:r>
      <w:r w:rsidR="00E612B6">
        <w:rPr>
          <w:i w:val="0"/>
          <w:vertAlign w:val="superscript"/>
        </w:rPr>
        <w:t>1,2</w:t>
      </w:r>
      <w:r>
        <w:rPr>
          <w:i w:val="0"/>
          <w:vertAlign w:val="superscript"/>
        </w:rPr>
        <w:t>*</w:t>
      </w:r>
    </w:p>
    <w:p w14:paraId="2A0CABED" w14:textId="43C568DC" w:rsidR="00DE024F" w:rsidRDefault="00DE024F" w:rsidP="006135B2">
      <w:pPr>
        <w:pStyle w:val="BCAuthorAddress"/>
        <w:jc w:val="left"/>
      </w:pPr>
      <w:r>
        <w:rPr>
          <w:vertAlign w:val="superscript"/>
        </w:rPr>
        <w:t>1</w:t>
      </w:r>
      <w:r>
        <w:t>Department of Civil and Environmental Engineering, Rice University, Houston, TX</w:t>
      </w:r>
      <w:r w:rsidR="006135B2">
        <w:t xml:space="preserve"> 77005</w:t>
      </w:r>
      <w:r>
        <w:t>, USA</w:t>
      </w:r>
    </w:p>
    <w:p w14:paraId="3EDC2DFB" w14:textId="2B44A30F" w:rsidR="00DE024F" w:rsidRPr="00DE024F" w:rsidRDefault="00E612B6" w:rsidP="006135B2">
      <w:pPr>
        <w:pStyle w:val="BCAuthorAddress"/>
        <w:jc w:val="left"/>
      </w:pPr>
      <w:r>
        <w:rPr>
          <w:vertAlign w:val="superscript"/>
        </w:rPr>
        <w:t>2</w:t>
      </w:r>
      <w:r w:rsidR="006135B2">
        <w:t>School of Engineering, Computing</w:t>
      </w:r>
      <w:r w:rsidR="00DE024F">
        <w:t>,</w:t>
      </w:r>
      <w:r w:rsidR="006135B2">
        <w:t xml:space="preserve"> and Construction Management, Roger Williams University, Bristol, RI 02809, USA</w:t>
      </w:r>
      <w:r w:rsidR="00DE024F">
        <w:t xml:space="preserve"> </w:t>
      </w:r>
    </w:p>
    <w:p w14:paraId="7829B541" w14:textId="5A497D4E" w:rsidR="000C05CC" w:rsidRDefault="006135B2" w:rsidP="00A3160E">
      <w:pPr>
        <w:pStyle w:val="FACorrespondingAuthorFootnote"/>
        <w:spacing w:after="0"/>
        <w:jc w:val="left"/>
        <w:rPr>
          <w:i/>
          <w:iCs/>
        </w:rPr>
      </w:pPr>
      <w:r>
        <w:t xml:space="preserve">*Corresponding Author: Robert Griffin, </w:t>
      </w:r>
      <w:r>
        <w:rPr>
          <w:i/>
          <w:iCs/>
        </w:rPr>
        <w:t xml:space="preserve">E-mail: </w:t>
      </w:r>
      <w:hyperlink r:id="rId8" w:history="1">
        <w:r w:rsidR="00A3160E" w:rsidRPr="00696EBF">
          <w:rPr>
            <w:rStyle w:val="Hyperlink"/>
            <w:i/>
            <w:iCs/>
          </w:rPr>
          <w:t>rgriffin@rwu.edu</w:t>
        </w:r>
      </w:hyperlink>
    </w:p>
    <w:bookmarkEnd w:id="0"/>
    <w:p w14:paraId="13A66B2C" w14:textId="77777777" w:rsidR="00A3160E" w:rsidRPr="00A3160E" w:rsidRDefault="00A3160E" w:rsidP="00A3160E">
      <w:pPr>
        <w:pStyle w:val="TAMainText"/>
      </w:pPr>
    </w:p>
    <w:p w14:paraId="455E6486" w14:textId="77777777" w:rsidR="008F4104" w:rsidRDefault="008F4104" w:rsidP="0000065C">
      <w:pPr>
        <w:pStyle w:val="BDAbstract"/>
        <w:rPr>
          <w:b/>
          <w:bCs/>
        </w:rPr>
      </w:pPr>
    </w:p>
    <w:p w14:paraId="59A7F410" w14:textId="77777777" w:rsidR="008F4104" w:rsidRDefault="008F4104" w:rsidP="0000065C">
      <w:pPr>
        <w:pStyle w:val="BDAbstract"/>
        <w:rPr>
          <w:b/>
          <w:bCs/>
        </w:rPr>
      </w:pPr>
    </w:p>
    <w:p w14:paraId="5E1CC481" w14:textId="77777777" w:rsidR="008F4104" w:rsidRDefault="008F4104" w:rsidP="0000065C">
      <w:pPr>
        <w:pStyle w:val="BDAbstract"/>
        <w:rPr>
          <w:b/>
          <w:bCs/>
        </w:rPr>
      </w:pPr>
    </w:p>
    <w:p w14:paraId="3DE64BE2" w14:textId="77777777" w:rsidR="008F4104" w:rsidRDefault="008F4104" w:rsidP="0000065C">
      <w:pPr>
        <w:pStyle w:val="BDAbstract"/>
        <w:rPr>
          <w:b/>
          <w:bCs/>
        </w:rPr>
      </w:pPr>
    </w:p>
    <w:p w14:paraId="047FBD7D" w14:textId="0CC6B3A4" w:rsidR="00EF4BA2" w:rsidRDefault="0000065C" w:rsidP="0000065C">
      <w:pPr>
        <w:pStyle w:val="BDAbstract"/>
        <w:rPr>
          <w:b/>
          <w:bCs/>
        </w:rPr>
      </w:pPr>
      <w:r>
        <w:rPr>
          <w:b/>
          <w:bCs/>
        </w:rPr>
        <w:lastRenderedPageBreak/>
        <w:t>ABSTRACT</w:t>
      </w:r>
    </w:p>
    <w:p w14:paraId="7EA53A07" w14:textId="03165871" w:rsidR="0000065C" w:rsidRDefault="0000065C" w:rsidP="0000065C">
      <w:pPr>
        <w:pStyle w:val="BDAbstract"/>
      </w:pPr>
      <w:r>
        <w:tab/>
        <w:t xml:space="preserve">Mobile monitoring is becoming an increasingly popular technique to analyze air pollution measurements on fine spatial scales, but methods to </w:t>
      </w:r>
      <w:r w:rsidR="00E612B6">
        <w:t>determine specific</w:t>
      </w:r>
      <w:r>
        <w:t xml:space="preserve"> source contributions </w:t>
      </w:r>
      <w:r w:rsidR="00E612B6">
        <w:t>are</w:t>
      </w:r>
      <w:r>
        <w:t xml:space="preserve"> sorely needed. One approach is to isolate</w:t>
      </w:r>
      <w:r w:rsidR="00E612B6">
        <w:t xml:space="preserve"> </w:t>
      </w:r>
      <w:r>
        <w:t>plumes from mobile monitoring time series</w:t>
      </w:r>
      <w:r w:rsidR="00E612B6">
        <w:t xml:space="preserve"> and analyze them separately</w:t>
      </w:r>
      <w:r>
        <w:t xml:space="preserve">, but methods </w:t>
      </w:r>
      <w:r w:rsidR="00E612B6">
        <w:t xml:space="preserve">which are </w:t>
      </w:r>
      <w:r>
        <w:t>suitable for large mobile monitoring time series</w:t>
      </w:r>
      <w:r w:rsidR="00E612B6">
        <w:t xml:space="preserve"> are lacking</w:t>
      </w:r>
      <w:r>
        <w:t xml:space="preserve">. Here we discuss a novel method used to detect and isolate plumes from an extensive mobile monitoring data set. The </w:t>
      </w:r>
      <w:r w:rsidR="00E612B6">
        <w:t xml:space="preserve">new </w:t>
      </w:r>
      <w:r>
        <w:t>method relies on Density-based Spatial Clustering of Applications with Noise</w:t>
      </w:r>
      <w:r w:rsidR="006359EC">
        <w:t xml:space="preserve"> (DBSCAN), an unsupervised machine learning technique.</w:t>
      </w:r>
      <w:r>
        <w:t xml:space="preserve"> The </w:t>
      </w:r>
      <w:r w:rsidR="00E612B6">
        <w:t xml:space="preserve">new </w:t>
      </w:r>
      <w:r>
        <w:t xml:space="preserve">method systematically runs DBSCAN on mobile monitoring time series by day and identifies </w:t>
      </w:r>
      <w:r w:rsidR="00E612B6">
        <w:t xml:space="preserve">a subset of </w:t>
      </w:r>
      <w:r>
        <w:t xml:space="preserve">points as anomalies for further analysis. </w:t>
      </w:r>
      <w:r w:rsidR="00E612B6">
        <w:t>When applied to a mobile monitoring data set collected in Houston, Texas, a</w:t>
      </w:r>
      <w:r>
        <w:t xml:space="preserve">nalyzed anomalies </w:t>
      </w:r>
      <w:r w:rsidR="006359EC">
        <w:t xml:space="preserve">reveal patterns previously associated with different types of vehicle emission profiles. We </w:t>
      </w:r>
      <w:r w:rsidR="001A12CA">
        <w:t>observe spatial differences in these patterns</w:t>
      </w:r>
      <w:r w:rsidR="006359EC">
        <w:t xml:space="preserve"> and reveal striking disparities by census tract. The</w:t>
      </w:r>
      <w:r w:rsidR="001A12CA">
        <w:t xml:space="preserve">se </w:t>
      </w:r>
      <w:r w:rsidR="006359EC">
        <w:t xml:space="preserve">results can be used to inform stakeholders of spatial variations in emission profiles not obvious </w:t>
      </w:r>
      <w:proofErr w:type="gramStart"/>
      <w:r w:rsidR="006359EC">
        <w:t>through the use of</w:t>
      </w:r>
      <w:proofErr w:type="gramEnd"/>
      <w:r w:rsidR="006359EC">
        <w:t xml:space="preserve"> </w:t>
      </w:r>
      <w:r w:rsidR="001A12CA">
        <w:t xml:space="preserve">data from </w:t>
      </w:r>
      <w:r w:rsidR="006359EC">
        <w:t xml:space="preserve">stationary monitors alone. </w:t>
      </w:r>
    </w:p>
    <w:p w14:paraId="273E02CE" w14:textId="64462A7D" w:rsidR="006359EC" w:rsidRDefault="006359EC" w:rsidP="006359EC">
      <w:pPr>
        <w:pStyle w:val="TAMainText"/>
        <w:ind w:firstLine="0"/>
        <w:rPr>
          <w:b/>
          <w:bCs/>
        </w:rPr>
      </w:pPr>
      <w:r>
        <w:rPr>
          <w:b/>
          <w:bCs/>
        </w:rPr>
        <w:t>TOC ART</w:t>
      </w:r>
    </w:p>
    <w:p w14:paraId="72D8F37F" w14:textId="5F6F560B" w:rsidR="008F4104" w:rsidRDefault="006B7EE3" w:rsidP="006359EC">
      <w:pPr>
        <w:pStyle w:val="TAMainText"/>
        <w:ind w:firstLine="0"/>
        <w:rPr>
          <w:b/>
          <w:bCs/>
        </w:rPr>
      </w:pPr>
      <w:r>
        <w:rPr>
          <w:b/>
          <w:bCs/>
          <w:noProof/>
        </w:rPr>
        <w:drawing>
          <wp:inline distT="0" distB="0" distL="0" distR="0" wp14:anchorId="4D44C88D" wp14:editId="6ADAD595">
            <wp:extent cx="2193898" cy="1554480"/>
            <wp:effectExtent l="0" t="0" r="0" b="7620"/>
            <wp:docPr id="4" name="Picture 4"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Map&#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2193898" cy="1554480"/>
                    </a:xfrm>
                    <a:prstGeom prst="rect">
                      <a:avLst/>
                    </a:prstGeom>
                  </pic:spPr>
                </pic:pic>
              </a:graphicData>
            </a:graphic>
          </wp:inline>
        </w:drawing>
      </w:r>
    </w:p>
    <w:p w14:paraId="40781909" w14:textId="77777777" w:rsidR="006359EC" w:rsidRPr="006359EC" w:rsidRDefault="006359EC" w:rsidP="006359EC">
      <w:pPr>
        <w:pStyle w:val="TAMainText"/>
        <w:ind w:firstLine="0"/>
      </w:pPr>
    </w:p>
    <w:p w14:paraId="58F28D6D" w14:textId="6989FC1B" w:rsidR="00EF4BA2" w:rsidRPr="00EF4BA2" w:rsidRDefault="00EF4BA2" w:rsidP="00EF4BA2">
      <w:pPr>
        <w:pStyle w:val="TAMainText"/>
        <w:numPr>
          <w:ilvl w:val="0"/>
          <w:numId w:val="13"/>
        </w:numPr>
        <w:spacing w:after="240"/>
        <w:jc w:val="left"/>
        <w:rPr>
          <w:b/>
          <w:bCs/>
        </w:rPr>
      </w:pPr>
      <w:r>
        <w:rPr>
          <w:b/>
          <w:bCs/>
        </w:rPr>
        <w:lastRenderedPageBreak/>
        <w:t>INTRODUCTION</w:t>
      </w:r>
    </w:p>
    <w:p w14:paraId="498B459A" w14:textId="77B68CD1" w:rsidR="002624CC" w:rsidRDefault="002624CC" w:rsidP="00EF4BA2">
      <w:pPr>
        <w:pStyle w:val="TAMainText"/>
      </w:pPr>
      <w:r>
        <w:t xml:space="preserve">A central question of air pollution studies is to identify the </w:t>
      </w:r>
      <w:r w:rsidR="001A12CA">
        <w:t xml:space="preserve">varied </w:t>
      </w:r>
      <w:r>
        <w:t xml:space="preserve">sources </w:t>
      </w:r>
      <w:r w:rsidR="00711467">
        <w:t>that</w:t>
      </w:r>
      <w:r>
        <w:t xml:space="preserve"> contribute to measured pollutant concentrations. This question becomes more complicated in a mobile monitoring context because measurements and concentrations vary as a function of both space and time, making conventional source apportionment techniques such as </w:t>
      </w:r>
      <w:r w:rsidR="00711467">
        <w:t>positive matrix factorization</w:t>
      </w:r>
      <w:r>
        <w:t xml:space="preserve"> and </w:t>
      </w:r>
      <w:r w:rsidR="00711467">
        <w:t>principal component analysis (PCA)</w:t>
      </w:r>
      <w:r>
        <w:t xml:space="preserve"> harder to apply</w:t>
      </w:r>
      <w:r w:rsidR="006359EC">
        <w:t xml:space="preserve"> effectively</w:t>
      </w:r>
      <w:r>
        <w:t>.</w:t>
      </w:r>
      <w:r>
        <w:fldChar w:fldCharType="begin"/>
      </w:r>
      <w:r w:rsidR="00A05D24">
        <w:instrText xml:space="preserve"> ADDIN ZOTERO_ITEM CSL_CITATION {"citationID":"dNGsXcfl","properties":{"formattedCitation":"\\super 1\\nosupersub{}","plainCitation":"1","noteIndex":0},"citationItems":[{"id":159,"uris":["http://zotero.org/users/4282478/items/4SPHF3NQ"],"itemData":{"id":159,"type":"article-journal","abstract":"We have applied the absolute principal component scores (APCS) receptor model to on-road, background-adjusted measurements of NOx, CO, CO2, black carbon (BC), and particle number (PN) obtained from a continuously moving platform deployed over nine afternoon sampling periods in Seattle, WA. Two Varimax-rotated principal component features described 75% of the overall variance of the observations. A heavy-duty vehicle feature was correlated with black carbon and particle number, whereas a light-duty feature was correlated with CO and CO2. NOx had moderate correlation with both features. The bootstrapped APCS model predictions were used to estimate area-wide, average fuel-based emission factors and their respective 95% confidence limits. The average emission factors for NOx, CO, BC and PN (14.8, 18.9, 0.40 g/kg, and 4.3 × 1015 particles/kg for heavy duty vehicles, and 3.2, 22.4, 0.016 g/kg, and 0.19 × 1015 particles/kg for light-duty vehicles, respectively) are consistent with previous estimates based on remote sensing, vehicle chase studies, and recent dynamometer tests. Information on the spatial distribution of the concentrations contributed by these two vehicle categories relative to background during the sampling period was also obtained.","container-title":"Atmospheric Environment","DOI":"10.1016/j.atmosenv.2016.12.037","ISSN":"1352-2310","journalAbbreviation":"Atmospheric Environment","page":"201-211","source":"ScienceDirect","title":"Ambient air quality measurements from a continuously moving mobile platform: Estimation of area-wide, fuel-based, mobile source emission factors using absolute principal component scores","title-short":"Ambient air quality measurements from a continuously moving mobile platform","volume":"152","author":[{"family":"Larson","given":"Timothy"},{"family":"Gould","given":"Timothy"},{"family":"Riley","given":"Erin A."},{"family":"Austin","given":"Elena"},{"family":"Fintzi","given":"Jonathan"},{"family":"Sheppard","given":"Lianne"},{"family":"Yost","given":"Michael"},{"family":"Simpson","given":"Christopher"}],"issued":{"date-parts":[["2017",3,1]]}}}],"schema":"https://github.com/citation-style-language/schema/raw/master/csl-citation.json"} </w:instrText>
      </w:r>
      <w:r>
        <w:fldChar w:fldCharType="separate"/>
      </w:r>
      <w:r w:rsidR="00A05D24" w:rsidRPr="00A05D24">
        <w:rPr>
          <w:rFonts w:ascii="Cambria" w:hAnsi="Cambria"/>
          <w:szCs w:val="24"/>
          <w:vertAlign w:val="superscript"/>
        </w:rPr>
        <w:t>1</w:t>
      </w:r>
      <w:r>
        <w:fldChar w:fldCharType="end"/>
      </w:r>
      <w:r w:rsidR="006359EC">
        <w:t xml:space="preserve"> </w:t>
      </w:r>
    </w:p>
    <w:p w14:paraId="7EF9F737" w14:textId="56DB7C60" w:rsidR="002624CC" w:rsidRDefault="00711467" w:rsidP="002624CC">
      <w:pPr>
        <w:pStyle w:val="TAMainText"/>
      </w:pPr>
      <w:r>
        <w:t>Recently published</w:t>
      </w:r>
      <w:r w:rsidR="002624CC">
        <w:t xml:space="preserve"> work </w:t>
      </w:r>
      <w:r>
        <w:t>took</w:t>
      </w:r>
      <w:r w:rsidR="002624CC">
        <w:t xml:space="preserve"> several approaches to </w:t>
      </w:r>
      <w:r w:rsidR="001F039F">
        <w:t xml:space="preserve">performing </w:t>
      </w:r>
      <w:r>
        <w:t xml:space="preserve">source apportionment on </w:t>
      </w:r>
      <w:r w:rsidR="002624CC">
        <w:t>measured pollutants</w:t>
      </w:r>
      <w:r>
        <w:t xml:space="preserve"> in a mobile monitoring context</w:t>
      </w:r>
      <w:r w:rsidR="002624CC">
        <w:t xml:space="preserve">. One approach involves using PCA </w:t>
      </w:r>
      <w:r>
        <w:t>on background subtracted measurements</w:t>
      </w:r>
      <w:r w:rsidR="002624CC">
        <w:t>, such as in Larson et al</w:t>
      </w:r>
      <w:r w:rsidR="001F039F">
        <w:t>.</w:t>
      </w:r>
      <w:r w:rsidR="00D61C15">
        <w:t>,</w:t>
      </w:r>
      <w:r w:rsidR="002624CC">
        <w:fldChar w:fldCharType="begin"/>
      </w:r>
      <w:r w:rsidR="00A05D24">
        <w:instrText xml:space="preserve"> ADDIN ZOTERO_ITEM CSL_CITATION {"citationID":"xnefA7m2","properties":{"formattedCitation":"\\super 1\\nosupersub{}","plainCitation":"1","noteIndex":0},"citationItems":[{"id":159,"uris":["http://zotero.org/users/4282478/items/4SPHF3NQ"],"itemData":{"id":159,"type":"article-journal","abstract":"We have applied the absolute principal component scores (APCS) receptor model to on-road, background-adjusted measurements of NOx, CO, CO2, black carbon (BC), and particle number (PN) obtained from a continuously moving platform deployed over nine afternoon sampling periods in Seattle, WA. Two Varimax-rotated principal component features described 75% of the overall variance of the observations. A heavy-duty vehicle feature was correlated with black carbon and particle number, whereas a light-duty feature was correlated with CO and CO2. NOx had moderate correlation with both features. The bootstrapped APCS model predictions were used to estimate area-wide, average fuel-based emission factors and their respective 95% confidence limits. The average emission factors for NOx, CO, BC and PN (14.8, 18.9, 0.40 g/kg, and 4.3 × 1015 particles/kg for heavy duty vehicles, and 3.2, 22.4, 0.016 g/kg, and 0.19 × 1015 particles/kg for light-duty vehicles, respectively) are consistent with previous estimates based on remote sensing, vehicle chase studies, and recent dynamometer tests. Information on the spatial distribution of the concentrations contributed by these two vehicle categories relative to background during the sampling period was also obtained.","container-title":"Atmospheric Environment","DOI":"10.1016/j.atmosenv.2016.12.037","ISSN":"1352-2310","journalAbbreviation":"Atmospheric Environment","page":"201-211","source":"ScienceDirect","title":"Ambient air quality measurements from a continuously moving mobile platform: Estimation of area-wide, fuel-based, mobile source emission factors using absolute principal component scores","title-short":"Ambient air quality measurements from a continuously moving mobile platform","volume":"152","author":[{"family":"Larson","given":"Timothy"},{"family":"Gould","given":"Timothy"},{"family":"Riley","given":"Erin A."},{"family":"Austin","given":"Elena"},{"family":"Fintzi","given":"Jonathan"},{"family":"Sheppard","given":"Lianne"},{"family":"Yost","given":"Michael"},{"family":"Simpson","given":"Christopher"}],"issued":{"date-parts":[["2017",3,1]]}}}],"schema":"https://github.com/citation-style-language/schema/raw/master/csl-citation.json"} </w:instrText>
      </w:r>
      <w:r w:rsidR="002624CC">
        <w:fldChar w:fldCharType="separate"/>
      </w:r>
      <w:r w:rsidR="00A05D24" w:rsidRPr="00A05D24">
        <w:rPr>
          <w:rFonts w:ascii="Cambria" w:hAnsi="Cambria"/>
          <w:szCs w:val="24"/>
          <w:vertAlign w:val="superscript"/>
        </w:rPr>
        <w:t>1</w:t>
      </w:r>
      <w:r w:rsidR="002624CC">
        <w:fldChar w:fldCharType="end"/>
      </w:r>
      <w:r w:rsidR="002624CC">
        <w:t xml:space="preserve"> </w:t>
      </w:r>
      <w:r w:rsidR="00D61C15">
        <w:t>whose</w:t>
      </w:r>
      <w:r w:rsidR="002624CC">
        <w:t xml:space="preserve"> approach </w:t>
      </w:r>
      <w:r w:rsidR="00D61C15">
        <w:t xml:space="preserve">has limitations when applied to </w:t>
      </w:r>
      <w:r w:rsidR="002624CC">
        <w:t xml:space="preserve">extensive mobile monitoring campaigns, in that it </w:t>
      </w:r>
      <w:r w:rsidR="00D61C15">
        <w:t>defines</w:t>
      </w:r>
      <w:r w:rsidR="002624CC">
        <w:t xml:space="preserve"> a rolling minimum across a static time window</w:t>
      </w:r>
      <w:r w:rsidR="005D1AC4">
        <w:t xml:space="preserve"> which may not be feasible for extensive mobile monitoring campaigns with </w:t>
      </w:r>
      <m:oMath>
        <m:r>
          <m:rPr>
            <m:sty m:val="p"/>
          </m:rPr>
          <w:rPr>
            <w:rFonts w:ascii="Cambria Math" w:hAnsi="Cambria Math"/>
          </w:rPr>
          <m:t>≈</m:t>
        </m:r>
      </m:oMath>
      <w:r w:rsidR="005D1AC4">
        <w:t xml:space="preserve"> 20</w:t>
      </w:r>
      <w:r w:rsidR="00D61C15">
        <w:t>-30</w:t>
      </w:r>
      <w:r w:rsidR="005D1AC4">
        <w:t>x the temporal coverage</w:t>
      </w:r>
      <w:r w:rsidR="002624CC">
        <w:t>. Other approaches have focused on using Land Use Regression (LUR) models to identify relationships between pollutants and land use variables, such as in Messier et al.</w:t>
      </w:r>
      <w:r w:rsidR="002624CC">
        <w:fldChar w:fldCharType="begin"/>
      </w:r>
      <w:r w:rsidR="00A05D24">
        <w:instrText xml:space="preserve"> ADDIN ZOTERO_ITEM CSL_CITATION {"citationID":"Kc5nHmzr","properties":{"formattedCitation":"\\super 2\\nosupersub{}","plainCitation":"2","noteIndex":0},"citationItems":[{"id":155,"uris":["http://zotero.org/users/4282478/items/S7IKN7HD"],"itemData":{"id":155,"type":"article-journal","abstract":"Air pollution measurements collected through systematic mobile monitoring campaigns can provide outdoor concentration data at high spatial resolution. We explore approaches to minimize data requirements for mapping a city’s air quality using mobile monitors with “data-only” versus predictive modeling approaches. We equipped two Google Street View cars with 1-Hz instruments to collect nitric oxide (NO) and black carbon (BC) measurements in Oakland, CA. We explore two strategies for efficiently mapping spatial air quality patterns through Monte Carlo analyses. First, we explore a “data-only” approach where we attempt to minimize the number of repeated visits needed to reliably estimate concentrations for all roads. Second, we combine our data with a land use regression-kriging (LUR-K) model to predict at unobserved locations; here, measurements from only a subset of roads or repeat visits are considered. Although LUR-K models did not capture the full variability of on-road concentrations, models trained with minimal data consistently captured important covariates and general spatial air pollution trends, with cross-validation R2 for log-transformed NO and BC of 0.65 and 0.43. Data-only mapping performed poorly with few (1–2) repeated drives but obtained better cross-validation R2 than the LUR-K approach within 4 to 8 repeated drive days per road segment.","container-title":"Environmental Science &amp; Technology","DOI":"10.1021/acs.est.8b03395","ISSN":"0013-936X","issue":"21","journalAbbreviation":"Environ. Sci. Technol.","page":"12563-12572","source":"ACS Publications","title":"Mapping Air Pollution with Google Street View Cars: Efficient Approaches with Mobile Monitoring and Land Use Regression","title-short":"Mapping Air Pollution with Google Street View Cars","volume":"52","author":[{"family":"Messier","given":"Kyle P."},{"family":"Chambliss","given":"Sarah E."},{"family":"Gani","given":"Shahzad"},{"family":"Alvarez","given":"Ramon"},{"family":"Brauer","given":"Michael"},{"family":"Choi","given":"Jonathan J."},{"family":"Hamburg","given":"Steven P."},{"family":"Kerckhoffs","given":"Jules"},{"family":"LaFranchi","given":"Brian"},{"family":"Lunden","given":"Melissa M."},{"family":"Marshall","given":"Julian D."},{"family":"Portier","given":"Christopher J."},{"family":"Roy","given":"Ananya"},{"family":"Szpiro","given":"Adam A."},{"family":"Vermeulen","given":"Roel C. H."},{"family":"Apte","given":"Joshua S."}],"issued":{"date-parts":[["2018",11,6]]}}}],"schema":"https://github.com/citation-style-language/schema/raw/master/csl-citation.json"} </w:instrText>
      </w:r>
      <w:r w:rsidR="002624CC">
        <w:fldChar w:fldCharType="separate"/>
      </w:r>
      <w:r w:rsidR="00A05D24" w:rsidRPr="00A05D24">
        <w:rPr>
          <w:rFonts w:ascii="Cambria" w:hAnsi="Cambria"/>
          <w:szCs w:val="24"/>
          <w:vertAlign w:val="superscript"/>
        </w:rPr>
        <w:t>2</w:t>
      </w:r>
      <w:r w:rsidR="002624CC">
        <w:fldChar w:fldCharType="end"/>
      </w:r>
      <w:r w:rsidR="002624CC">
        <w:t xml:space="preserve"> </w:t>
      </w:r>
      <w:r w:rsidR="00D61C15">
        <w:t>However, use of LUR models often involves aggregating measurements in time, dropping temporal resolution.</w:t>
      </w:r>
      <w:r w:rsidR="00772568">
        <w:t xml:space="preserve"> Additionally, derived relationships do not necessarily imply causality, and use of these models is limited through the availability of sophisticated land use variable databases. </w:t>
      </w:r>
      <w:r w:rsidR="002624CC">
        <w:t xml:space="preserve">There is a need for the development of methods that can identify source influences in large mobile monitoring data sets </w:t>
      </w:r>
      <w:r w:rsidR="005D1AC4">
        <w:t>at</w:t>
      </w:r>
      <w:r w:rsidR="002624CC">
        <w:t xml:space="preserve"> high time resolution</w:t>
      </w:r>
      <w:r w:rsidR="005D1AC4">
        <w:t xml:space="preserve"> </w:t>
      </w:r>
      <w:r w:rsidR="00772568">
        <w:t>without being</w:t>
      </w:r>
      <w:r w:rsidR="005D1AC4">
        <w:t xml:space="preserve"> subject to the availability of pre-existing, sophisticated databases.</w:t>
      </w:r>
      <w:r w:rsidR="002624CC">
        <w:t xml:space="preserve">  </w:t>
      </w:r>
    </w:p>
    <w:p w14:paraId="568DE3C1" w14:textId="4A72593A" w:rsidR="002624CC" w:rsidRDefault="002624CC" w:rsidP="002624CC">
      <w:pPr>
        <w:pStyle w:val="TAMainText"/>
      </w:pPr>
      <w:r>
        <w:t xml:space="preserve">Another factor that aggravates source identification in mobile monitoring contexts </w:t>
      </w:r>
      <w:r w:rsidR="00742183">
        <w:t>is</w:t>
      </w:r>
      <w:r>
        <w:t xml:space="preserve"> the nature of mobile monitoring data </w:t>
      </w:r>
      <w:r w:rsidR="001F039F">
        <w:t>themselves</w:t>
      </w:r>
      <w:r>
        <w:t xml:space="preserve">. If a mobile monitoring campaign were conducted focusing largely on residential areas with brief excursions onto </w:t>
      </w:r>
      <w:r w:rsidR="00E2221F">
        <w:t>busier thoroughfares</w:t>
      </w:r>
      <w:r>
        <w:t xml:space="preserve">, performing PCA or other dimension reduction techniques to describe patterns in the data would likely return results </w:t>
      </w:r>
      <w:r>
        <w:lastRenderedPageBreak/>
        <w:t xml:space="preserve">that are weighted towards </w:t>
      </w:r>
      <w:r w:rsidR="00E2221F">
        <w:t>data</w:t>
      </w:r>
      <w:r>
        <w:t xml:space="preserve"> </w:t>
      </w:r>
      <w:r w:rsidR="00E2221F">
        <w:t>in which</w:t>
      </w:r>
      <w:r>
        <w:t xml:space="preserve"> source influences are largely </w:t>
      </w:r>
      <w:r w:rsidR="00742183">
        <w:t>negligible</w:t>
      </w:r>
      <w:r>
        <w:t xml:space="preserve">. This type of analysis could generate solutions in which there is a demarcation between </w:t>
      </w:r>
      <w:proofErr w:type="gramStart"/>
      <w:r>
        <w:t>the majority of</w:t>
      </w:r>
      <w:proofErr w:type="gramEnd"/>
      <w:r>
        <w:t xml:space="preserve"> points with </w:t>
      </w:r>
      <w:r w:rsidR="00E2221F">
        <w:t>little</w:t>
      </w:r>
      <w:r>
        <w:t xml:space="preserve"> source influence and a </w:t>
      </w:r>
      <w:r w:rsidR="00E2221F">
        <w:t>smaller</w:t>
      </w:r>
      <w:r>
        <w:t xml:space="preserve"> subset of source-influenced points</w:t>
      </w:r>
      <w:r w:rsidR="00742183">
        <w:t xml:space="preserve"> elevated in all pollutants</w:t>
      </w:r>
      <w:r>
        <w:t xml:space="preserve">, which may not be compelling if one’s objective is to determine </w:t>
      </w:r>
      <w:r w:rsidR="00E2221F">
        <w:t xml:space="preserve">the </w:t>
      </w:r>
      <w:r>
        <w:t>specific sources</w:t>
      </w:r>
      <w:r w:rsidR="00E2221F">
        <w:t xml:space="preserve"> affecting the measurements</w:t>
      </w:r>
      <w:r>
        <w:t xml:space="preserve">. </w:t>
      </w:r>
    </w:p>
    <w:p w14:paraId="1C6736D0" w14:textId="4967DA56" w:rsidR="002624CC" w:rsidRDefault="002624CC" w:rsidP="002624CC">
      <w:pPr>
        <w:pStyle w:val="TAMainText"/>
      </w:pPr>
      <w:r>
        <w:t xml:space="preserve">This raises </w:t>
      </w:r>
      <w:r w:rsidR="005D1AC4">
        <w:t xml:space="preserve">the question </w:t>
      </w:r>
      <w:r>
        <w:t xml:space="preserve">of how to identify source influences within mobile monitoring time series that cover locations </w:t>
      </w:r>
      <w:r w:rsidR="00742183">
        <w:t>ranging</w:t>
      </w:r>
      <w:r>
        <w:t xml:space="preserve"> from ‘background’ to ‘highly influenced by sources.’ If one could identify source spikes, or plumes within mobile monitoring time series, one could restrict their analysis to these plumes to categorize the different types of sources that affected their mobile monitoring measurements. Plume identification within mobile monitoring time series has been addressed previously. Hagler et al.</w:t>
      </w:r>
      <w:r w:rsidR="00742183">
        <w:t xml:space="preserve"> </w:t>
      </w:r>
      <w:r>
        <w:t>use a rolling coefficient of variation across a 5-s time interval, then flag points with a coefficient greater than 2.</w:t>
      </w:r>
      <w:r>
        <w:fldChar w:fldCharType="begin"/>
      </w:r>
      <w:r w:rsidR="00FC6E04">
        <w:instrText xml:space="preserve"> ADDIN ZOTERO_ITEM CSL_CITATION {"citationID":"6FXvRgfc","properties":{"formattedCitation":"\\super 3\\nosupersub{}","plainCitation":"3","noteIndex":0},"citationItems":[{"id":712,"uris":["http://zotero.org/users/4282478/items/874HQGXS"],"itemData":{"id":712,"type":"article-journal","abstract":"Roadside barriers, such as tree stands or noise barriers, are prevalent in many populated areas and have been shown to affect the dispersion of traffic emissions. If roadside noise barriers or tree stands are found to consistently lower ground-level air pollution concentrations in the near-road environment, this may be a practical strategy for reducing exposures to air contaminants along populated traffic corridors. This study measured ultrafine particle (UFP) concentrations using an instrumented mobile measurement approach, collecting data on major roadways and in near-road locations for more than forty sampling sessions at three locations in central North Carolina, USA. Two of the sampling sites had relatively thin tree stands, one evergreen and one deciduous, along a portion of the roadway. The third sampling site had a brick noise wall along a portion of the road. At 10m from the road, UFPs measured using a mobile sampling platform were lower by approximately 50% behind the brick noise wall relative to a nearby location without a barrier for multiple meteorological conditions. The UFP trends at the vegetative barrier sites were variable and the barrier effect is uncertain. In some cases, higher concentrations were observed behind the vegetative barrier, with respect to the clearing, which may be due to gaps in the thin tree stands allowing the transport of traffic-related air pollution to near-road areas behind the vegetation. On-road sampling revealed no consistent difference in UFP levels in on-road portions of the road with or without a roadside barrier present. These findings support the notion that solid roadside barriers may mitigate near-road impact. Given the co-benefits of vegetative barriers in the urban landscape, research regarding the mitigation potential of vegetative barriers of other configurations (e.g., greater density, wider buffer) is encouraged.","container-title":"Science of The Total Environment","DOI":"10.1016/j.scitotenv.2011.12.002","ISSN":"0048-9697","journalAbbreviation":"Science of The Total Environment","language":"en","page":"7-15","source":"ScienceDirect","title":"Field investigation of roadside vegetative and structural barrier impact on near-road ultrafine particle concentrations under a variety of wind conditions","volume":"419","author":[{"family":"Hagler","given":"Gayle S. W."},{"family":"Lin","given":"Ming-Yeng"},{"family":"Khlystov","given":"Andrey"},{"family":"Baldauf","given":"Richard W."},{"family":"Isakov","given":"Vlad"},{"family":"Faircloth","given":"James"},{"family":"Jackson","given":"Laura E."}],"issued":{"date-parts":[["2012",3,1]]}}}],"schema":"https://github.com/citation-style-language/schema/raw/master/csl-citation.json"} </w:instrText>
      </w:r>
      <w:r>
        <w:fldChar w:fldCharType="separate"/>
      </w:r>
      <w:r w:rsidR="00FC6E04" w:rsidRPr="00FC6E04">
        <w:rPr>
          <w:rFonts w:ascii="Cambria" w:hAnsi="Cambria"/>
          <w:szCs w:val="24"/>
          <w:vertAlign w:val="superscript"/>
        </w:rPr>
        <w:t>3</w:t>
      </w:r>
      <w:r>
        <w:fldChar w:fldCharType="end"/>
      </w:r>
      <w:r>
        <w:t xml:space="preserve"> </w:t>
      </w:r>
      <w:proofErr w:type="spellStart"/>
      <w:r>
        <w:t>Drewnick</w:t>
      </w:r>
      <w:proofErr w:type="spellEnd"/>
      <w:r>
        <w:t xml:space="preserve"> et al. use a different moving window algorithm </w:t>
      </w:r>
      <w:r w:rsidR="00FC6E04">
        <w:t xml:space="preserve">that </w:t>
      </w:r>
      <w:r>
        <w:t>calculat</w:t>
      </w:r>
      <w:r w:rsidR="00FC6E04">
        <w:t>es</w:t>
      </w:r>
      <w:r>
        <w:t xml:space="preserve"> the standard deviation of points below a defined background threshold</w:t>
      </w:r>
      <w:r w:rsidR="002E1383">
        <w:t xml:space="preserve"> (</w:t>
      </w:r>
      <m:oMath>
        <m:sSub>
          <m:sSubPr>
            <m:ctrlPr>
              <w:rPr>
                <w:rFonts w:ascii="Cambria Math" w:eastAsiaTheme="minorEastAsia" w:hAnsi="Cambria Math" w:cs="Times"/>
                <w:i/>
              </w:rPr>
            </m:ctrlPr>
          </m:sSubPr>
          <m:e>
            <m:r>
              <m:rPr>
                <m:nor/>
              </m:rPr>
              <w:rPr>
                <w:rFonts w:ascii="Times" w:eastAsiaTheme="minorEastAsia" w:hAnsi="Times" w:cs="Times"/>
              </w:rPr>
              <m:t>σ</m:t>
            </m:r>
            <m:ctrlPr>
              <w:rPr>
                <w:rFonts w:ascii="Cambria Math" w:eastAsiaTheme="minorEastAsia" w:hAnsi="Cambria Math" w:cs="Times"/>
              </w:rPr>
            </m:ctrlPr>
          </m:e>
          <m:sub>
            <m:r>
              <m:rPr>
                <m:nor/>
              </m:rPr>
              <w:rPr>
                <w:rFonts w:ascii="Times" w:eastAsiaTheme="minorEastAsia" w:hAnsi="Times" w:cs="Times"/>
              </w:rPr>
              <m:t>b</m:t>
            </m:r>
          </m:sub>
        </m:sSub>
      </m:oMath>
      <w:r w:rsidR="002E1383">
        <w:t>)</w:t>
      </w:r>
      <w:r>
        <w:t xml:space="preserve"> and flag</w:t>
      </w:r>
      <w:r w:rsidR="00E10365">
        <w:t>s</w:t>
      </w:r>
      <w:r>
        <w:t xml:space="preserve"> points which are </w:t>
      </w:r>
      <w:r w:rsidR="001F039F">
        <w:t xml:space="preserve">more </w:t>
      </w:r>
      <w:r>
        <w:t>than 3</w:t>
      </w:r>
      <m:oMath>
        <m:sSub>
          <m:sSubPr>
            <m:ctrlPr>
              <w:rPr>
                <w:rFonts w:ascii="Cambria Math" w:eastAsiaTheme="minorEastAsia" w:hAnsi="Cambria Math" w:cs="Times"/>
                <w:i/>
              </w:rPr>
            </m:ctrlPr>
          </m:sSubPr>
          <m:e>
            <m:r>
              <m:rPr>
                <m:nor/>
              </m:rPr>
              <w:rPr>
                <w:rFonts w:ascii="Times" w:eastAsiaTheme="minorEastAsia" w:hAnsi="Times" w:cs="Times"/>
              </w:rPr>
              <m:t>σ</m:t>
            </m:r>
            <m:ctrlPr>
              <w:rPr>
                <w:rFonts w:ascii="Cambria Math" w:eastAsiaTheme="minorEastAsia" w:hAnsi="Cambria Math" w:cs="Times"/>
              </w:rPr>
            </m:ctrlPr>
          </m:e>
          <m:sub>
            <m:r>
              <m:rPr>
                <m:nor/>
              </m:rPr>
              <w:rPr>
                <w:rFonts w:ascii="Times" w:eastAsiaTheme="minorEastAsia" w:hAnsi="Times" w:cs="Times"/>
              </w:rPr>
              <m:t>b</m:t>
            </m:r>
          </m:sub>
        </m:sSub>
      </m:oMath>
      <w:r>
        <w:t xml:space="preserve"> </w:t>
      </w:r>
      <w:r w:rsidR="005041F5">
        <w:t>above</w:t>
      </w:r>
      <w:r>
        <w:t xml:space="preserve"> the previous point. The algorithm then flag</w:t>
      </w:r>
      <w:r w:rsidR="00E10365">
        <w:t>s</w:t>
      </w:r>
      <w:r>
        <w:t xml:space="preserve"> subsequent points, increasing the threshold necessary</w:t>
      </w:r>
      <w:r w:rsidR="002E1383">
        <w:t xml:space="preserve"> (by a factor of</w:t>
      </w:r>
      <w:r>
        <w:t xml:space="preserve"> </w:t>
      </w:r>
      <m:oMath>
        <m:rad>
          <m:radPr>
            <m:degHide m:val="1"/>
            <m:ctrlPr>
              <w:rPr>
                <w:rFonts w:ascii="Cambria Math" w:eastAsiaTheme="minorEastAsia" w:hAnsi="Cambria Math" w:cs="Times"/>
              </w:rPr>
            </m:ctrlPr>
          </m:radPr>
          <m:deg>
            <m:ctrlPr>
              <w:rPr>
                <w:rFonts w:ascii="Cambria Math" w:eastAsiaTheme="minorEastAsia" w:hAnsi="Cambria Math" w:cs="Times"/>
                <w:i/>
              </w:rPr>
            </m:ctrlPr>
          </m:deg>
          <m:e>
            <m:r>
              <m:rPr>
                <m:nor/>
              </m:rPr>
              <w:rPr>
                <w:rFonts w:ascii="Times" w:eastAsiaTheme="minorEastAsia" w:hAnsi="Times" w:cs="Times"/>
              </w:rPr>
              <m:t>n</m:t>
            </m:r>
          </m:e>
        </m:rad>
      </m:oMath>
      <w:r w:rsidR="00AF7B7A">
        <w:t>, in which n is the total number of flagged points</w:t>
      </w:r>
      <w:r w:rsidR="002E1383">
        <w:t xml:space="preserve">) </w:t>
      </w:r>
      <w:r>
        <w:t>for flagging for every subsequent point beyond the first flagged.</w:t>
      </w:r>
      <w:r>
        <w:fldChar w:fldCharType="begin"/>
      </w:r>
      <w:r w:rsidR="00FC6E04">
        <w:instrText xml:space="preserve"> ADDIN ZOTERO_ITEM CSL_CITATION {"citationID":"k48TqWnd","properties":{"formattedCitation":"\\super 4\\nosupersub{}","plainCitation":"4","noteIndex":0},"citationItems":[{"id":714,"uris":["http://zotero.org/users/4282478/items/3NNRDJPS"],"itemData":{"id":714,"type":"article-journal","abstract":"&lt;p&gt;&lt;strong class=\"journal-contentHeaderColor\"&gt;Abstract.&lt;/strong&gt; A compact mobile aerosol research laboratory (MoLa) for stationary and mobile measurements of aerosol and trace gas characteristics was developed at the Max Planck Institute for Chemistry (MPIC) in Mainz, Germany. Major efforts were made to design an aerosol inlet system which is optimized and characterised for both, stationary and mobile measurements using a particle loss modelling approach. The instrumentation on board allows the determination of a multitude of physical and chemical aerosol parameters, for example particle number and mass concentration (PM&lt;sub&gt;1/2.5/10&lt;/sub&gt;), particle size distributions in the diameter range 6 nm up to 32 μm, and chemical composition of the sub-micron aerosol. Furthermore, trace gas concentrations of O&lt;sub&gt;3&lt;/sub&gt;, SO&lt;sub&gt;2&lt;/sub&gt;, CO, CO&lt;sub&gt;2&lt;/sub&gt;, NO, NO&lt;sub&gt;2&lt;/sub&gt; and water vapour as well as meteorological parameters like temperature, relative humidity, pressure, wind, solar radiation and precipitation are measured together with various housekeeping parameters. All instruments collect data with high time resolution in the second to minute-range. The measurement platform, as well as data acquisition and handling tools, are optimized for efficient application to various measurement settings. The mobile laboratory is designed to be used for mobile investigation of anthropogenically influenced environments. Possible applications include pollutant mapping, chasing of mobile sources or Lagrangian-type measurements in emission plumes, but also stationary measurements with possible frequent position changes and a well-characterised instrument setup. In addition to the design and features of the mobile laboratory, its inlet system and instrumentation as well as examples of applications of this platform are presented. Challenges associated with such measurements and approaches to extract the desired information from the mobile datasets are discussed.&lt;/p&gt;","container-title":"Atmospheric Measurement Techniques","DOI":"10.5194/amt-5-1443-2012","ISSN":"1867-1381","issue":"6","language":"English","note":"publisher: Copernicus GmbH","page":"1443-1457","source":"amt.copernicus.org","title":"Design of a mobile aerosol research laboratory and data processing tools for effective stationary and mobile field measurements","volume":"5","author":[{"family":"Drewnick","given":"F."},{"family":"Böttger","given":"T."},{"family":"Weiden-Reinmüller","given":"S.-L.","non-dropping-particle":"von der"},{"family":"Zorn","given":"S. R."},{"family":"Klimach","given":"T."},{"family":"Schneider","given":"J."},{"family":"Borrmann","given":"S."}],"issued":{"date-parts":[["2012",6,27]]}}}],"schema":"https://github.com/citation-style-language/schema/raw/master/csl-citation.json"} </w:instrText>
      </w:r>
      <w:r>
        <w:fldChar w:fldCharType="separate"/>
      </w:r>
      <w:r w:rsidR="00FC6E04" w:rsidRPr="00FC6E04">
        <w:rPr>
          <w:rFonts w:ascii="Cambria" w:hAnsi="Cambria"/>
          <w:szCs w:val="24"/>
          <w:vertAlign w:val="superscript"/>
        </w:rPr>
        <w:t>4</w:t>
      </w:r>
      <w:r>
        <w:fldChar w:fldCharType="end"/>
      </w:r>
      <w:r w:rsidR="002E1383">
        <w:t xml:space="preserve"> </w:t>
      </w:r>
      <w:r>
        <w:t>Others have addressed the plume identification question</w:t>
      </w:r>
      <w:r w:rsidR="00E2221F">
        <w:t xml:space="preserve"> indirectly</w:t>
      </w:r>
      <w:r>
        <w:t xml:space="preserve"> through background estimation and removal methods</w:t>
      </w:r>
      <w:r w:rsidR="00E10365">
        <w:t>.</w:t>
      </w:r>
      <w:r>
        <w:fldChar w:fldCharType="begin"/>
      </w:r>
      <w:r w:rsidR="0000179C">
        <w:instrText xml:space="preserve"> ADDIN ZOTERO_ITEM CSL_CITATION {"citationID":"VSp3SMUu","properties":{"formattedCitation":"\\super 1,5\\nosupersub{}","plainCitation":"1,5","dontUpdate":true,"noteIndex":0},"citationItems":[{"id":159,"uris":["http://zotero.org/users/4282478/items/4SPHF3NQ"],"itemData":{"id":159,"type":"article-journal","abstract":"We have applied the absolute principal component scores (APCS) receptor model to on-road, background-adjusted measurements of NOx, CO, CO2, black carbon (BC), and particle number (PN) obtained from a continuously moving platform deployed over nine afternoon sampling periods in Seattle, WA. Two Varimax-rotated principal component features described 75% of the overall variance of the observations. A heavy-duty vehicle feature was correlated with black carbon and particle number, whereas a light-duty feature was correlated with CO and CO2. NOx had moderate correlation with both features. The bootstrapped APCS model predictions were used to estimate area-wide, average fuel-based emission factors and their respective 95% confidence limits. The average emission factors for NOx, CO, BC and PN (14.8, 18.9, 0.40 g/kg, and 4.3 × 1015 particles/kg for heavy duty vehicles, and 3.2, 22.4, 0.016 g/kg, and 0.19 × 1015 particles/kg for light-duty vehicles, respectively) are consistent with previous estimates based on remote sensing, vehicle chase studies, and recent dynamometer tests. Information on the spatial distribution of the concentrations contributed by these two vehicle categories relative to background during the sampling period was also obtained.","container-title":"Atmospheric Environment","DOI":"10.1016/j.atmosenv.2016.12.037","ISSN":"1352-2310","journalAbbreviation":"Atmospheric Environment","page":"201-211","source":"ScienceDirect","title":"Ambient air quality measurements from a continuously moving mobile platform: Estimation of area-wide, fuel-based, mobile source emission factors using absolute principal component scores","title-short":"Ambient air quality measurements from a continuously moving mobile platform","volume":"152","author":[{"family":"Larson","given":"Timothy"},{"family":"Gould","given":"Timothy"},{"family":"Riley","given":"Erin A."},{"family":"Austin","given":"Elena"},{"family":"Fintzi","given":"Jonathan"},{"family":"Sheppard","given":"Lianne"},{"family":"Yost","given":"Michael"},{"family":"Simpson","given":"Christopher"}],"issued":{"date-parts":[["2017",3,1]]}}},{"id":717,"uris":["http://zotero.org/users/4282478/items/GKTRNUSP"],"itemData":{"id":717,"type":"article-journal","abstract":"In urban areas, a large fraction of the population typically lives within 1.5–2 km of a freeway. In an earlier study, Hu et al. (2009) showed that in the pre-sunrise hours, with stable, nocturnal meteorological conditions, the vehicle-related pollution from a freeway in southern California extended more than 2 km downwind. This was in striking contrast to earlier studies in the U.S. and Australia showing that during the daytime pollutant concentrations extended no more than </w:instrText>
      </w:r>
      <w:r w:rsidR="0000179C">
        <w:rPr>
          <w:rFonts w:ascii="Cambria Math" w:hAnsi="Cambria Math" w:cs="Cambria Math"/>
        </w:rPr>
        <w:instrText>∼</w:instrText>
      </w:r>
      <w:r w:rsidR="0000179C">
        <w:instrText xml:space="preserve">300 m downwind of major roadways. The present study was designed to explore the variability of the large downwind pollutant impact zone observed by Hu et al. (2009) in the pre-sunrise hours on a wider geographic scale. An instrumented mobile platform was employed to measure vehicle-related pollutant concentrations on transects running upwind and downwind of four freeways in the coastal, central and eastern areas of the California South Coast Air Basin (SoCAB) during the pre-sunrise period (04:30–06:30). Extended freeway plumes were observed for ultrafine particles (UFP), nitric oxide and particle-bound polycyclic aromatic hydrocarbons (PAH) at all four sites during stable pre-sunrise periods. Plume lengths were measured to be </w:instrText>
      </w:r>
      <w:r w:rsidR="0000179C">
        <w:rPr>
          <w:rFonts w:ascii="Cambria Math" w:hAnsi="Cambria Math" w:cs="Cambria Math"/>
        </w:rPr>
        <w:instrText>∼</w:instrText>
      </w:r>
      <w:r w:rsidR="0000179C">
        <w:instrText xml:space="preserve">2 km or more with a dilution rate coefficient about a factor of ten lower than commonly observed for daytime. An average of 39 and 19% (±8–9%) of freeway plume peak concentrations of UFP remained 500 and 1500 m downwind, respectively, from the freeways for the four transects studied here. Because a large fraction of UFP and other vehicle related pollutants typically penetrate into indoor environments, and nocturnal surface inversions are widespread across the globe, our findings have significant implications for more extensive human exposures to vehicle-related pollutants than previously indicated based on daytime measurements of roadway plumes.","container-title":"Atmospheric Environment","DOI":"10.1016/j.atmosenv.2012.07.084","ISSN":"1352-2310","journalAbbreviation":"Atmospheric Environment","language":"en","page":"318-327","source":"ScienceDirect","title":"Prevalence of wide area impacts downwind of freeways under pre-sunrise stable atmospheric conditions","volume":"62","author":[{"family":"Choi","given":"Wonsik"},{"family":"He","given":"Meilu"},{"family":"Barbesant","given":"Vincent"},{"family":"Kozawa","given":"Kathleen H."},{"family":"Mara","given":"Steve"},{"family":"Winer","given":"Arthur M."},{"family":"Paulson","given":"Suzanne E."}],"issued":{"date-parts":[["2012",12,1]]}}}],"schema":"https://github.com/citation-style-language/schema/raw/master/csl-citation.json"} </w:instrText>
      </w:r>
      <w:r>
        <w:fldChar w:fldCharType="separate"/>
      </w:r>
      <w:r w:rsidR="00FC6E04" w:rsidRPr="00FC6E04">
        <w:rPr>
          <w:rFonts w:ascii="Cambria" w:hAnsi="Cambria"/>
          <w:szCs w:val="24"/>
          <w:vertAlign w:val="superscript"/>
        </w:rPr>
        <w:t>5</w:t>
      </w:r>
      <w:r>
        <w:fldChar w:fldCharType="end"/>
      </w:r>
      <w:r>
        <w:t xml:space="preserve"> </w:t>
      </w:r>
    </w:p>
    <w:p w14:paraId="3EAE78EB" w14:textId="456A65D2" w:rsidR="002624CC" w:rsidRDefault="002624CC" w:rsidP="002624CC">
      <w:pPr>
        <w:pStyle w:val="TAMainText"/>
      </w:pPr>
      <w:r>
        <w:t>The</w:t>
      </w:r>
      <w:r w:rsidR="00E10365">
        <w:t>se</w:t>
      </w:r>
      <w:r>
        <w:t xml:space="preserve"> methods </w:t>
      </w:r>
      <w:r w:rsidR="00E10365">
        <w:t>all have</w:t>
      </w:r>
      <w:r>
        <w:t xml:space="preserve"> drawbacks. In th</w:t>
      </w:r>
      <w:r w:rsidR="00E10365">
        <w:t>e data used in the present</w:t>
      </w:r>
      <w:r>
        <w:t xml:space="preserve"> work, the </w:t>
      </w:r>
      <w:r w:rsidR="00E10365">
        <w:t xml:space="preserve">method of </w:t>
      </w:r>
      <w:r>
        <w:t>Hagler et al.</w:t>
      </w:r>
      <w:r w:rsidR="005041F5">
        <w:fldChar w:fldCharType="begin"/>
      </w:r>
      <w:r w:rsidR="005041F5">
        <w:instrText xml:space="preserve"> ADDIN ZOTERO_ITEM CSL_CITATION {"citationID":"xZVDiFzV","properties":{"formattedCitation":"\\super 3\\nosupersub{}","plainCitation":"3","noteIndex":0},"citationItems":[{"id":712,"uris":["http://zotero.org/users/4282478/items/874HQGXS"],"itemData":{"id":712,"type":"article-journal","abstract":"Roadside barriers, such as tree stands or noise barriers, are prevalent in many populated areas and have been shown to affect the dispersion of traffic emissions. If roadside noise barriers or tree stands are found to consistently lower ground-level air pollution concentrations in the near-road environment, this may be a practical strategy for reducing exposures to air contaminants along populated traffic corridors. This study measured ultrafine particle (UFP) concentrations using an instrumented mobile measurement approach, collecting data on major roadways and in near-road locations for more than forty sampling sessions at three locations in central North Carolina, USA. Two of the sampling sites had relatively thin tree stands, one evergreen and one deciduous, along a portion of the roadway. The third sampling site had a brick noise wall along a portion of the road. At 10m from the road, UFPs measured using a mobile sampling platform were lower by approximately 50% behind the brick noise wall relative to a nearby location without a barrier for multiple meteorological conditions. The UFP trends at the vegetative barrier sites were variable and the barrier effect is uncertain. In some cases, higher concentrations were observed behind the vegetative barrier, with respect to the clearing, which may be due to gaps in the thin tree stands allowing the transport of traffic-related air pollution to near-road areas behind the vegetation. On-road sampling revealed no consistent difference in UFP levels in on-road portions of the road with or without a roadside barrier present. These findings support the notion that solid roadside barriers may mitigate near-road impact. Given the co-benefits of vegetative barriers in the urban landscape, research regarding the mitigation potential of vegetative barriers of other configurations (e.g., greater density, wider buffer) is encouraged.","container-title":"Science of The Total Environment","DOI":"10.1016/j.scitotenv.2011.12.002","ISSN":"0048-9697","journalAbbreviation":"Science of The Total Environment","language":"en","page":"7-15","source":"ScienceDirect","title":"Field investigation of roadside vegetative and structural barrier impact on near-road ultrafine particle concentrations under a variety of wind conditions","volume":"419","author":[{"family":"Hagler","given":"Gayle S. W."},{"family":"Lin","given":"Ming-Yeng"},{"family":"Khlystov","given":"Andrey"},{"family":"Baldauf","given":"Richard W."},{"family":"Isakov","given":"Vlad"},{"family":"Faircloth","given":"James"},{"family":"Jackson","given":"Laura E."}],"issued":{"date-parts":[["2012",3,1]]}}}],"schema":"https://github.com/citation-style-language/schema/raw/master/csl-citation.json"} </w:instrText>
      </w:r>
      <w:r w:rsidR="005041F5">
        <w:fldChar w:fldCharType="separate"/>
      </w:r>
      <w:r w:rsidR="005041F5" w:rsidRPr="005041F5">
        <w:rPr>
          <w:szCs w:val="24"/>
          <w:vertAlign w:val="superscript"/>
        </w:rPr>
        <w:t>3</w:t>
      </w:r>
      <w:r w:rsidR="005041F5">
        <w:fldChar w:fldCharType="end"/>
      </w:r>
      <w:r>
        <w:t xml:space="preserve"> flags </w:t>
      </w:r>
      <w:proofErr w:type="spellStart"/>
      <w:r w:rsidR="00E10365">
        <w:t>few</w:t>
      </w:r>
      <w:proofErr w:type="spellEnd"/>
      <w:r>
        <w:t xml:space="preserve"> to no points at all, suggesting that the method is sensitive to the time series utilized. The </w:t>
      </w:r>
      <w:r w:rsidR="00E10365">
        <w:t xml:space="preserve">algorithm of </w:t>
      </w:r>
      <w:proofErr w:type="spellStart"/>
      <w:r>
        <w:t>Drewnick</w:t>
      </w:r>
      <w:proofErr w:type="spellEnd"/>
      <w:r>
        <w:t xml:space="preserve"> et al.</w:t>
      </w:r>
      <w:r w:rsidR="00E10365">
        <w:t xml:space="preserve"> </w:t>
      </w:r>
      <w:r>
        <w:t>suffers in situations where many plumes appear consecutively to one another, frequently leading to poor performance in those circumstances.</w:t>
      </w:r>
      <w:r>
        <w:fldChar w:fldCharType="begin"/>
      </w:r>
      <w:r w:rsidR="00FC6E04">
        <w:instrText xml:space="preserve"> ADDIN ZOTERO_ITEM CSL_CITATION {"citationID":"o9crRxyQ","properties":{"formattedCitation":"\\super 4\\nosupersub{}","plainCitation":"4","noteIndex":0},"citationItems":[{"id":714,"uris":["http://zotero.org/users/4282478/items/3NNRDJPS"],"itemData":{"id":714,"type":"article-journal","abstract":"&lt;p&gt;&lt;strong class=\"journal-contentHeaderColor\"&gt;Abstract.&lt;/strong&gt; A compact mobile aerosol research laboratory (MoLa) for stationary and mobile measurements of aerosol and trace gas characteristics was developed at the Max Planck Institute for Chemistry (MPIC) in Mainz, Germany. Major efforts were made to design an aerosol inlet system which is optimized and characterised for both, stationary and mobile measurements using a particle loss modelling approach. The instrumentation on board allows the determination of a multitude of physical and chemical aerosol parameters, for example particle number and mass concentration (PM&lt;sub&gt;1/2.5/10&lt;/sub&gt;), particle size distributions in the diameter range 6 nm up to 32 μm, and chemical composition of the sub-micron aerosol. Furthermore, trace gas concentrations of O&lt;sub&gt;3&lt;/sub&gt;, SO&lt;sub&gt;2&lt;/sub&gt;, CO, CO&lt;sub&gt;2&lt;/sub&gt;, NO, NO&lt;sub&gt;2&lt;/sub&gt; and water vapour as well as meteorological parameters like temperature, relative humidity, pressure, wind, solar radiation and precipitation are measured together with various housekeeping parameters. All instruments collect data with high time resolution in the second to minute-range. The measurement platform, as well as data acquisition and handling tools, are optimized for efficient application to various measurement settings. The mobile laboratory is designed to be used for mobile investigation of anthropogenically influenced environments. Possible applications include pollutant mapping, chasing of mobile sources or Lagrangian-type measurements in emission plumes, but also stationary measurements with possible frequent position changes and a well-characterised instrument setup. In addition to the design and features of the mobile laboratory, its inlet system and instrumentation as well as examples of applications of this platform are presented. Challenges associated with such measurements and approaches to extract the desired information from the mobile datasets are discussed.&lt;/p&gt;","container-title":"Atmospheric Measurement Techniques","DOI":"10.5194/amt-5-1443-2012","ISSN":"1867-1381","issue":"6","language":"English","note":"publisher: Copernicus GmbH","page":"1443-1457","source":"amt.copernicus.org","title":"Design of a mobile aerosol research laboratory and data processing tools for effective stationary and mobile field measurements","volume":"5","author":[{"family":"Drewnick","given":"F."},{"family":"Böttger","given":"T."},{"family":"Weiden-Reinmüller","given":"S.-L.","non-dropping-particle":"von der"},{"family":"Zorn","given":"S. R."},{"family":"Klimach","given":"T."},{"family":"Schneider","given":"J."},{"family":"Borrmann","given":"S."}],"issued":{"date-parts":[["2012",6,27]]}}}],"schema":"https://github.com/citation-style-language/schema/raw/master/csl-citation.json"} </w:instrText>
      </w:r>
      <w:r>
        <w:fldChar w:fldCharType="separate"/>
      </w:r>
      <w:r w:rsidR="00FC6E04" w:rsidRPr="00FC6E04">
        <w:rPr>
          <w:rFonts w:ascii="Cambria" w:hAnsi="Cambria"/>
          <w:szCs w:val="24"/>
          <w:vertAlign w:val="superscript"/>
        </w:rPr>
        <w:t>4</w:t>
      </w:r>
      <w:r>
        <w:fldChar w:fldCharType="end"/>
      </w:r>
      <w:r>
        <w:t xml:space="preserve"> </w:t>
      </w:r>
      <w:r w:rsidR="00E10365">
        <w:t>Other</w:t>
      </w:r>
      <w:r>
        <w:t xml:space="preserve"> methods </w:t>
      </w:r>
      <w:r w:rsidR="00E10365">
        <w:lastRenderedPageBreak/>
        <w:t>depend on time window</w:t>
      </w:r>
      <w:r>
        <w:t>, which presents problems for complex, multi-day mobile monitoring time series</w:t>
      </w:r>
      <w:r w:rsidR="00DE0897">
        <w:t>.</w:t>
      </w:r>
      <w:r>
        <w:t xml:space="preserve"> </w:t>
      </w:r>
    </w:p>
    <w:p w14:paraId="4661A16B" w14:textId="6B48A2A5" w:rsidR="002624CC" w:rsidRDefault="00E10365" w:rsidP="002624CC">
      <w:pPr>
        <w:pStyle w:val="TAMainText"/>
      </w:pPr>
      <w:r>
        <w:t>Here we</w:t>
      </w:r>
      <w:r w:rsidR="00E2221F">
        <w:t xml:space="preserve"> </w:t>
      </w:r>
      <w:r w:rsidR="002624CC">
        <w:t xml:space="preserve">discuss an algorithm </w:t>
      </w:r>
      <w:r>
        <w:t>to identify</w:t>
      </w:r>
      <w:r w:rsidR="002624CC">
        <w:t xml:space="preserve"> plume</w:t>
      </w:r>
      <w:r>
        <w:t>s</w:t>
      </w:r>
      <w:r w:rsidR="002624CC">
        <w:t xml:space="preserve"> in a different manner. The algorithm relies on Density-based Spatial Clustering of Applications with Noise (DBSCAN), a </w:t>
      </w:r>
      <w:r w:rsidR="009473C1">
        <w:t xml:space="preserve">nearest neighbor clustering algorithm. </w:t>
      </w:r>
      <w:r w:rsidR="002624CC">
        <w:t>DBSCAN clusters points based on whether they fall into predetermined neighborhoods with other points</w:t>
      </w:r>
      <w:r w:rsidR="009473C1">
        <w:t xml:space="preserve">. </w:t>
      </w:r>
      <w:r w:rsidR="002624CC">
        <w:t xml:space="preserve">The technique </w:t>
      </w:r>
      <w:r w:rsidR="00BA085D">
        <w:t xml:space="preserve">can </w:t>
      </w:r>
      <w:r w:rsidR="002624CC">
        <w:t xml:space="preserve">cluster points with </w:t>
      </w:r>
      <w:r w:rsidR="00BA085D">
        <w:t xml:space="preserve">more </w:t>
      </w:r>
      <w:r w:rsidR="002624CC">
        <w:t>compl</w:t>
      </w:r>
      <w:r w:rsidR="00BA085D">
        <w:t>icated</w:t>
      </w:r>
      <w:r w:rsidR="002624CC">
        <w:t xml:space="preserve"> shapes</w:t>
      </w:r>
      <w:r w:rsidR="00BA085D">
        <w:t xml:space="preserve"> (e.g.</w:t>
      </w:r>
      <w:r w:rsidR="005041F5">
        <w:t>,</w:t>
      </w:r>
      <w:r w:rsidR="00BA085D">
        <w:t xml:space="preserve"> an “S” embedded in noise in </w:t>
      </w:r>
      <w:r w:rsidR="005041F5">
        <w:t>two-dimensional</w:t>
      </w:r>
      <w:r w:rsidR="00BA085D">
        <w:t xml:space="preserve"> space)</w:t>
      </w:r>
      <w:r w:rsidR="002624CC">
        <w:t xml:space="preserve"> and is not s</w:t>
      </w:r>
      <w:r w:rsidR="00BA085D">
        <w:t>ensitive to</w:t>
      </w:r>
      <w:r w:rsidR="002624CC">
        <w:t xml:space="preserve"> starting values </w:t>
      </w:r>
      <w:r w:rsidR="00BA085D">
        <w:t xml:space="preserve">compared to </w:t>
      </w:r>
      <w:r w:rsidR="002624CC">
        <w:t>other clustering techniques such as k-means.</w:t>
      </w:r>
      <w:r w:rsidR="004178B6">
        <w:fldChar w:fldCharType="begin"/>
      </w:r>
      <w:r w:rsidR="001547D6">
        <w:instrText xml:space="preserve"> ADDIN ZOTERO_ITEM CSL_CITATION {"citationID":"v3NGlAQS","properties":{"formattedCitation":"\\super 6\\nosupersub{}","plainCitation":"6","noteIndex":0},"citationItems":[{"id":750,"uris":["http://zotero.org/users/4282478/items/49B6GQVW"],"itemData":{"id":750,"type":"book","abstract":"Introduction to Data Mining, Second Edition, is intended for use in the Data Mining course. It is also suitable for individuals seeking an introduction to data mining. The text assumes only a modest statistics or mathematics background, and no database knowledge is needed. Introduction to Data Mining presents fundamental concepts and algorithms for those learning data mining for the first time. Each concept is explored thoroughly and supported with numerous examples. The text requires only a modest background in mathematics. Each major topic is organized into two chapters, beginning with basic concepts that provide necessary background for understanding each data mining technique, followed by more advanced concepts and algorithms. Teaching and Learning Experience This program will provide a better teaching and learning experience-for you and your students. It will help:  Present Fundamental Concepts and Algorithms: Written for the beginner, this text provides both theoretical and practical coverage of all data mining topics. Support Learning: Instructor resources include solutions for exercises and a complete set of lecture slides.","ISBN":"978-0-13-312890-1","language":"en","note":"Google-Books-ID: _ZQ4MQEACAAJ","number-of-pages":"839","publisher":"Pearson","source":"Google Books","title":"Introduction to Data Mining","author":[{"family":"Tan","given":"Pang-Ning"},{"family":"Steinbach","given":"Michael"},{"family":"Karpatne","given":"Anuj"},{"family":"Kumar","given":"Vipin"}],"issued":{"date-parts":[["2019"]]}}}],"schema":"https://github.com/citation-style-language/schema/raw/master/csl-citation.json"} </w:instrText>
      </w:r>
      <w:r w:rsidR="004178B6">
        <w:fldChar w:fldCharType="separate"/>
      </w:r>
      <w:r w:rsidR="001547D6" w:rsidRPr="001547D6">
        <w:rPr>
          <w:szCs w:val="24"/>
          <w:vertAlign w:val="superscript"/>
        </w:rPr>
        <w:t>6</w:t>
      </w:r>
      <w:r w:rsidR="004178B6">
        <w:fldChar w:fldCharType="end"/>
      </w:r>
      <w:r w:rsidR="002624CC">
        <w:t xml:space="preserve"> Additionally, the algorithm does not require every single point to be clustered, allowing for those points that do not neatly fall into a given cluster to be defined as noise. </w:t>
      </w:r>
    </w:p>
    <w:p w14:paraId="4ECFCD2C" w14:textId="627BB4C9" w:rsidR="004A1A0B" w:rsidRDefault="004178B6" w:rsidP="002624CC">
      <w:pPr>
        <w:pStyle w:val="TAMainText"/>
      </w:pPr>
      <w:r>
        <w:t xml:space="preserve">We </w:t>
      </w:r>
      <w:r w:rsidR="002624CC">
        <w:t>utiliz</w:t>
      </w:r>
      <w:r>
        <w:t>e</w:t>
      </w:r>
      <w:r w:rsidR="002624CC">
        <w:t xml:space="preserve"> DBSCAN by envisioning daily mobile monitoring time series consisting of </w:t>
      </w:r>
      <w:r>
        <w:t>black carbon (</w:t>
      </w:r>
      <w:r w:rsidR="002624CC">
        <w:t>BC</w:t>
      </w:r>
      <w:r>
        <w:t>)</w:t>
      </w:r>
      <w:r w:rsidR="002624CC">
        <w:t>,</w:t>
      </w:r>
      <w:r>
        <w:t xml:space="preserve"> carbon dioxide</w:t>
      </w:r>
      <w:r w:rsidR="002624CC">
        <w:t xml:space="preserve"> </w:t>
      </w:r>
      <w:r>
        <w:t>(</w:t>
      </w:r>
      <w:r w:rsidR="002624CC">
        <w:t>CO</w:t>
      </w:r>
      <w:r w:rsidR="002624CC">
        <w:rPr>
          <w:vertAlign w:val="subscript"/>
        </w:rPr>
        <w:t>2</w:t>
      </w:r>
      <w:r>
        <w:t>),</w:t>
      </w:r>
      <w:r w:rsidR="002624CC">
        <w:t xml:space="preserve"> </w:t>
      </w:r>
      <w:r>
        <w:t>oxides of nitrogen (</w:t>
      </w:r>
      <w:r w:rsidR="005041F5">
        <w:t xml:space="preserve">nitric oxide </w:t>
      </w:r>
      <w:r>
        <w:t>+</w:t>
      </w:r>
      <w:r w:rsidR="005041F5">
        <w:t xml:space="preserve"> nitrogen dioxide</w:t>
      </w:r>
      <w:r>
        <w:t xml:space="preserve"> = </w:t>
      </w:r>
      <w:r w:rsidR="002624CC">
        <w:t>NO</w:t>
      </w:r>
      <w:r w:rsidR="002624CC">
        <w:rPr>
          <w:vertAlign w:val="subscript"/>
        </w:rPr>
        <w:t>x</w:t>
      </w:r>
      <w:r>
        <w:t>)</w:t>
      </w:r>
      <w:r w:rsidR="002624CC">
        <w:t xml:space="preserve"> and</w:t>
      </w:r>
      <w:r>
        <w:t xml:space="preserve"> ultrafine particle number concentrations</w:t>
      </w:r>
      <w:r w:rsidR="002624CC">
        <w:t xml:space="preserve"> </w:t>
      </w:r>
      <w:r>
        <w:t>(</w:t>
      </w:r>
      <w:r w:rsidR="002624CC">
        <w:t>UFP</w:t>
      </w:r>
      <w:r>
        <w:t>)</w:t>
      </w:r>
      <w:r w:rsidR="002624CC">
        <w:t xml:space="preserve"> as large numbers of points clustered around a </w:t>
      </w:r>
      <w:r w:rsidR="005041F5">
        <w:t>four</w:t>
      </w:r>
      <w:r w:rsidR="002624CC">
        <w:t>-dimensional origin</w:t>
      </w:r>
      <w:r w:rsidR="005E4FFA">
        <w:t xml:space="preserve"> with plumes </w:t>
      </w:r>
      <w:r w:rsidR="009473C1">
        <w:t>scattered outwards from this origin</w:t>
      </w:r>
      <w:r>
        <w:t>.</w:t>
      </w:r>
      <w:r w:rsidR="002624CC">
        <w:t xml:space="preserve"> </w:t>
      </w:r>
      <w:r w:rsidR="009473C1">
        <w:t>In the DBSCAN context, p</w:t>
      </w:r>
      <w:r>
        <w:t xml:space="preserve">lumes </w:t>
      </w:r>
      <w:r w:rsidR="009473C1">
        <w:t>would be</w:t>
      </w:r>
      <w:r w:rsidR="002624CC">
        <w:t xml:space="preserve"> labeled as noise. </w:t>
      </w:r>
      <w:r w:rsidR="009473C1">
        <w:t>We first describe</w:t>
      </w:r>
      <w:r w:rsidR="002624CC">
        <w:t xml:space="preserve"> DBSCAN, </w:t>
      </w:r>
      <w:r w:rsidR="009473C1">
        <w:t>then detail</w:t>
      </w:r>
      <w:r w:rsidR="00E2221F">
        <w:t xml:space="preserve"> </w:t>
      </w:r>
      <w:r>
        <w:t>how we adapt</w:t>
      </w:r>
      <w:r w:rsidR="002624CC">
        <w:t xml:space="preserve"> it for </w:t>
      </w:r>
      <w:r>
        <w:t xml:space="preserve">application to </w:t>
      </w:r>
      <w:r w:rsidR="002624CC">
        <w:t xml:space="preserve">mobile monitoring time series. </w:t>
      </w:r>
      <w:r w:rsidR="00E2221F">
        <w:t>To evaluate performance, we construct a</w:t>
      </w:r>
      <w:r w:rsidR="002624CC">
        <w:t xml:space="preserve"> validation set by manually flagging plumes via visual inspection from a </w:t>
      </w:r>
      <w:r w:rsidR="00E2221F">
        <w:t xml:space="preserve">randomly chosen subset of </w:t>
      </w:r>
      <w:r w:rsidR="002624CC">
        <w:t xml:space="preserve">days from </w:t>
      </w:r>
      <w:r>
        <w:t>a</w:t>
      </w:r>
      <w:r w:rsidR="002624CC">
        <w:t xml:space="preserve"> Houston mobile monitoring campaign</w:t>
      </w:r>
      <w:r w:rsidR="00E2221F">
        <w:t>.</w:t>
      </w:r>
      <w:r w:rsidR="00055378">
        <w:fldChar w:fldCharType="begin"/>
      </w:r>
      <w:r w:rsidR="001547D6">
        <w:instrText xml:space="preserve"> ADDIN ZOTERO_ITEM CSL_CITATION {"citationID":"lKkEN3x5","properties":{"formattedCitation":"\\super 7,8\\nosupersub{}","plainCitation":"7,8","noteIndex":0},"citationItems":[{"id":108,"uris":["http://zotero.org/users/4282478/items/ZJCS2Z78"],"itemData":{"id":108,"type":"article-journal","abstract":"Diverse urban air pollution sources contribute to spatially variable atmospheric concentrations, with important public health implications. Mobile monitoring shows promise for understanding spatial pollutant patterns, yet it is unclear whether uncertainties associated with temporally sparse sampling and instrument performance limit our ability to identify locations of elevated pollution. To address this question, we analyze 9 months of repeated weekday daytime on-road mobile measurements of black carbon (BC), particle number (PN), and nitrogen oxide (NO, NO2) concentrations within 24 census tracts across Houston, Texas. We quantify persistently elevated, intermittent, and extreme concentration behaviors at 50 m road segments on surface streets and 90 m segments on highways relative to median statistics across the entire sampling domain. We find elevated concentrations above uncertainty levels (±40%) within portions of every census tract, with median concentration increases ranging from 2 to 3× for NO2, and &gt;9× for NO. In contrast, PN exhibits elevated concentrations of 1.5–2× the domain-wide median and distinct spatial patterns relative to other pollutants. Co-located elevated concentrations of primary combustion tracers (BC and NOx) near 30% of metal recycling and concrete batch plant facilities within our sampled census tracts are comparable to those measured within 200 m of highways. Our results demonstrate how extensive mobile monitoring across multiple census tracts can quantitatively characterize urban air pollution source patterns and are applicable to developing effective source mitigation policies.","container-title":"Environmental Science &amp; Technology","DOI":"10.1021/acs.est.9b05523","ISSN":"0013-936X","issue":"4","journalAbbreviation":"Environ. Sci. Technol.","note":"publisher: American Chemical Society","page":"2133-2142","source":"ACS Publications","title":"Characterizing Elevated Urban Air Pollutant Spatial Patterns with Mobile Monitoring in Houston, Texas","volume":"54","author":[{"family":"Miller","given":"David J."},{"family":"Actkinson","given":"Blake"},{"family":"Padilla","given":"Lauren"},{"family":"Griffin","given":"Robert J."},{"family":"Moore","given":"Katie"},{"family":"Lewis","given":"P. Grace Tee"},{"family":"Gardner-Frolick","given":"Rivkah"},{"family":"Craft","given":"Elena"},{"family":"Portier","given":"Christopher J."},{"family":"Hamburg","given":"Steven P."},{"family":"Alvarez","given":"Ramón A."}],"issued":{"date-parts":[["2020",2,18]]}}},{"id":24,"uris":["http://zotero.org/users/4282478/items/RSPG5BFE"],"itemData":{"id":24,"type":"article-journal","abstract":"&lt;p&gt;&lt;strong class=\"journal-contentHeaderColor\"&gt;Abstract.&lt;/strong&gt; Mobile monitoring is becoming increasingly popular for characterizing air pollution on fine spatial scales. In identifying local source contributions to measured pollutant concentrations, the detection and quantification of background are key steps in many mobile monitoring studies, but the methodology to do so requires further development to improve replicability. Here we discuss a new method for quantifying and removing background in mobile monitoring studies, State-Informed Background Removal (SIBaR). The method employs hidden Markov models (HMMs), a popular modeling technique that detects regime changes in time series. We discuss the development of SIBaR and assess its performance on an external dataset. We find 83 % agreement between the predictions made by SIBaR and the predetermined allocation of background and non-background data points. We then assess its application to a dataset collected in Houston by mapping the fraction of points designated as background and comparing source contributions to those derived using other published background detection and removal techniques. The presented results suggest that the SIBaR-modeled source contributions contain source influences left undetected by other techniques, but that they are prone to unrealistic source contribution estimates when they extrapolate. Results suggest that SIBaR could serve as a framework for improved background quantification and removal in future mobile monitoring studies while ensuring that cases of extrapolation are appropriately addressed.&lt;/p&gt;","container-title":"Atmospheric Measurement Techniques","DOI":"10.5194/amt-14-5809-2021","ISSN":"1867-1381","issue":"8","language":"English","note":"publisher: Copernicus GmbH","page":"5809-5821","source":"amt.copernicus.org","title":"SIBaR: a new method for background quantification and removal from mobile air pollution measurements","title-short":"SIBaR","volume":"14","author":[{"family":"Actkinson","given":"Blake"},{"family":"Ensor","given":"Katherine"},{"family":"Griffin","given":"Robert J."}],"issued":{"date-parts":[["2021",8,26]]}}}],"schema":"https://github.com/citation-style-language/schema/raw/master/csl-citation.json"} </w:instrText>
      </w:r>
      <w:r w:rsidR="00055378">
        <w:fldChar w:fldCharType="separate"/>
      </w:r>
      <w:r w:rsidR="001547D6" w:rsidRPr="001547D6">
        <w:rPr>
          <w:szCs w:val="24"/>
          <w:vertAlign w:val="superscript"/>
        </w:rPr>
        <w:t>7,8</w:t>
      </w:r>
      <w:r w:rsidR="00055378">
        <w:fldChar w:fldCharType="end"/>
      </w:r>
      <w:r w:rsidR="00E2221F">
        <w:t xml:space="preserve"> We use the validation set</w:t>
      </w:r>
      <w:r w:rsidR="002624CC">
        <w:t xml:space="preserve"> to tune DBSCAN and other time series-based models and </w:t>
      </w:r>
      <w:r w:rsidR="00E2221F">
        <w:t>compar</w:t>
      </w:r>
      <w:r w:rsidR="00055378">
        <w:t>e performance</w:t>
      </w:r>
      <w:r w:rsidR="00E2221F">
        <w:t xml:space="preserve"> of all models</w:t>
      </w:r>
      <w:r w:rsidR="002624CC">
        <w:t xml:space="preserve">. </w:t>
      </w:r>
      <w:r w:rsidR="00E2221F">
        <w:t>We apply t</w:t>
      </w:r>
      <w:r w:rsidR="002624CC">
        <w:t xml:space="preserve">he algorithm to </w:t>
      </w:r>
      <w:r w:rsidR="00055378">
        <w:t>the Houston</w:t>
      </w:r>
      <w:r w:rsidR="002624CC">
        <w:t xml:space="preserve"> mobile monitoring dataset to identify anomalies, which are then clustered into </w:t>
      </w:r>
      <w:r w:rsidR="009329F2">
        <w:t>anomaly types</w:t>
      </w:r>
      <w:r w:rsidR="002624CC">
        <w:t xml:space="preserve"> </w:t>
      </w:r>
      <w:r w:rsidR="00055378">
        <w:t xml:space="preserve">linked to specific emission sources. </w:t>
      </w:r>
      <w:r w:rsidR="009329F2">
        <w:t xml:space="preserve">We tabulate the </w:t>
      </w:r>
      <w:r w:rsidR="002624CC">
        <w:t xml:space="preserve">number of these different anomaly types by census tract and </w:t>
      </w:r>
      <w:r w:rsidR="009329F2">
        <w:t xml:space="preserve">discuss </w:t>
      </w:r>
      <w:r w:rsidR="002624CC">
        <w:t>the implications of the method, the results, and future directions for this research.</w:t>
      </w:r>
    </w:p>
    <w:p w14:paraId="6EC1F513" w14:textId="181D57FD" w:rsidR="008B7274" w:rsidRDefault="00EF4BA2" w:rsidP="00EF4BA2">
      <w:pPr>
        <w:pStyle w:val="TAMainText"/>
        <w:numPr>
          <w:ilvl w:val="0"/>
          <w:numId w:val="13"/>
        </w:numPr>
        <w:spacing w:after="240"/>
        <w:jc w:val="left"/>
        <w:rPr>
          <w:b/>
          <w:bCs/>
        </w:rPr>
      </w:pPr>
      <w:r>
        <w:rPr>
          <w:b/>
          <w:bCs/>
        </w:rPr>
        <w:lastRenderedPageBreak/>
        <w:t>METHODS</w:t>
      </w:r>
    </w:p>
    <w:p w14:paraId="4B40B0C8" w14:textId="6A3B512B" w:rsidR="0072112F" w:rsidRDefault="0072112F" w:rsidP="003F0B31">
      <w:pPr>
        <w:pStyle w:val="TAMainText"/>
        <w:numPr>
          <w:ilvl w:val="1"/>
          <w:numId w:val="13"/>
        </w:numPr>
        <w:spacing w:after="240"/>
        <w:jc w:val="left"/>
        <w:rPr>
          <w:b/>
          <w:bCs/>
        </w:rPr>
      </w:pPr>
      <w:r>
        <w:rPr>
          <w:b/>
          <w:bCs/>
        </w:rPr>
        <w:t>Data</w:t>
      </w:r>
    </w:p>
    <w:p w14:paraId="41F9BE22" w14:textId="287F1CBB" w:rsidR="00FB17BA" w:rsidRDefault="0072112F" w:rsidP="0072112F">
      <w:pPr>
        <w:pStyle w:val="TAMainText"/>
      </w:pPr>
      <w:r>
        <w:t>Data were collected during the Houston mobile monitoring campaign and are described in detail elsewhere.</w:t>
      </w:r>
      <w:r w:rsidR="00055378">
        <w:fldChar w:fldCharType="begin"/>
      </w:r>
      <w:r w:rsidR="001547D6">
        <w:instrText xml:space="preserve"> ADDIN ZOTERO_ITEM CSL_CITATION {"citationID":"OKIlEGCA","properties":{"formattedCitation":"\\super 7,8\\nosupersub{}","plainCitation":"7,8","noteIndex":0},"citationItems":[{"id":108,"uris":["http://zotero.org/users/4282478/items/ZJCS2Z78"],"itemData":{"id":108,"type":"article-journal","abstract":"Diverse urban air pollution sources contribute to spatially variable atmospheric concentrations, with important public health implications. Mobile monitoring shows promise for understanding spatial pollutant patterns, yet it is unclear whether uncertainties associated with temporally sparse sampling and instrument performance limit our ability to identify locations of elevated pollution. To address this question, we analyze 9 months of repeated weekday daytime on-road mobile measurements of black carbon (BC), particle number (PN), and nitrogen oxide (NO, NO2) concentrations within 24 census tracts across Houston, Texas. We quantify persistently elevated, intermittent, and extreme concentration behaviors at 50 m road segments on surface streets and 90 m segments on highways relative to median statistics across the entire sampling domain. We find elevated concentrations above uncertainty levels (±40%) within portions of every census tract, with median concentration increases ranging from 2 to 3× for NO2, and &gt;9× for NO. In contrast, PN exhibits elevated concentrations of 1.5–2× the domain-wide median and distinct spatial patterns relative to other pollutants. Co-located elevated concentrations of primary combustion tracers (BC and NOx) near 30% of metal recycling and concrete batch plant facilities within our sampled census tracts are comparable to those measured within 200 m of highways. Our results demonstrate how extensive mobile monitoring across multiple census tracts can quantitatively characterize urban air pollution source patterns and are applicable to developing effective source mitigation policies.","container-title":"Environmental Science &amp; Technology","DOI":"10.1021/acs.est.9b05523","ISSN":"0013-936X","issue":"4","journalAbbreviation":"Environ. Sci. Technol.","note":"publisher: American Chemical Society","page":"2133-2142","source":"ACS Publications","title":"Characterizing Elevated Urban Air Pollutant Spatial Patterns with Mobile Monitoring in Houston, Texas","volume":"54","author":[{"family":"Miller","given":"David J."},{"family":"Actkinson","given":"Blake"},{"family":"Padilla","given":"Lauren"},{"family":"Griffin","given":"Robert J."},{"family":"Moore","given":"Katie"},{"family":"Lewis","given":"P. Grace Tee"},{"family":"Gardner-Frolick","given":"Rivkah"},{"family":"Craft","given":"Elena"},{"family":"Portier","given":"Christopher J."},{"family":"Hamburg","given":"Steven P."},{"family":"Alvarez","given":"Ramón A."}],"issued":{"date-parts":[["2020",2,18]]}}},{"id":24,"uris":["http://zotero.org/users/4282478/items/RSPG5BFE"],"itemData":{"id":24,"type":"article-journal","abstract":"&lt;p&gt;&lt;strong class=\"journal-contentHeaderColor\"&gt;Abstract.&lt;/strong&gt; Mobile monitoring is becoming increasingly popular for characterizing air pollution on fine spatial scales. In identifying local source contributions to measured pollutant concentrations, the detection and quantification of background are key steps in many mobile monitoring studies, but the methodology to do so requires further development to improve replicability. Here we discuss a new method for quantifying and removing background in mobile monitoring studies, State-Informed Background Removal (SIBaR). The method employs hidden Markov models (HMMs), a popular modeling technique that detects regime changes in time series. We discuss the development of SIBaR and assess its performance on an external dataset. We find 83 % agreement between the predictions made by SIBaR and the predetermined allocation of background and non-background data points. We then assess its application to a dataset collected in Houston by mapping the fraction of points designated as background and comparing source contributions to those derived using other published background detection and removal techniques. The presented results suggest that the SIBaR-modeled source contributions contain source influences left undetected by other techniques, but that they are prone to unrealistic source contribution estimates when they extrapolate. Results suggest that SIBaR could serve as a framework for improved background quantification and removal in future mobile monitoring studies while ensuring that cases of extrapolation are appropriately addressed.&lt;/p&gt;","container-title":"Atmospheric Measurement Techniques","DOI":"10.5194/amt-14-5809-2021","ISSN":"1867-1381","issue":"8","language":"English","note":"publisher: Copernicus GmbH","page":"5809-5821","source":"amt.copernicus.org","title":"SIBaR: a new method for background quantification and removal from mobile air pollution measurements","title-short":"SIBaR","volume":"14","author":[{"family":"Actkinson","given":"Blake"},{"family":"Ensor","given":"Katherine"},{"family":"Griffin","given":"Robert J."}],"issued":{"date-parts":[["2021",8,26]]}}}],"schema":"https://github.com/citation-style-language/schema/raw/master/csl-citation.json"} </w:instrText>
      </w:r>
      <w:r w:rsidR="00055378">
        <w:fldChar w:fldCharType="separate"/>
      </w:r>
      <w:r w:rsidR="001547D6" w:rsidRPr="001547D6">
        <w:rPr>
          <w:szCs w:val="24"/>
          <w:vertAlign w:val="superscript"/>
        </w:rPr>
        <w:t>7,8</w:t>
      </w:r>
      <w:r w:rsidR="00055378">
        <w:fldChar w:fldCharType="end"/>
      </w:r>
      <w:r>
        <w:t xml:space="preserve"> In brief, </w:t>
      </w:r>
      <w:r w:rsidR="00055378">
        <w:t>two</w:t>
      </w:r>
      <w:r>
        <w:t xml:space="preserve"> Google Street View cars drove </w:t>
      </w:r>
      <w:r w:rsidR="00721B93">
        <w:t>different census tract</w:t>
      </w:r>
      <w:r w:rsidR="00055378">
        <w:t>s</w:t>
      </w:r>
      <w:r w:rsidR="00721B93">
        <w:t xml:space="preserve"> in the Greater Houston area systematically to evaluate spatial differences in the concentrations of 7 pollutants. </w:t>
      </w:r>
      <w:r w:rsidR="00AA0EAF">
        <w:t>In this analysis</w:t>
      </w:r>
      <w:r w:rsidR="00721B93">
        <w:t xml:space="preserve">, we </w:t>
      </w:r>
      <w:r w:rsidR="00055378">
        <w:t>restrict</w:t>
      </w:r>
      <w:r w:rsidR="00721B93">
        <w:t xml:space="preserve"> the set of analyzed pollutants to be BC, CO</w:t>
      </w:r>
      <w:r w:rsidR="00721B93">
        <w:rPr>
          <w:vertAlign w:val="subscript"/>
        </w:rPr>
        <w:t>2</w:t>
      </w:r>
      <w:r w:rsidR="00721B93">
        <w:t xml:space="preserve">, UFP, </w:t>
      </w:r>
      <w:r w:rsidR="00055378">
        <w:t xml:space="preserve">and </w:t>
      </w:r>
      <w:r w:rsidR="00721B93">
        <w:t>NO</w:t>
      </w:r>
      <w:r w:rsidR="00721B93">
        <w:rPr>
          <w:vertAlign w:val="subscript"/>
        </w:rPr>
        <w:t>x</w:t>
      </w:r>
      <w:r w:rsidR="00055378">
        <w:t>.</w:t>
      </w:r>
      <w:r w:rsidR="00721B93">
        <w:t xml:space="preserve"> </w:t>
      </w:r>
      <w:r w:rsidR="00FB17BA">
        <w:t xml:space="preserve">A table providing the instruments used to measure each respective pollutant is given in Table S1. </w:t>
      </w:r>
    </w:p>
    <w:p w14:paraId="00A5C221" w14:textId="608A03BB" w:rsidR="0072112F" w:rsidRDefault="00721B93" w:rsidP="0072112F">
      <w:pPr>
        <w:pStyle w:val="TAMainText"/>
      </w:pPr>
      <w:r>
        <w:t xml:space="preserve">We create a multivariate dataset consisting of these </w:t>
      </w:r>
      <w:r w:rsidR="00FB17BA">
        <w:t>four</w:t>
      </w:r>
      <w:r>
        <w:t xml:space="preserve"> air pollution variables, along with corresponding latitude/longitude coordinates and timestamps</w:t>
      </w:r>
      <w:r w:rsidR="00FB17BA">
        <w:t>,</w:t>
      </w:r>
      <w:r>
        <w:t xml:space="preserve"> that spans 277 separate days of sampling</w:t>
      </w:r>
      <w:r w:rsidR="008C5CBE">
        <w:t>, for a total of 5,301,507 observations</w:t>
      </w:r>
      <w:r>
        <w:t xml:space="preserve">. </w:t>
      </w:r>
      <w:r w:rsidR="00FB17BA">
        <w:t xml:space="preserve">The </w:t>
      </w:r>
      <w:r w:rsidR="00FA122E">
        <w:t>BC data were smoothed with a 10-s time window to limit the effects of noise on subsequent analysis. Missing data were imputed up to a 6-s time gap with monotone Hermitian splines</w:t>
      </w:r>
      <w:r w:rsidR="008332CC">
        <w:t>,</w:t>
      </w:r>
      <w:r w:rsidR="00D931C4">
        <w:t xml:space="preserve"> </w:t>
      </w:r>
      <w:r w:rsidR="008332CC">
        <w:t>which</w:t>
      </w:r>
      <w:r w:rsidR="00D931C4">
        <w:t xml:space="preserve"> included NO and NO</w:t>
      </w:r>
      <w:r w:rsidR="00D931C4">
        <w:rPr>
          <w:vertAlign w:val="subscript"/>
        </w:rPr>
        <w:t>2</w:t>
      </w:r>
      <w:r w:rsidR="00D931C4">
        <w:t xml:space="preserve"> data taken on 5-s intervals</w:t>
      </w:r>
      <w:r w:rsidR="008332CC">
        <w:t>. T</w:t>
      </w:r>
      <w:r w:rsidR="00D931C4">
        <w:t xml:space="preserve">otal imputed percentages for each pollutant were </w:t>
      </w:r>
      <w:r w:rsidR="008332CC">
        <w:t>1.06%</w:t>
      </w:r>
      <w:r w:rsidR="00D931C4">
        <w:t xml:space="preserve">, </w:t>
      </w:r>
      <w:r w:rsidR="008332CC">
        <w:t>80.0%</w:t>
      </w:r>
      <w:r w:rsidR="00D931C4">
        <w:t xml:space="preserve">, </w:t>
      </w:r>
      <w:r w:rsidR="008332CC">
        <w:t>80.0%</w:t>
      </w:r>
      <w:r w:rsidR="00D931C4">
        <w:t xml:space="preserve">, </w:t>
      </w:r>
      <w:r w:rsidR="008332CC">
        <w:t>0.42%</w:t>
      </w:r>
      <w:r w:rsidR="00D931C4">
        <w:t xml:space="preserve">, and </w:t>
      </w:r>
      <w:r w:rsidR="008332CC">
        <w:t>0.49%</w:t>
      </w:r>
      <w:r w:rsidR="00D931C4">
        <w:t xml:space="preserve"> for BC, NO, NO</w:t>
      </w:r>
      <w:r w:rsidR="00D931C4">
        <w:rPr>
          <w:vertAlign w:val="subscript"/>
        </w:rPr>
        <w:t>2</w:t>
      </w:r>
      <w:r w:rsidR="00D931C4">
        <w:t>, CO</w:t>
      </w:r>
      <w:r w:rsidR="00D931C4">
        <w:rPr>
          <w:vertAlign w:val="subscript"/>
        </w:rPr>
        <w:t>2</w:t>
      </w:r>
      <w:r w:rsidR="00D931C4">
        <w:t>, and UFP respectively</w:t>
      </w:r>
      <w:r w:rsidR="008332CC">
        <w:t xml:space="preserve">; </w:t>
      </w:r>
      <w:r w:rsidR="002A2049">
        <w:t xml:space="preserve">90.1 % of </w:t>
      </w:r>
      <w:r w:rsidR="008332CC">
        <w:t>NO</w:t>
      </w:r>
      <w:r w:rsidR="008332CC">
        <w:rPr>
          <w:vertAlign w:val="subscript"/>
        </w:rPr>
        <w:t>x</w:t>
      </w:r>
      <w:r w:rsidR="008332CC">
        <w:t xml:space="preserve"> realizations </w:t>
      </w:r>
      <w:r w:rsidR="002A2049">
        <w:t>had</w:t>
      </w:r>
      <w:r w:rsidR="008332CC">
        <w:t xml:space="preserve"> at least one imputed measurement</w:t>
      </w:r>
      <w:r w:rsidR="002A2049">
        <w:t>.</w:t>
      </w:r>
      <w:r w:rsidR="00FA122E">
        <w:t xml:space="preserve"> Any multivariate realization with at least one missing observation</w:t>
      </w:r>
      <w:r w:rsidR="00AA0EAF">
        <w:t xml:space="preserve"> in a variable</w:t>
      </w:r>
      <w:r w:rsidR="00FA122E">
        <w:t xml:space="preserve"> not imputed was excluded otherwise. Days had to possess a minimum of 600 realizations to be included in the analysis. </w:t>
      </w:r>
      <w:r w:rsidR="0000179C">
        <w:t>To be consistent with Miller</w:t>
      </w:r>
      <w:r w:rsidR="005041F5">
        <w:fldChar w:fldCharType="begin"/>
      </w:r>
      <w:r w:rsidR="005041F5">
        <w:instrText xml:space="preserve"> ADDIN ZOTERO_ITEM CSL_CITATION {"citationID":"I7P50SnI","properties":{"formattedCitation":"\\super 7\\nosupersub{}","plainCitation":"7","noteIndex":0},"citationItems":[{"id":108,"uris":["http://zotero.org/users/4282478/items/ZJCS2Z78"],"itemData":{"id":108,"type":"article-journal","abstract":"Diverse urban air pollution sources contribute to spatially variable atmospheric concentrations, with important public health implications. Mobile monitoring shows promise for understanding spatial pollutant patterns, yet it is unclear whether uncertainties associated with temporally sparse sampling and instrument performance limit our ability to identify locations of elevated pollution. To address this question, we analyze 9 months of repeated weekday daytime on-road mobile measurements of black carbon (BC), particle number (PN), and nitrogen oxide (NO, NO2) concentrations within 24 census tracts across Houston, Texas. We quantify persistently elevated, intermittent, and extreme concentration behaviors at 50 m road segments on surface streets and 90 m segments on highways relative to median statistics across the entire sampling domain. We find elevated concentrations above uncertainty levels (±40%) within portions of every census tract, with median concentration increases ranging from 2 to 3× for NO2, and &gt;9× for NO. In contrast, PN exhibits elevated concentrations of 1.5–2× the domain-wide median and distinct spatial patterns relative to other pollutants. Co-located elevated concentrations of primary combustion tracers (BC and NOx) near 30% of metal recycling and concrete batch plant facilities within our sampled census tracts are comparable to those measured within 200 m of highways. Our results demonstrate how extensive mobile monitoring across multiple census tracts can quantitatively characterize urban air pollution source patterns and are applicable to developing effective source mitigation policies.","container-title":"Environmental Science &amp; Technology","DOI":"10.1021/acs.est.9b05523","ISSN":"0013-936X","issue":"4","journalAbbreviation":"Environ. Sci. Technol.","note":"publisher: American Chemical Society","page":"2133-2142","source":"ACS Publications","title":"Characterizing Elevated Urban Air Pollutant Spatial Patterns with Mobile Monitoring in Houston, Texas","volume":"54","author":[{"family":"Miller","given":"David J."},{"family":"Actkinson","given":"Blake"},{"family":"Padilla","given":"Lauren"},{"family":"Griffin","given":"Robert J."},{"family":"Moore","given":"Katie"},{"family":"Lewis","given":"P. Grace Tee"},{"family":"Gardner-Frolick","given":"Rivkah"},{"family":"Craft","given":"Elena"},{"family":"Portier","given":"Christopher J."},{"family":"Hamburg","given":"Steven P."},{"family":"Alvarez","given":"Ramón A."}],"issued":{"date-parts":[["2020",2,18]]}}}],"schema":"https://github.com/citation-style-language/schema/raw/master/csl-citation.json"} </w:instrText>
      </w:r>
      <w:r w:rsidR="005041F5">
        <w:fldChar w:fldCharType="separate"/>
      </w:r>
      <w:r w:rsidR="005041F5" w:rsidRPr="005041F5">
        <w:rPr>
          <w:szCs w:val="24"/>
          <w:vertAlign w:val="superscript"/>
        </w:rPr>
        <w:t>7</w:t>
      </w:r>
      <w:r w:rsidR="005041F5">
        <w:fldChar w:fldCharType="end"/>
      </w:r>
      <w:r w:rsidR="0000179C">
        <w:t xml:space="preserve"> and Actkinson et al.,</w:t>
      </w:r>
      <w:r w:rsidR="0000179C">
        <w:fldChar w:fldCharType="begin"/>
      </w:r>
      <w:r w:rsidR="005041F5">
        <w:instrText xml:space="preserve"> ADDIN ZOTERO_ITEM CSL_CITATION {"citationID":"jSFm6k2F","properties":{"formattedCitation":"\\super 8\\nosupersub{}","plainCitation":"8","noteIndex":0},"citationItems":[{"id":24,"uris":["http://zotero.org/users/4282478/items/RSPG5BFE"],"itemData":{"id":24,"type":"article-journal","abstract":"&lt;p&gt;&lt;strong class=\"journal-contentHeaderColor\"&gt;Abstract.&lt;/strong&gt; Mobile monitoring is becoming increasingly popular for characterizing air pollution on fine spatial scales. In identifying local source contributions to measured pollutant concentrations, the detection and quantification of background are key steps in many mobile monitoring studies, but the methodology to do so requires further development to improve replicability. Here we discuss a new method for quantifying and removing background in mobile monitoring studies, State-Informed Background Removal (SIBaR). The method employs hidden Markov models (HMMs), a popular modeling technique that detects regime changes in time series. We discuss the development of SIBaR and assess its performance on an external dataset. We find 83 % agreement between the predictions made by SIBaR and the predetermined allocation of background and non-background data points. We then assess its application to a dataset collected in Houston by mapping the fraction of points designated as background and comparing source contributions to those derived using other published background detection and removal techniques. The presented results suggest that the SIBaR-modeled source contributions contain source influences left undetected by other techniques, but that they are prone to unrealistic source contribution estimates when they extrapolate. Results suggest that SIBaR could serve as a framework for improved background quantification and removal in future mobile monitoring studies while ensuring that cases of extrapolation are appropriately addressed.&lt;/p&gt;","container-title":"Atmospheric Measurement Techniques","DOI":"10.5194/amt-14-5809-2021","ISSN":"1867-1381","issue":"8","language":"English","note":"publisher: Copernicus GmbH","page":"5809-5821","source":"amt.copernicus.org","title":"SIBaR: a new method for background quantification and removal from mobile air pollution measurements","title-short":"SIBaR","volume":"14","author":[{"family":"Actkinson","given":"Blake"},{"family":"Ensor","given":"Katherine"},{"family":"Griffin","given":"Robert J."}],"issued":{"date-parts":[["2021",8,26]]}}}],"schema":"https://github.com/citation-style-language/schema/raw/master/csl-citation.json"} </w:instrText>
      </w:r>
      <w:r w:rsidR="0000179C">
        <w:fldChar w:fldCharType="separate"/>
      </w:r>
      <w:r w:rsidR="005041F5" w:rsidRPr="005041F5">
        <w:rPr>
          <w:szCs w:val="24"/>
          <w:vertAlign w:val="superscript"/>
        </w:rPr>
        <w:t>8</w:t>
      </w:r>
      <w:r w:rsidR="0000179C">
        <w:fldChar w:fldCharType="end"/>
      </w:r>
      <w:r w:rsidR="0000179C">
        <w:t xml:space="preserve"> </w:t>
      </w:r>
      <w:r w:rsidR="00982851">
        <w:t>w</w:t>
      </w:r>
      <w:r w:rsidR="0023635A">
        <w:t>e restrict our analysis to points with logged latitude/longitude coordinates on primary, secondary, local</w:t>
      </w:r>
      <w:r w:rsidR="0000179C">
        <w:t xml:space="preserve">, and private roads, as well as ramps and service drives as defined by the </w:t>
      </w:r>
      <w:proofErr w:type="spellStart"/>
      <w:r w:rsidR="0000179C">
        <w:t>TigerLINE</w:t>
      </w:r>
      <w:proofErr w:type="spellEnd"/>
      <w:r w:rsidR="0000179C">
        <w:t xml:space="preserve"> census.</w:t>
      </w:r>
      <w:r w:rsidR="0000179C">
        <w:fldChar w:fldCharType="begin"/>
      </w:r>
      <w:r w:rsidR="001547D6">
        <w:instrText xml:space="preserve"> ADDIN ZOTERO_ITEM CSL_CITATION {"citationID":"ps1IRhYo","properties":{"formattedCitation":"\\super 9\\nosupersub{}","plainCitation":"9","noteIndex":0},"citationItems":[{"id":70,"uris":["http://zotero.org/users/4282478/items/PGP7JDTY"],"itemData":{"id":70,"type":"webpage","title":"TIGER/Line Shapefile, 2018, county, Harris County, TX, All Roads County-based Shapefile - Data.gov","URL":"https://catalog.data.gov/dataset/tiger-line-shapefile-2018-county-harris-county-tx-all-roads-county-based-shapefile","accessed":{"date-parts":[["2020",12,14]]}}}],"schema":"https://github.com/citation-style-language/schema/raw/master/csl-citation.json"} </w:instrText>
      </w:r>
      <w:r w:rsidR="0000179C">
        <w:fldChar w:fldCharType="separate"/>
      </w:r>
      <w:r w:rsidR="001547D6" w:rsidRPr="001547D6">
        <w:rPr>
          <w:szCs w:val="24"/>
          <w:vertAlign w:val="superscript"/>
        </w:rPr>
        <w:t>9</w:t>
      </w:r>
      <w:r w:rsidR="0000179C">
        <w:fldChar w:fldCharType="end"/>
      </w:r>
      <w:r w:rsidR="0000179C">
        <w:t xml:space="preserve"> Additionally, we remove logged</w:t>
      </w:r>
      <w:r w:rsidR="005041F5">
        <w:t xml:space="preserve"> global positioning system</w:t>
      </w:r>
      <w:r w:rsidR="0000179C">
        <w:t xml:space="preserve"> </w:t>
      </w:r>
      <w:r w:rsidR="005041F5">
        <w:t>(</w:t>
      </w:r>
      <w:r w:rsidR="0000179C">
        <w:t>GPS</w:t>
      </w:r>
      <w:r w:rsidR="005041F5">
        <w:t>)</w:t>
      </w:r>
      <w:r w:rsidR="0000179C">
        <w:t xml:space="preserve"> coordinates </w:t>
      </w:r>
      <w:r w:rsidR="005041F5">
        <w:t>more than</w:t>
      </w:r>
      <w:r w:rsidR="0000179C">
        <w:t xml:space="preserve"> 30</w:t>
      </w:r>
      <w:r w:rsidR="00CD6AEA">
        <w:t xml:space="preserve"> </w:t>
      </w:r>
      <w:r w:rsidR="0000179C">
        <w:t xml:space="preserve">m away from a given </w:t>
      </w:r>
      <w:proofErr w:type="spellStart"/>
      <w:r w:rsidR="0000179C">
        <w:t>TigerLINE</w:t>
      </w:r>
      <w:proofErr w:type="spellEnd"/>
      <w:r w:rsidR="0000179C">
        <w:t xml:space="preserve"> shapefile point, as these points were subject to GPS error, as well as points </w:t>
      </w:r>
      <w:r w:rsidR="005041F5">
        <w:t xml:space="preserve">less than </w:t>
      </w:r>
      <w:r w:rsidR="0000179C">
        <w:t xml:space="preserve">30 m from a dead end </w:t>
      </w:r>
      <w:r w:rsidR="00982851">
        <w:t xml:space="preserve">in a road </w:t>
      </w:r>
      <w:r w:rsidR="0000179C">
        <w:t xml:space="preserve">due to potential self-sampling contamination. </w:t>
      </w:r>
    </w:p>
    <w:p w14:paraId="29BE03A9" w14:textId="77777777" w:rsidR="00CD6AEA" w:rsidRDefault="00CD6AEA" w:rsidP="0072112F">
      <w:pPr>
        <w:pStyle w:val="TAMainText"/>
      </w:pPr>
    </w:p>
    <w:p w14:paraId="216F7669" w14:textId="79366D09" w:rsidR="003F0B31" w:rsidRDefault="003F0B31" w:rsidP="003F0B31">
      <w:pPr>
        <w:pStyle w:val="TAMainText"/>
        <w:numPr>
          <w:ilvl w:val="1"/>
          <w:numId w:val="13"/>
        </w:numPr>
        <w:spacing w:after="240"/>
        <w:jc w:val="left"/>
        <w:rPr>
          <w:b/>
          <w:bCs/>
        </w:rPr>
      </w:pPr>
      <w:r>
        <w:rPr>
          <w:b/>
          <w:bCs/>
        </w:rPr>
        <w:lastRenderedPageBreak/>
        <w:t>D</w:t>
      </w:r>
      <w:r w:rsidR="008C5CBE">
        <w:rPr>
          <w:b/>
          <w:bCs/>
        </w:rPr>
        <w:t>BSCAN – A Brief Description</w:t>
      </w:r>
    </w:p>
    <w:p w14:paraId="2183FA54" w14:textId="65B56A68" w:rsidR="00EF4BA2" w:rsidRDefault="00EF4BA2" w:rsidP="003F0B31">
      <w:pPr>
        <w:pStyle w:val="TAMainText"/>
        <w:spacing w:after="240"/>
        <w:jc w:val="left"/>
      </w:pPr>
      <w:r>
        <w:t>DBSCAN is a clustering routine originally conceived by Ester et al.</w:t>
      </w:r>
      <w:r>
        <w:fldChar w:fldCharType="begin"/>
      </w:r>
      <w:r w:rsidR="005041F5">
        <w:instrText xml:space="preserve"> ADDIN ZOTERO_ITEM CSL_CITATION {"citationID":"Xpk47QpD","properties":{"formattedCitation":"\\super 10\\nosupersub{}","plainCitation":"10","noteIndex":0},"citationItems":[{"id":720,"uris":["http://zotero.org/users/4282478/items/KHHTUTWB"],"itemData":{"id":720,"type":"article-journal","abstract":"Clusteringalgorithmasreattractivefor the taskof classidentification in spatial databases.Howevetrh, e applicationto large spatial databasesrises the followingrequirementfsor clustering algorithms: minimalrequirementsof domain knowledgteo determinethe input parameters,discoveryof clusters witharbitraryshapeandgoodefficiencyonlarge databases. Thewell-knowcnlusteringalgorithmsoffer nosolution to the combinatioonf theserequirementsI.n this paper, wepresent the newclustering algorithmDBSCAreNlying on a density-basednotionof clusters whichis designedto discoverclusters of arbitrary shape.DBSCrAeNquiresonly one input parameterandsupportsthe user in determiningan appropriatevaluefor it. Weperformeadn experimentaelvaluation of the effectiveness and efficiency of DBSCAusNing synthetic data and real data of the SEQUO2IA000benchmark.Theresults of our experimentsdemonstratethat (1) DBSCiAsNsignificantlymoreeffective in discoveringclusters of arbitrary shapethan the well-knowanlgorithmCLARANS,and that (2) DBSCAoNutperforms CLARANbyS factorof morethan100in termsof efficiency.","language":"en","page":"6","source":"Zotero","title":"A Density-Based Algorithm for Discovering Clusters in Large Spatial Databases with Noise","author":[{"family":"Ester","given":"Martin"},{"family":"Kriegel","given":"Hans-Peter"},{"family":"Xu","given":"Xiaowei"}]}}],"schema":"https://github.com/citation-style-language/schema/raw/master/csl-citation.json"} </w:instrText>
      </w:r>
      <w:r>
        <w:fldChar w:fldCharType="separate"/>
      </w:r>
      <w:r w:rsidR="005041F5" w:rsidRPr="005041F5">
        <w:rPr>
          <w:rFonts w:ascii="Cambria" w:hAnsi="Cambria"/>
          <w:szCs w:val="24"/>
          <w:vertAlign w:val="superscript"/>
        </w:rPr>
        <w:t>10</w:t>
      </w:r>
      <w:r>
        <w:fldChar w:fldCharType="end"/>
      </w:r>
      <w:r>
        <w:t xml:space="preserve"> Using two predefined parameters, epsilon (</w:t>
      </w:r>
      <m:oMath>
        <m:r>
          <m:rPr>
            <m:nor/>
          </m:rPr>
          <w:rPr>
            <w:rFonts w:ascii="Cambria Math" w:hAnsi="Cambria Math"/>
          </w:rPr>
          <m:t>ϵ</m:t>
        </m:r>
      </m:oMath>
      <w:r>
        <w:t xml:space="preserve">) and </w:t>
      </w:r>
      <w:proofErr w:type="spellStart"/>
      <w:r>
        <w:t>MinPts</w:t>
      </w:r>
      <w:proofErr w:type="spellEnd"/>
      <w:r>
        <w:t xml:space="preserve">, DBSCAN seeks to label points that have </w:t>
      </w:r>
      <w:proofErr w:type="spellStart"/>
      <w:r>
        <w:t>MinPts</w:t>
      </w:r>
      <w:proofErr w:type="spellEnd"/>
      <w:r>
        <w:t xml:space="preserve"> points within a neighborhood defined with radius </w:t>
      </w:r>
      <m:oMath>
        <m:r>
          <m:rPr>
            <m:nor/>
          </m:rPr>
          <w:rPr>
            <w:rFonts w:ascii="Cambria Math" w:hAnsi="Cambria Math"/>
          </w:rPr>
          <m:t>ϵ</m:t>
        </m:r>
      </m:oMath>
      <w:r>
        <w:t xml:space="preserve"> as core points, points that do not meet the </w:t>
      </w:r>
      <w:proofErr w:type="spellStart"/>
      <w:r>
        <w:t>MinPts</w:t>
      </w:r>
      <w:proofErr w:type="spellEnd"/>
      <w:r>
        <w:t xml:space="preserve"> criteria but have a core point within their </w:t>
      </w:r>
      <m:oMath>
        <m:r>
          <m:rPr>
            <m:nor/>
          </m:rPr>
          <w:rPr>
            <w:rFonts w:ascii="Cambria Math" w:hAnsi="Cambria Math"/>
          </w:rPr>
          <m:t>ϵ</m:t>
        </m:r>
      </m:oMath>
      <w:r>
        <w:rPr>
          <w:rFonts w:eastAsiaTheme="minorEastAsia"/>
        </w:rPr>
        <w:t>-</w:t>
      </w:r>
      <w:r>
        <w:t xml:space="preserve"> neighborhood as border points, and points that do not fit either </w:t>
      </w:r>
      <w:r w:rsidR="00A31AAF">
        <w:t>of these</w:t>
      </w:r>
      <w:r>
        <w:t xml:space="preserve"> criteria as noise.</w:t>
      </w:r>
      <w:r w:rsidR="003F0B31">
        <w:t xml:space="preserve"> </w:t>
      </w:r>
    </w:p>
    <w:p w14:paraId="1326FF26" w14:textId="0D267480" w:rsidR="003F0B31" w:rsidRDefault="003F0B31" w:rsidP="00A31AAF">
      <w:pPr>
        <w:pStyle w:val="TAMainText"/>
        <w:rPr>
          <w:rFonts w:eastAsiaTheme="minorEastAsia"/>
        </w:rPr>
      </w:pPr>
      <w:r>
        <w:t xml:space="preserve">More formally, the </w:t>
      </w:r>
      <m:oMath>
        <m:r>
          <m:rPr>
            <m:sty m:val="p"/>
          </m:rPr>
          <w:rPr>
            <w:rFonts w:ascii="Cambria Math" w:hAnsi="Cambria Math"/>
          </w:rPr>
          <m:t>ϵ</m:t>
        </m:r>
      </m:oMath>
      <w:r>
        <w:rPr>
          <w:rFonts w:eastAsiaTheme="minorEastAsia"/>
        </w:rPr>
        <w:t>-neighborhood</w:t>
      </w:r>
      <w:r w:rsidR="00A31AAF">
        <w:rPr>
          <w:rFonts w:eastAsiaTheme="minorEastAsia"/>
        </w:rPr>
        <w:t xml:space="preserve"> around a point </w:t>
      </w:r>
      <m:oMath>
        <m:r>
          <m:rPr>
            <m:nor/>
          </m:rPr>
          <w:rPr>
            <w:rFonts w:ascii="Times" w:eastAsiaTheme="minorEastAsia" w:hAnsi="Times" w:cs="Times"/>
          </w:rPr>
          <m:t xml:space="preserve">p </m:t>
        </m:r>
        <m:r>
          <m:rPr>
            <m:nor/>
          </m:rPr>
          <w:rPr>
            <w:rFonts w:ascii="Cambria Math" w:eastAsiaTheme="minorEastAsia" w:hAnsi="Cambria Math" w:cs="Cambria Math"/>
          </w:rPr>
          <m:t xml:space="preserve">∈ </m:t>
        </m:r>
        <m:r>
          <m:rPr>
            <m:nor/>
          </m:rPr>
          <w:rPr>
            <w:rFonts w:ascii="Times" w:eastAsiaTheme="minorEastAsia" w:hAnsi="Times" w:cs="Times"/>
          </w:rPr>
          <m:t>D</m:t>
        </m:r>
      </m:oMath>
      <w:r>
        <w:rPr>
          <w:rFonts w:eastAsiaTheme="minorEastAsia"/>
        </w:rPr>
        <w:t xml:space="preserve"> is defined using the notation of Hahsler</w:t>
      </w:r>
      <w:r>
        <w:rPr>
          <w:rFonts w:eastAsiaTheme="minorEastAsia"/>
        </w:rPr>
        <w:fldChar w:fldCharType="begin"/>
      </w:r>
      <w:r w:rsidR="005041F5">
        <w:rPr>
          <w:rFonts w:eastAsiaTheme="minorEastAsia"/>
        </w:rPr>
        <w:instrText xml:space="preserve"> ADDIN ZOTERO_ITEM CSL_CITATION {"citationID":"xTGjD4zD","properties":{"formattedCitation":"\\super 11\\nosupersub{}","plainCitation":"11","noteIndex":0},"citationItems":[{"id":721,"uris":["http://zotero.org/users/4282478/items/7T4J7XV7"],"itemData":{"id":721,"type":"article-journal","abstract":"This article describes the implementation and use of the R package dbscan, which provides complete and fast implementations of the popular density-based clustering algorithm DBSCAN and the augmented ordering algorithm OPTICS. Package dbscan uses advanced open-source spatial indexing data structures implemented in C++ to speed up computation. An important advantage of this implementation is that it is up-to-date with several improvements that have been added since the original algorithms were publications (e.g., artifact corrections and dendrogram extraction methods for OPTICS). We provide a consistent presentation of the DBSCAN and OPTICS algorithms, and compare dbscan's implementation with other popular libraries such as the R package fpc, ELKI, WEKA, PyClustering, SciKit-Learn, and SPMF in terms of available features and using an experimental comparison.","container-title":"Journal of Statistical Software","DOI":"10.18637/jss.v091.i01","ISSN":"1548-7660","language":"en","page":"1-30","source":"138.232.16.156","title":"dbscan: Fast Density-Based Clustering with R","title-short":"dbscan","volume":"91","author":[{"family":"Hahsler","given":"Michael"},{"family":"Piekenbrock","given":"Matthew"},{"family":"Doran","given":"Derek"}],"issued":{"date-parts":[["2019",10,31]]}}}],"schema":"https://github.com/citation-style-language/schema/raw/master/csl-citation.json"} </w:instrText>
      </w:r>
      <w:r>
        <w:rPr>
          <w:rFonts w:eastAsiaTheme="minorEastAsia"/>
        </w:rPr>
        <w:fldChar w:fldCharType="separate"/>
      </w:r>
      <w:r w:rsidR="005041F5" w:rsidRPr="005041F5">
        <w:rPr>
          <w:rFonts w:ascii="Cambria" w:hAnsi="Cambria"/>
          <w:szCs w:val="24"/>
          <w:vertAlign w:val="superscript"/>
        </w:rPr>
        <w:t>11</w:t>
      </w:r>
      <w:r>
        <w:rPr>
          <w:rFonts w:eastAsiaTheme="minorEastAsia"/>
        </w:rPr>
        <w:fldChar w:fldCharType="end"/>
      </w:r>
      <w:r>
        <w:rPr>
          <w:rFonts w:eastAsiaTheme="minorEastAsia"/>
        </w:rPr>
        <w:t xml:space="preserve"> as </w:t>
      </w:r>
    </w:p>
    <w:p w14:paraId="2B87A3C0" w14:textId="77777777" w:rsidR="00A05D24" w:rsidRDefault="00A05D24" w:rsidP="003F0B31">
      <w:pPr>
        <w:rPr>
          <w:rFonts w:eastAsiaTheme="minorEastAsia"/>
        </w:rPr>
      </w:pPr>
    </w:p>
    <w:p w14:paraId="43BC0043" w14:textId="462B35BA" w:rsidR="003F0B31" w:rsidRPr="005C219F" w:rsidRDefault="00C12C9B" w:rsidP="00EE33FE">
      <w:pPr>
        <w:pStyle w:val="TAMainText"/>
        <w:rPr>
          <w:rFonts w:ascii="Cambria Math" w:hAnsi="Cambria Math" w:cs="Times"/>
          <w:i/>
        </w:rPr>
      </w:pPr>
      <m:oMathPara>
        <m:oMathParaPr>
          <m:jc m:val="left"/>
        </m:oMathParaPr>
        <m:oMath>
          <m:sSub>
            <m:sSubPr>
              <m:ctrlPr>
                <w:rPr>
                  <w:rFonts w:ascii="Cambria Math" w:hAnsi="Cambria Math" w:cs="Times"/>
                </w:rPr>
              </m:ctrlPr>
            </m:sSubPr>
            <m:e>
              <m:r>
                <m:rPr>
                  <m:nor/>
                </m:rPr>
                <w:rPr>
                  <w:rFonts w:ascii="Times" w:hAnsi="Times" w:cs="Times"/>
                </w:rPr>
                <m:t>N</m:t>
              </m:r>
            </m:e>
            <m:sub>
              <m:r>
                <m:rPr>
                  <m:nor/>
                </m:rPr>
                <w:rPr>
                  <w:rFonts w:ascii="Times" w:hAnsi="Times" w:cs="Times"/>
                </w:rPr>
                <m:t>ϵ</m:t>
              </m:r>
            </m:sub>
          </m:sSub>
          <m:d>
            <m:dPr>
              <m:ctrlPr>
                <w:rPr>
                  <w:rFonts w:ascii="Cambria Math" w:hAnsi="Cambria Math" w:cs="Times"/>
                </w:rPr>
              </m:ctrlPr>
            </m:dPr>
            <m:e>
              <m:r>
                <m:rPr>
                  <m:sty m:val="p"/>
                </m:rPr>
                <w:rPr>
                  <w:rFonts w:ascii="Cambria Math" w:hAnsi="Cambria Math" w:cs="Times"/>
                </w:rPr>
                <m:t>p</m:t>
              </m:r>
            </m:e>
          </m:d>
          <m:r>
            <m:rPr>
              <m:sty m:val="p"/>
            </m:rPr>
            <w:rPr>
              <w:rFonts w:ascii="Cambria Math" w:hAnsi="Cambria Math" w:cs="Times"/>
            </w:rPr>
            <m:t> =</m:t>
          </m:r>
          <m:r>
            <m:rPr>
              <m:lit/>
              <m:sty m:val="p"/>
            </m:rPr>
            <w:rPr>
              <w:rFonts w:ascii="Cambria Math" w:hAnsi="Cambria Math" w:cs="Times"/>
            </w:rPr>
            <m:t>{</m:t>
          </m:r>
          <m:r>
            <m:rPr>
              <m:nor/>
            </m:rPr>
            <w:rPr>
              <w:rFonts w:ascii="Times" w:hAnsi="Times" w:cs="Times"/>
            </w:rPr>
            <m:t>q</m:t>
          </m:r>
          <m:r>
            <m:rPr>
              <m:sty m:val="p"/>
            </m:rPr>
            <w:rPr>
              <w:rFonts w:ascii="Cambria Math" w:hAnsi="Cambria Math" w:cs="Times"/>
            </w:rPr>
            <m:t>∈</m:t>
          </m:r>
          <m:r>
            <m:rPr>
              <m:nor/>
            </m:rPr>
            <w:rPr>
              <w:rFonts w:ascii="Times" w:hAnsi="Times" w:cs="Times"/>
            </w:rPr>
            <m:t>D</m:t>
          </m:r>
          <m:r>
            <m:rPr>
              <m:lit/>
              <m:sty m:val="p"/>
            </m:rPr>
            <w:rPr>
              <w:rFonts w:ascii="Cambria Math" w:hAnsi="Cambria Math" w:cs="Times"/>
            </w:rPr>
            <m:t>|</m:t>
          </m:r>
          <m:r>
            <m:rPr>
              <m:nor/>
            </m:rPr>
            <w:rPr>
              <w:rFonts w:ascii="Times" w:hAnsi="Times" w:cs="Times"/>
            </w:rPr>
            <m:t>d</m:t>
          </m:r>
          <m:d>
            <m:dPr>
              <m:ctrlPr>
                <w:rPr>
                  <w:rFonts w:ascii="Cambria Math" w:hAnsi="Cambria Math" w:cs="Times"/>
                </w:rPr>
              </m:ctrlPr>
            </m:dPr>
            <m:e>
              <m:r>
                <m:rPr>
                  <m:nor/>
                </m:rPr>
                <w:rPr>
                  <w:rFonts w:ascii="Times" w:hAnsi="Times" w:cs="Times"/>
                </w:rPr>
                <m:t>p,q</m:t>
              </m:r>
            </m:e>
          </m:d>
          <m:r>
            <m:rPr>
              <m:sty m:val="p"/>
            </m:rPr>
            <w:rPr>
              <w:rFonts w:ascii="Cambria Math" w:hAnsi="Cambria Math" w:cs="Times"/>
            </w:rPr>
            <m:t>&lt;</m:t>
          </m:r>
          <m:r>
            <m:rPr>
              <m:nor/>
            </m:rPr>
            <w:rPr>
              <w:rFonts w:ascii="Times" w:hAnsi="Times" w:cs="Times"/>
            </w:rPr>
            <m:t>ϵ</m:t>
          </m:r>
          <m:r>
            <m:rPr>
              <m:lit/>
              <m:sty m:val="p"/>
            </m:rPr>
            <w:rPr>
              <w:rFonts w:ascii="Cambria Math" w:hAnsi="Cambria Math" w:cs="Times"/>
            </w:rPr>
            <m:t>}</m:t>
          </m:r>
          <m:r>
            <m:rPr>
              <m:sty m:val="p"/>
            </m:rPr>
            <w:rPr>
              <w:rFonts w:ascii="Cambria Math" w:hAnsi="Cambria Math" w:cs="Times"/>
            </w:rPr>
            <m:t xml:space="preserve">                                                                                                                     </m:t>
          </m:r>
          <m:r>
            <m:rPr>
              <m:nor/>
            </m:rPr>
            <w:rPr>
              <w:rFonts w:ascii="Times" w:hAnsi="Times" w:cs="Times"/>
            </w:rPr>
            <m:t>(1)</m:t>
          </m:r>
        </m:oMath>
      </m:oMathPara>
    </w:p>
    <w:p w14:paraId="1FF36196" w14:textId="77777777" w:rsidR="00A05D24" w:rsidRPr="003F0B31" w:rsidRDefault="00A05D24" w:rsidP="003F0B31">
      <w:pPr>
        <w:keepNext/>
      </w:pPr>
    </w:p>
    <w:p w14:paraId="1E62F557" w14:textId="46CE6849" w:rsidR="003F0B31" w:rsidRDefault="003F0B31" w:rsidP="003F0B31">
      <w:pPr>
        <w:pStyle w:val="TAMainText"/>
        <w:ind w:firstLine="0"/>
        <w:rPr>
          <w:rFonts w:eastAsiaTheme="minorEastAsia"/>
        </w:rPr>
      </w:pPr>
      <w:r>
        <w:rPr>
          <w:rFonts w:eastAsiaTheme="minorEastAsia"/>
        </w:rPr>
        <w:t xml:space="preserve">where </w:t>
      </w:r>
      <w:r w:rsidR="00674073">
        <w:rPr>
          <w:rFonts w:eastAsiaTheme="minorEastAsia"/>
        </w:rPr>
        <w:t xml:space="preserve">N </w:t>
      </w:r>
      <w:r>
        <w:rPr>
          <w:rFonts w:eastAsiaTheme="minorEastAsia"/>
        </w:rPr>
        <w:t xml:space="preserve">is the neighborhood, </w:t>
      </w:r>
      <w:r w:rsidR="00674073">
        <w:rPr>
          <w:rFonts w:eastAsiaTheme="minorEastAsia"/>
        </w:rPr>
        <w:t>D</w:t>
      </w:r>
      <w:r>
        <w:rPr>
          <w:rFonts w:eastAsiaTheme="minorEastAsia"/>
        </w:rPr>
        <w:t xml:space="preserve"> is the set of points, and </w:t>
      </w:r>
      <w:r w:rsidR="00674073">
        <w:rPr>
          <w:rFonts w:eastAsiaTheme="minorEastAsia"/>
        </w:rPr>
        <w:t>d</w:t>
      </w:r>
      <w:r>
        <w:rPr>
          <w:rFonts w:eastAsiaTheme="minorEastAsia"/>
        </w:rPr>
        <w:t xml:space="preserve"> is a distance measure such as the Euclidean</w:t>
      </w:r>
      <w:r w:rsidR="000971CB">
        <w:rPr>
          <w:rFonts w:eastAsiaTheme="minorEastAsia"/>
        </w:rPr>
        <w:t xml:space="preserve"> distance</w:t>
      </w:r>
      <w:r>
        <w:rPr>
          <w:rFonts w:eastAsiaTheme="minorEastAsia"/>
        </w:rPr>
        <w:t xml:space="preserve">. A point is defined as a core point if </w:t>
      </w:r>
    </w:p>
    <w:p w14:paraId="62FE7A47" w14:textId="77777777" w:rsidR="00A05D24" w:rsidRDefault="00A05D24" w:rsidP="003F0B31">
      <w:pPr>
        <w:pStyle w:val="TAMainText"/>
        <w:ind w:firstLine="0"/>
        <w:rPr>
          <w:rFonts w:eastAsiaTheme="minorEastAsia"/>
        </w:rPr>
      </w:pPr>
    </w:p>
    <w:p w14:paraId="7D3E63F3" w14:textId="1B6A68E4" w:rsidR="003F0B31" w:rsidRPr="009D6D91" w:rsidRDefault="003F0B31" w:rsidP="00EE33FE">
      <w:pPr>
        <w:pStyle w:val="TAMainText"/>
      </w:pPr>
      <m:oMathPara>
        <m:oMathParaPr>
          <m:jc m:val="left"/>
        </m:oMathParaPr>
        <m:oMath>
          <m:r>
            <m:rPr>
              <m:lit/>
              <m:sty m:val="p"/>
            </m:rPr>
            <w:rPr>
              <w:rFonts w:ascii="Cambria Math" w:hAnsi="Cambria Math"/>
            </w:rPr>
            <m:t>|</m:t>
          </m:r>
          <m:sSub>
            <m:sSubPr>
              <m:ctrlPr>
                <w:rPr>
                  <w:rFonts w:ascii="Cambria Math" w:hAnsi="Cambria Math"/>
                </w:rPr>
              </m:ctrlPr>
            </m:sSubPr>
            <m:e>
              <m:r>
                <m:rPr>
                  <m:nor/>
                </m:rPr>
                <m:t>N</m:t>
              </m:r>
            </m:e>
            <m:sub>
              <m:r>
                <m:rPr>
                  <m:nor/>
                </m:rPr>
                <m:t>ϵ</m:t>
              </m:r>
            </m:sub>
          </m:sSub>
          <m:d>
            <m:dPr>
              <m:ctrlPr>
                <w:rPr>
                  <w:rFonts w:ascii="Cambria Math" w:hAnsi="Cambria Math"/>
                </w:rPr>
              </m:ctrlPr>
            </m:dPr>
            <m:e>
              <m:r>
                <m:rPr>
                  <m:nor/>
                </m:rPr>
                <m:t>p</m:t>
              </m:r>
            </m:e>
          </m:d>
          <m:r>
            <m:rPr>
              <m:lit/>
              <m:sty m:val="p"/>
            </m:rPr>
            <w:rPr>
              <w:rFonts w:ascii="Cambria Math" w:hAnsi="Cambria Math"/>
            </w:rPr>
            <m:t>|</m:t>
          </m:r>
          <m:r>
            <m:rPr>
              <m:sty m:val="p"/>
            </m:rPr>
            <w:rPr>
              <w:rFonts w:ascii="Cambria Math" w:hAnsi="Cambria Math"/>
            </w:rPr>
            <m:t>≥</m:t>
          </m:r>
          <m:r>
            <m:rPr>
              <m:nor/>
            </m:rPr>
            <m:t>MinPts</m:t>
          </m:r>
          <m:r>
            <w:rPr>
              <w:rFonts w:ascii="Cambria Math" w:hAnsi="Cambria Math"/>
            </w:rPr>
            <m:t xml:space="preserve">                                                                                                                                          </m:t>
          </m:r>
          <m:r>
            <m:rPr>
              <m:nor/>
            </m:rPr>
            <w:rPr>
              <w:rFonts w:ascii="Times" w:hAnsi="Times" w:cs="Times"/>
            </w:rPr>
            <m:t>(2)</m:t>
          </m:r>
        </m:oMath>
      </m:oMathPara>
    </w:p>
    <w:p w14:paraId="1B342ABD" w14:textId="77777777" w:rsidR="00A05D24" w:rsidRPr="003F0B31" w:rsidRDefault="00A05D24" w:rsidP="003F0B31">
      <w:pPr>
        <w:keepNext/>
      </w:pPr>
    </w:p>
    <w:p w14:paraId="5D8D5EEE" w14:textId="3771A31E" w:rsidR="003F0B31" w:rsidRDefault="003F0B31" w:rsidP="003F0B31">
      <w:pPr>
        <w:pStyle w:val="TAMainText"/>
        <w:ind w:firstLine="0"/>
        <w:rPr>
          <w:rFonts w:eastAsiaTheme="minorEastAsia"/>
        </w:rPr>
      </w:pPr>
      <w:r>
        <w:rPr>
          <w:rFonts w:eastAsiaTheme="minorEastAsia"/>
        </w:rPr>
        <w:t xml:space="preserve">where </w:t>
      </w:r>
      <w:proofErr w:type="spellStart"/>
      <w:r>
        <w:rPr>
          <w:rFonts w:eastAsiaTheme="minorEastAsia"/>
        </w:rPr>
        <w:t>MinPts</w:t>
      </w:r>
      <w:proofErr w:type="spellEnd"/>
      <w:r>
        <w:rPr>
          <w:rFonts w:eastAsiaTheme="minorEastAsia"/>
        </w:rPr>
        <w:t xml:space="preserve"> is the minimum points parameter and || denotes cardinality. The algorithm systematically labels points as core points, border points, or noise points depending on these criteria. </w:t>
      </w:r>
    </w:p>
    <w:p w14:paraId="6006E501" w14:textId="77777777" w:rsidR="00982851" w:rsidRDefault="00982851" w:rsidP="00982851">
      <w:pPr>
        <w:pStyle w:val="TAMainText"/>
        <w:numPr>
          <w:ilvl w:val="1"/>
          <w:numId w:val="13"/>
        </w:numPr>
        <w:spacing w:after="240"/>
        <w:jc w:val="left"/>
        <w:rPr>
          <w:rFonts w:eastAsiaTheme="minorEastAsia"/>
          <w:b/>
          <w:bCs/>
        </w:rPr>
      </w:pPr>
      <w:r>
        <w:rPr>
          <w:rFonts w:eastAsiaTheme="minorEastAsia"/>
          <w:b/>
          <w:bCs/>
        </w:rPr>
        <w:t>Validation Set Construction</w:t>
      </w:r>
    </w:p>
    <w:p w14:paraId="1D8B7717" w14:textId="4874C5FA" w:rsidR="00982851" w:rsidRPr="00B6154D" w:rsidRDefault="00982851" w:rsidP="00B6154D">
      <w:pPr>
        <w:pStyle w:val="TAMainText"/>
        <w:spacing w:after="240"/>
        <w:jc w:val="left"/>
        <w:rPr>
          <w:rFonts w:eastAsiaTheme="minorEastAsia"/>
          <w:b/>
          <w:bCs/>
        </w:rPr>
      </w:pPr>
      <w:r>
        <w:t xml:space="preserve">To tune parameters and evaluate algorithm performance, a validation set was constructed from the mobile monitoring data by manually flagging visible plumes within 30 randomly selected </w:t>
      </w:r>
      <w:r>
        <w:lastRenderedPageBreak/>
        <w:t xml:space="preserve">daily mobile monitoring time series (out of a possible total of 277). The total number of points in the validation set was 564,107, which amounts to </w:t>
      </w:r>
      <m:oMath>
        <m:r>
          <m:rPr>
            <m:nor/>
          </m:rPr>
          <w:rPr>
            <w:rFonts w:ascii="Times" w:hAnsi="Times" w:cs="Times"/>
          </w:rPr>
          <m:t>≈</m:t>
        </m:r>
      </m:oMath>
      <w:r w:rsidRPr="003F0B31">
        <w:rPr>
          <w:rFonts w:eastAsiaTheme="minorEastAsia"/>
        </w:rPr>
        <w:t xml:space="preserve">10% of the entire set. </w:t>
      </w:r>
      <w:r>
        <w:t xml:space="preserve"> A graphical user interface in </w:t>
      </w:r>
      <w:proofErr w:type="spellStart"/>
      <w:r>
        <w:t>IgorPro</w:t>
      </w:r>
      <w:proofErr w:type="spellEnd"/>
      <w:r>
        <w:t xml:space="preserve"> was used to flag plumes by visually inspecting the time series for spikes in pollutant concentrations for each pollutant (BC, CO</w:t>
      </w:r>
      <w:r w:rsidRPr="003F0B31">
        <w:rPr>
          <w:vertAlign w:val="subscript"/>
        </w:rPr>
        <w:t>2</w:t>
      </w:r>
      <w:r>
        <w:t>, NO</w:t>
      </w:r>
      <w:r w:rsidRPr="003F0B31">
        <w:rPr>
          <w:vertAlign w:val="subscript"/>
        </w:rPr>
        <w:t>x</w:t>
      </w:r>
      <w:r>
        <w:t>, UFP).</w:t>
      </w:r>
      <w:r w:rsidR="00B6154D">
        <w:t xml:space="preserve"> Any time series realization that had a spike in at least one pollutant was flagged.</w:t>
      </w:r>
    </w:p>
    <w:p w14:paraId="043DB008" w14:textId="42AE75AA" w:rsidR="003179AC" w:rsidRDefault="003179AC" w:rsidP="00982851">
      <w:pPr>
        <w:pStyle w:val="TAMainText"/>
        <w:numPr>
          <w:ilvl w:val="1"/>
          <w:numId w:val="13"/>
        </w:numPr>
        <w:spacing w:after="240"/>
        <w:jc w:val="left"/>
        <w:rPr>
          <w:rFonts w:eastAsiaTheme="minorEastAsia"/>
          <w:b/>
          <w:bCs/>
        </w:rPr>
      </w:pPr>
      <w:r>
        <w:rPr>
          <w:rFonts w:eastAsiaTheme="minorEastAsia"/>
          <w:b/>
          <w:bCs/>
        </w:rPr>
        <w:t>Algorithm Description</w:t>
      </w:r>
    </w:p>
    <w:p w14:paraId="61FC4A71" w14:textId="474B8239" w:rsidR="003179AC" w:rsidRDefault="003179AC" w:rsidP="003179AC">
      <w:pPr>
        <w:pStyle w:val="TAMainText"/>
        <w:rPr>
          <w:rFonts w:eastAsiaTheme="minorEastAsia"/>
        </w:rPr>
      </w:pPr>
      <w:r>
        <w:t xml:space="preserve">An algorithm </w:t>
      </w:r>
      <w:r w:rsidR="00674073">
        <w:t xml:space="preserve">incorporating DBSCAN </w:t>
      </w:r>
      <w:r>
        <w:t>was created to label anomalies</w:t>
      </w:r>
      <w:r w:rsidR="00A31AAF">
        <w:t xml:space="preserve"> systematically</w:t>
      </w:r>
      <w:r>
        <w:t xml:space="preserve"> within </w:t>
      </w:r>
      <w:r w:rsidR="00674073">
        <w:t>the Houston</w:t>
      </w:r>
      <w:r>
        <w:t xml:space="preserve"> mobile monitoring</w:t>
      </w:r>
      <w:r w:rsidR="00674073">
        <w:t xml:space="preserve"> campaign</w:t>
      </w:r>
      <w:r>
        <w:t>.</w:t>
      </w:r>
      <w:r w:rsidR="007E182C">
        <w:t xml:space="preserve"> A flowchart depicting this algorithm’s steps is given in Figure</w:t>
      </w:r>
      <w:r w:rsidR="00674073">
        <w:t xml:space="preserve"> S</w:t>
      </w:r>
      <w:r w:rsidR="00E34079">
        <w:t>1.</w:t>
      </w:r>
      <w:r w:rsidR="007E182C">
        <w:t xml:space="preserve"> </w:t>
      </w:r>
      <w:r>
        <w:t xml:space="preserve"> The algorithm estimates </w:t>
      </w:r>
      <w:r w:rsidR="00E34079">
        <w:t>eps (</w:t>
      </w:r>
      <m:oMath>
        <m:r>
          <m:rPr>
            <m:nor/>
          </m:rPr>
          <w:rPr>
            <w:rFonts w:ascii="Cambria Math" w:hAnsi="Cambria Math"/>
          </w:rPr>
          <m:t>ϵ</m:t>
        </m:r>
        <m:r>
          <m:rPr>
            <m:sty m:val="p"/>
          </m:rPr>
          <w:rPr>
            <w:rFonts w:ascii="Cambria Math" w:hAnsi="Cambria Math"/>
          </w:rPr>
          <w:softHyphen/>
        </m:r>
      </m:oMath>
      <w:r w:rsidR="00E34079">
        <w:t>)</w:t>
      </w:r>
      <w:r w:rsidRPr="003179AC">
        <w:rPr>
          <w:rFonts w:eastAsiaTheme="minorEastAsia"/>
        </w:rPr>
        <w:t xml:space="preserve"> and </w:t>
      </w:r>
      <w:proofErr w:type="spellStart"/>
      <w:r w:rsidRPr="003179AC">
        <w:rPr>
          <w:rFonts w:eastAsiaTheme="minorEastAsia"/>
        </w:rPr>
        <w:t>MinPts</w:t>
      </w:r>
      <w:proofErr w:type="spellEnd"/>
      <w:r w:rsidRPr="003179AC">
        <w:rPr>
          <w:rFonts w:eastAsiaTheme="minorEastAsia"/>
        </w:rPr>
        <w:t xml:space="preserve"> parameters for daily time series in the campaign</w:t>
      </w:r>
      <w:r w:rsidR="00E34079">
        <w:rPr>
          <w:rFonts w:eastAsiaTheme="minorEastAsia"/>
        </w:rPr>
        <w:t xml:space="preserve"> via statistical heuristics</w:t>
      </w:r>
      <w:r w:rsidRPr="003179AC">
        <w:rPr>
          <w:rFonts w:eastAsiaTheme="minorEastAsia"/>
        </w:rPr>
        <w:t xml:space="preserve"> and performs DBSCAN </w:t>
      </w:r>
      <w:r w:rsidR="00E34079">
        <w:rPr>
          <w:rFonts w:eastAsiaTheme="minorEastAsia"/>
        </w:rPr>
        <w:t>using these</w:t>
      </w:r>
      <w:r w:rsidRPr="003179AC">
        <w:rPr>
          <w:rFonts w:eastAsiaTheme="minorEastAsia"/>
        </w:rPr>
        <w:t xml:space="preserve"> estimated parameters. The </w:t>
      </w:r>
      <w:proofErr w:type="spellStart"/>
      <w:r w:rsidRPr="003179AC">
        <w:rPr>
          <w:rFonts w:eastAsiaTheme="minorEastAsia"/>
        </w:rPr>
        <w:t>MinPts</w:t>
      </w:r>
      <w:proofErr w:type="spellEnd"/>
      <w:r w:rsidRPr="003179AC">
        <w:rPr>
          <w:rFonts w:eastAsiaTheme="minorEastAsia"/>
        </w:rPr>
        <w:t xml:space="preserve"> parameter was </w:t>
      </w:r>
      <w:r w:rsidR="00393F85">
        <w:rPr>
          <w:rFonts w:eastAsiaTheme="minorEastAsia"/>
        </w:rPr>
        <w:t>defined</w:t>
      </w:r>
      <w:r w:rsidRPr="003179AC">
        <w:rPr>
          <w:rFonts w:eastAsiaTheme="minorEastAsia"/>
        </w:rPr>
        <w:t xml:space="preserve"> to be the product of the total number of points in the daily time series, </w:t>
      </w:r>
      <m:oMath>
        <m:r>
          <m:rPr>
            <m:nor/>
          </m:rPr>
          <w:rPr>
            <w:rFonts w:ascii="Times" w:eastAsiaTheme="minorEastAsia" w:hAnsi="Times" w:cs="Times"/>
          </w:rPr>
          <m:t>n</m:t>
        </m:r>
      </m:oMath>
      <w:r w:rsidRPr="003179AC">
        <w:rPr>
          <w:rFonts w:eastAsiaTheme="minorEastAsia"/>
        </w:rPr>
        <w:t>, and a fractional value</w:t>
      </w:r>
      <w:r w:rsidR="00393F85">
        <w:rPr>
          <w:rFonts w:eastAsiaTheme="minorEastAsia"/>
        </w:rPr>
        <w:t xml:space="preserve"> parameter,</w:t>
      </w:r>
      <w:r w:rsidRPr="003179AC">
        <w:rPr>
          <w:rFonts w:eastAsiaTheme="minorEastAsia"/>
        </w:rPr>
        <w:t xml:space="preserve"> </w:t>
      </w:r>
      <m:oMath>
        <m:sSub>
          <m:sSubPr>
            <m:ctrlPr>
              <w:rPr>
                <w:rFonts w:ascii="Cambria Math" w:eastAsiaTheme="minorEastAsia" w:hAnsi="Cambria Math" w:cs="Times"/>
                <w:i/>
              </w:rPr>
            </m:ctrlPr>
          </m:sSubPr>
          <m:e>
            <m:r>
              <m:rPr>
                <m:nor/>
              </m:rPr>
              <w:rPr>
                <w:rFonts w:ascii="Times" w:eastAsiaTheme="minorEastAsia" w:hAnsi="Times" w:cs="Times"/>
              </w:rPr>
              <m:t>f</m:t>
            </m:r>
          </m:e>
          <m:sub>
            <m:r>
              <m:rPr>
                <m:nor/>
              </m:rPr>
              <w:rPr>
                <w:rFonts w:ascii="Times" w:eastAsiaTheme="minorEastAsia" w:hAnsi="Times" w:cs="Times"/>
              </w:rPr>
              <m:t>val</m:t>
            </m:r>
          </m:sub>
        </m:sSub>
      </m:oMath>
      <w:r w:rsidRPr="003179AC">
        <w:rPr>
          <w:rFonts w:eastAsiaTheme="minorEastAsia"/>
        </w:rPr>
        <w:t>. More formally,</w:t>
      </w:r>
    </w:p>
    <w:p w14:paraId="6AFC2704" w14:textId="77777777" w:rsidR="00376102" w:rsidRPr="003179AC" w:rsidRDefault="00376102" w:rsidP="003179AC">
      <w:pPr>
        <w:pStyle w:val="TAMainText"/>
        <w:rPr>
          <w:rFonts w:eastAsiaTheme="minorEastAsia"/>
        </w:rPr>
      </w:pPr>
    </w:p>
    <w:p w14:paraId="050E4007" w14:textId="298E2744" w:rsidR="00EE33FE" w:rsidRPr="00627821" w:rsidRDefault="00627821" w:rsidP="003179AC">
      <w:pPr>
        <w:rPr>
          <w:rFonts w:ascii="Times" w:eastAsiaTheme="minorEastAsia" w:hAnsi="Times" w:cs="Times"/>
        </w:rPr>
      </w:pPr>
      <w:proofErr w:type="spellStart"/>
      <m:oMathPara>
        <m:oMathParaPr>
          <m:jc m:val="left"/>
        </m:oMathParaPr>
        <m:oMath>
          <m:r>
            <m:rPr>
              <m:nor/>
            </m:rPr>
            <w:rPr>
              <w:rFonts w:ascii="Times" w:eastAsiaTheme="minorEastAsia" w:hAnsi="Times" w:cs="Times"/>
            </w:rPr>
            <m:t>MinPts</m:t>
          </m:r>
          <w:proofErr w:type="spellEnd"/>
          <m:r>
            <m:rPr>
              <m:nor/>
            </m:rPr>
            <w:rPr>
              <w:rFonts w:ascii="Times" w:eastAsiaTheme="minorEastAsia" w:hAnsi="Times" w:cs="Times"/>
            </w:rPr>
            <m:t>=</m:t>
          </m:r>
          <m:sSub>
            <m:sSubPr>
              <m:ctrlPr>
                <w:rPr>
                  <w:rFonts w:ascii="Cambria Math" w:eastAsiaTheme="minorEastAsia" w:hAnsi="Cambria Math" w:cs="Times"/>
                  <w:i/>
                </w:rPr>
              </m:ctrlPr>
            </m:sSubPr>
            <m:e>
              <m:r>
                <m:rPr>
                  <m:nor/>
                </m:rPr>
                <w:rPr>
                  <w:rFonts w:ascii="Times" w:eastAsiaTheme="minorEastAsia" w:hAnsi="Times" w:cs="Times"/>
                </w:rPr>
                <m:t>f</m:t>
              </m:r>
            </m:e>
            <m:sub>
              <w:proofErr w:type="spellStart"/>
              <m:r>
                <m:rPr>
                  <m:nor/>
                </m:rPr>
                <w:rPr>
                  <w:rFonts w:ascii="Times" w:eastAsiaTheme="minorEastAsia" w:hAnsi="Times" w:cs="Times"/>
                </w:rPr>
                <m:t>val</m:t>
              </m:r>
              <w:proofErr w:type="spellEnd"/>
            </m:sub>
          </m:sSub>
          <m:r>
            <m:rPr>
              <m:nor/>
            </m:rPr>
            <w:rPr>
              <w:rFonts w:ascii="Times" w:eastAsiaTheme="minorEastAsia" w:hAnsi="Times" w:cs="Times"/>
            </w:rPr>
            <m:t>*n</m:t>
          </m:r>
          <m:r>
            <m:rPr>
              <m:nor/>
            </m:rPr>
            <w:rPr>
              <w:rFonts w:ascii="Cambria Math" w:eastAsiaTheme="minorEastAsia" w:hAnsi="Times" w:cs="Times"/>
            </w:rPr>
            <m:t xml:space="preserve">       </m:t>
          </m:r>
          <m:r>
            <w:rPr>
              <w:rFonts w:ascii="Cambria Math" w:eastAsiaTheme="minorEastAsia" w:hAnsi="Cambria Math" w:cs="Times"/>
            </w:rPr>
            <m:t xml:space="preserve">                                                                                                                                         </m:t>
          </m:r>
          <m:r>
            <m:rPr>
              <m:nor/>
            </m:rPr>
            <w:rPr>
              <w:rFonts w:ascii="Times" w:eastAsiaTheme="minorEastAsia" w:hAnsi="Times" w:cs="Times"/>
            </w:rPr>
            <m:t>(3)</m:t>
          </m:r>
        </m:oMath>
      </m:oMathPara>
    </w:p>
    <w:p w14:paraId="0AB00B55" w14:textId="77777777" w:rsidR="00612592" w:rsidRDefault="00612592" w:rsidP="003179AC">
      <w:pPr>
        <w:rPr>
          <w:rFonts w:eastAsiaTheme="minorEastAsia"/>
        </w:rPr>
      </w:pPr>
    </w:p>
    <w:p w14:paraId="1CD862C3" w14:textId="0095DA8C" w:rsidR="003179AC" w:rsidRDefault="00674073" w:rsidP="003179AC">
      <w:pPr>
        <w:rPr>
          <w:rFonts w:eastAsiaTheme="minorEastAsia"/>
        </w:rPr>
      </w:pPr>
      <w:proofErr w:type="gramStart"/>
      <w:r>
        <w:rPr>
          <w:rFonts w:eastAsiaTheme="minorEastAsia"/>
        </w:rPr>
        <w:t>w</w:t>
      </w:r>
      <w:r w:rsidR="003179AC">
        <w:rPr>
          <w:rFonts w:eastAsiaTheme="minorEastAsia"/>
        </w:rPr>
        <w:t>here</w:t>
      </w:r>
      <w:proofErr w:type="gramEnd"/>
    </w:p>
    <w:p w14:paraId="0945A263" w14:textId="77777777" w:rsidR="00376102" w:rsidRDefault="00376102" w:rsidP="003179AC">
      <w:pPr>
        <w:rPr>
          <w:rFonts w:eastAsiaTheme="minorEastAsia"/>
        </w:rPr>
      </w:pPr>
    </w:p>
    <w:p w14:paraId="3451A3D7" w14:textId="46619779" w:rsidR="003179AC" w:rsidRPr="00D355F3" w:rsidRDefault="00C12C9B" w:rsidP="00EE33FE">
      <w:pPr>
        <w:rPr>
          <w:rFonts w:ascii="Times" w:eastAsiaTheme="minorEastAsia" w:hAnsi="Times" w:cs="Times"/>
        </w:rPr>
      </w:pPr>
      <m:oMathPara>
        <m:oMathParaPr>
          <m:jc m:val="left"/>
        </m:oMathParaPr>
        <m:oMath>
          <m:sSub>
            <m:sSubPr>
              <m:ctrlPr>
                <w:rPr>
                  <w:rFonts w:ascii="Cambria Math" w:eastAsiaTheme="minorEastAsia" w:hAnsi="Cambria Math" w:cs="Times"/>
                </w:rPr>
              </m:ctrlPr>
            </m:sSubPr>
            <m:e>
              <m:r>
                <m:rPr>
                  <m:nor/>
                </m:rPr>
                <w:rPr>
                  <w:rFonts w:ascii="Times" w:eastAsiaTheme="minorEastAsia" w:hAnsi="Times" w:cs="Times"/>
                </w:rPr>
                <m:t>f</m:t>
              </m:r>
            </m:e>
            <m:sub>
              <m:r>
                <m:rPr>
                  <m:nor/>
                </m:rPr>
                <w:rPr>
                  <w:rFonts w:ascii="Times" w:eastAsiaTheme="minorEastAsia" w:hAnsi="Times" w:cs="Times"/>
                </w:rPr>
                <m:t>val</m:t>
              </m:r>
            </m:sub>
          </m:sSub>
          <m:r>
            <m:rPr>
              <m:nor/>
            </m:rPr>
            <w:rPr>
              <w:rFonts w:ascii="Cambria Math" w:eastAsiaTheme="minorEastAsia" w:hAnsi="Cambria Math" w:cs="Cambria Math"/>
            </w:rPr>
            <m:t xml:space="preserve"> ∈ </m:t>
          </m:r>
          <m:d>
            <m:dPr>
              <m:begChr m:val="["/>
              <m:endChr m:val="]"/>
              <m:ctrlPr>
                <w:rPr>
                  <w:rFonts w:ascii="Cambria Math" w:hAnsi="Cambria Math" w:cs="Times"/>
                </w:rPr>
              </m:ctrlPr>
            </m:dPr>
            <m:e>
              <m:r>
                <m:rPr>
                  <m:nor/>
                </m:rPr>
                <w:rPr>
                  <w:rFonts w:ascii="Times" w:eastAsiaTheme="minorEastAsia" w:hAnsi="Times" w:cs="Times"/>
                </w:rPr>
                <m:t>0,0.5</m:t>
              </m:r>
            </m:e>
          </m:d>
          <m:r>
            <w:rPr>
              <w:rFonts w:ascii="Cambria Math" w:eastAsiaTheme="minorEastAsia" w:hAnsi="Cambria Math" w:cs="Times"/>
            </w:rPr>
            <m:t xml:space="preserve">                                                                                                                                                    </m:t>
          </m:r>
          <m:r>
            <m:rPr>
              <m:nor/>
            </m:rPr>
            <w:rPr>
              <w:rFonts w:ascii="Times" w:eastAsiaTheme="minorEastAsia" w:hAnsi="Times" w:cs="Times"/>
            </w:rPr>
            <m:t>(4)</m:t>
          </m:r>
        </m:oMath>
      </m:oMathPara>
    </w:p>
    <w:p w14:paraId="175015A1" w14:textId="77777777" w:rsidR="00376102" w:rsidRDefault="00376102" w:rsidP="003179AC">
      <w:pPr>
        <w:pStyle w:val="TAMainText"/>
        <w:rPr>
          <w:rFonts w:eastAsiaTheme="minorEastAsia"/>
        </w:rPr>
      </w:pPr>
    </w:p>
    <w:p w14:paraId="2F863E82" w14:textId="566D2A65" w:rsidR="003179AC" w:rsidRDefault="003179AC" w:rsidP="003179AC">
      <w:pPr>
        <w:pStyle w:val="TAMainText"/>
        <w:rPr>
          <w:rFonts w:eastAsiaTheme="minorEastAsia"/>
        </w:rPr>
      </w:pPr>
      <w:r>
        <w:rPr>
          <w:rFonts w:eastAsiaTheme="minorEastAsia"/>
        </w:rPr>
        <w:t xml:space="preserve">An appropriate value of </w:t>
      </w:r>
      <m:oMath>
        <m:sSub>
          <m:sSubPr>
            <m:ctrlPr>
              <w:rPr>
                <w:rFonts w:ascii="Cambria Math" w:eastAsiaTheme="minorEastAsia" w:hAnsi="Cambria Math" w:cs="Times"/>
                <w:i/>
              </w:rPr>
            </m:ctrlPr>
          </m:sSubPr>
          <m:e>
            <m:r>
              <m:rPr>
                <m:nor/>
              </m:rPr>
              <w:rPr>
                <w:rFonts w:ascii="Times" w:eastAsiaTheme="minorEastAsia" w:hAnsi="Times" w:cs="Times"/>
              </w:rPr>
              <m:t>f</m:t>
            </m:r>
          </m:e>
          <m:sub>
            <m:r>
              <m:rPr>
                <m:nor/>
              </m:rPr>
              <w:rPr>
                <w:rFonts w:ascii="Times" w:eastAsiaTheme="minorEastAsia" w:hAnsi="Times" w:cs="Times"/>
              </w:rPr>
              <m:t>val</m:t>
            </m:r>
          </m:sub>
        </m:sSub>
      </m:oMath>
      <w:r>
        <w:rPr>
          <w:rFonts w:eastAsiaTheme="minorEastAsia"/>
        </w:rPr>
        <w:t xml:space="preserve"> </w:t>
      </w:r>
      <w:r w:rsidR="00674073">
        <w:rPr>
          <w:rFonts w:eastAsiaTheme="minorEastAsia"/>
        </w:rPr>
        <w:t>of</w:t>
      </w:r>
      <w:r w:rsidR="00E34079">
        <w:rPr>
          <w:rFonts w:eastAsiaTheme="minorEastAsia"/>
        </w:rPr>
        <w:t xml:space="preserve"> 0.03 </w:t>
      </w:r>
      <w:r>
        <w:rPr>
          <w:rFonts w:eastAsiaTheme="minorEastAsia"/>
        </w:rPr>
        <w:t>was</w:t>
      </w:r>
      <w:r w:rsidR="00E34079">
        <w:rPr>
          <w:rFonts w:eastAsiaTheme="minorEastAsia"/>
        </w:rPr>
        <w:t xml:space="preserve"> determined using the external validation set and is described in Section</w:t>
      </w:r>
      <w:r w:rsidR="00627821">
        <w:rPr>
          <w:rFonts w:eastAsiaTheme="minorEastAsia"/>
        </w:rPr>
        <w:t xml:space="preserve"> 2.</w:t>
      </w:r>
      <w:r w:rsidR="007040AF">
        <w:rPr>
          <w:rFonts w:eastAsiaTheme="minorEastAsia"/>
        </w:rPr>
        <w:t>6</w:t>
      </w:r>
      <w:r>
        <w:rPr>
          <w:rFonts w:eastAsiaTheme="minorEastAsia"/>
        </w:rPr>
        <w:t xml:space="preserve">. </w:t>
      </w:r>
      <w:r w:rsidR="00674073">
        <w:rPr>
          <w:rFonts w:eastAsiaTheme="minorEastAsia"/>
        </w:rPr>
        <w:t xml:space="preserve">Values </w:t>
      </w:r>
      <w:proofErr w:type="spellStart"/>
      <w:r w:rsidR="00674073">
        <w:rPr>
          <w:rFonts w:eastAsiaTheme="minorEastAsia"/>
        </w:rPr>
        <w:t xml:space="preserve">of </w:t>
      </w:r>
      <m:oMath>
        <m:sSub>
          <m:sSubPr>
            <m:ctrlPr>
              <w:rPr>
                <w:rFonts w:ascii="Cambria Math" w:eastAsiaTheme="minorEastAsia" w:hAnsi="Cambria Math" w:cs="Times"/>
                <w:i/>
              </w:rPr>
            </m:ctrlPr>
          </m:sSubPr>
          <m:e>
            <m:r>
              <m:rPr>
                <m:nor/>
              </m:rPr>
              <w:rPr>
                <w:rFonts w:ascii="Times" w:eastAsiaTheme="minorEastAsia" w:hAnsi="Times" w:cs="Times"/>
              </w:rPr>
              <m:t>f</m:t>
            </m:r>
            <w:proofErr w:type="spellEnd"/>
          </m:e>
          <m:sub>
            <w:proofErr w:type="spellStart"/>
            <m:r>
              <m:rPr>
                <m:nor/>
              </m:rPr>
              <w:rPr>
                <w:rFonts w:ascii="Times" w:eastAsiaTheme="minorEastAsia" w:hAnsi="Times" w:cs="Times"/>
              </w:rPr>
              <m:t>val</m:t>
            </m:r>
            <w:proofErr w:type="spellEnd"/>
          </m:sub>
        </m:sSub>
      </m:oMath>
      <w:r w:rsidR="00612592">
        <w:rPr>
          <w:rFonts w:eastAsiaTheme="minorEastAsia"/>
        </w:rPr>
        <w:t xml:space="preserve"> </w:t>
      </w:r>
      <w:r w:rsidR="00674073">
        <w:rPr>
          <w:rFonts w:eastAsiaTheme="minorEastAsia"/>
        </w:rPr>
        <w:t>greater than 0.5</w:t>
      </w:r>
      <w:r>
        <w:rPr>
          <w:rFonts w:eastAsiaTheme="minorEastAsia"/>
        </w:rPr>
        <w:t xml:space="preserve"> were not considered due to rapidly increasing computational cost and apparent poor performance at higher values.</w:t>
      </w:r>
    </w:p>
    <w:p w14:paraId="4C18D8D1" w14:textId="3089AB46" w:rsidR="003179AC" w:rsidRDefault="00674073" w:rsidP="003179AC">
      <w:pPr>
        <w:pStyle w:val="TAMainText"/>
        <w:rPr>
          <w:rFonts w:eastAsiaTheme="minorEastAsia"/>
        </w:rPr>
      </w:pPr>
      <w:r>
        <w:rPr>
          <w:rFonts w:eastAsiaTheme="minorEastAsia"/>
        </w:rPr>
        <w:lastRenderedPageBreak/>
        <w:t xml:space="preserve">The </w:t>
      </w:r>
      <w:r w:rsidR="00EB7D99">
        <w:rPr>
          <w:rFonts w:eastAsiaTheme="minorEastAsia"/>
        </w:rPr>
        <w:t xml:space="preserve">value of </w:t>
      </w:r>
      <m:oMath>
        <m:r>
          <m:rPr>
            <m:nor/>
          </m:rPr>
          <w:rPr>
            <w:rFonts w:ascii="Cambria Math" w:eastAsiaTheme="minorEastAsia" w:hAnsi="Cambria Math"/>
          </w:rPr>
          <m:t>ϵ</m:t>
        </m:r>
      </m:oMath>
      <w:r w:rsidR="003179AC">
        <w:rPr>
          <w:rFonts w:eastAsiaTheme="minorEastAsia"/>
        </w:rPr>
        <w:t xml:space="preserve"> was determined by a k-nearest-neighbor</w:t>
      </w:r>
      <w:r w:rsidR="00A31AAF">
        <w:rPr>
          <w:rFonts w:eastAsiaTheme="minorEastAsia"/>
        </w:rPr>
        <w:t xml:space="preserve"> (</w:t>
      </w:r>
      <w:proofErr w:type="spellStart"/>
      <w:r w:rsidR="00A31AAF">
        <w:rPr>
          <w:rFonts w:eastAsiaTheme="minorEastAsia"/>
        </w:rPr>
        <w:t>knn</w:t>
      </w:r>
      <w:proofErr w:type="spellEnd"/>
      <w:r w:rsidR="00A31AAF">
        <w:rPr>
          <w:rFonts w:eastAsiaTheme="minorEastAsia"/>
        </w:rPr>
        <w:t>)</w:t>
      </w:r>
      <w:r w:rsidR="003179AC">
        <w:rPr>
          <w:rFonts w:eastAsiaTheme="minorEastAsia"/>
        </w:rPr>
        <w:t xml:space="preserve"> distance ordering procedure in which the value of k was set equal to </w:t>
      </w:r>
      <w:proofErr w:type="spellStart"/>
      <w:r w:rsidR="003179AC">
        <w:rPr>
          <w:rFonts w:eastAsiaTheme="minorEastAsia"/>
        </w:rPr>
        <w:t>MinPts</w:t>
      </w:r>
      <w:proofErr w:type="spellEnd"/>
      <w:r w:rsidR="003179AC">
        <w:rPr>
          <w:rFonts w:eastAsiaTheme="minorEastAsia"/>
        </w:rPr>
        <w:t xml:space="preserve">. </w:t>
      </w:r>
      <w:r w:rsidR="00EB7D99">
        <w:rPr>
          <w:rFonts w:eastAsiaTheme="minorEastAsia"/>
        </w:rPr>
        <w:t>We constructed a</w:t>
      </w:r>
      <w:r w:rsidR="003179AC">
        <w:rPr>
          <w:rFonts w:eastAsiaTheme="minorEastAsia"/>
        </w:rPr>
        <w:t xml:space="preserve">n ordered </w:t>
      </w:r>
      <w:proofErr w:type="spellStart"/>
      <w:r w:rsidR="00A31AAF">
        <w:rPr>
          <w:rFonts w:eastAsiaTheme="minorEastAsia"/>
        </w:rPr>
        <w:t>knn</w:t>
      </w:r>
      <w:proofErr w:type="spellEnd"/>
      <w:r w:rsidR="003179AC">
        <w:rPr>
          <w:rFonts w:eastAsiaTheme="minorEastAsia"/>
        </w:rPr>
        <w:t xml:space="preserve"> distance </w:t>
      </w:r>
      <w:r w:rsidR="00BF146F">
        <w:rPr>
          <w:rFonts w:eastAsiaTheme="minorEastAsia"/>
        </w:rPr>
        <w:t>set</w:t>
      </w:r>
      <w:r w:rsidR="003179AC">
        <w:rPr>
          <w:rFonts w:eastAsiaTheme="minorEastAsia"/>
        </w:rPr>
        <w:t xml:space="preserve"> </w:t>
      </w:r>
      <w:r w:rsidR="00EB7D99">
        <w:rPr>
          <w:rFonts w:eastAsiaTheme="minorEastAsia"/>
        </w:rPr>
        <w:t>and determine</w:t>
      </w:r>
      <w:r w:rsidR="003179AC">
        <w:rPr>
          <w:rFonts w:eastAsiaTheme="minorEastAsia"/>
        </w:rPr>
        <w:t xml:space="preserve"> the mean and standard deviation of the first 30 ordered distances. Then, </w:t>
      </w:r>
      <m:oMath>
        <m:r>
          <m:rPr>
            <m:nor/>
          </m:rPr>
          <w:rPr>
            <w:rFonts w:ascii="Cambria Math" w:eastAsiaTheme="minorEastAsia" w:hAnsi="Cambria Math"/>
          </w:rPr>
          <m:t>ϵ</m:t>
        </m:r>
      </m:oMath>
      <w:r w:rsidR="003179AC">
        <w:rPr>
          <w:rFonts w:eastAsiaTheme="minorEastAsia"/>
        </w:rPr>
        <w:t xml:space="preserve"> was </w:t>
      </w:r>
      <w:r w:rsidR="00EB7D99">
        <w:rPr>
          <w:rFonts w:eastAsiaTheme="minorEastAsia"/>
        </w:rPr>
        <w:t>set</w:t>
      </w:r>
      <w:r w:rsidR="003179AC">
        <w:rPr>
          <w:rFonts w:eastAsiaTheme="minorEastAsia"/>
        </w:rPr>
        <w:t xml:space="preserve"> to the first </w:t>
      </w:r>
      <w:r w:rsidR="00EB7D99">
        <w:rPr>
          <w:rFonts w:eastAsiaTheme="minorEastAsia"/>
        </w:rPr>
        <w:t xml:space="preserve">subsequent </w:t>
      </w:r>
      <w:r w:rsidR="003179AC">
        <w:rPr>
          <w:rFonts w:eastAsiaTheme="minorEastAsia"/>
        </w:rPr>
        <w:t xml:space="preserve">distance in the </w:t>
      </w:r>
      <w:r w:rsidR="00EB7D99">
        <w:rPr>
          <w:rFonts w:eastAsiaTheme="minorEastAsia"/>
        </w:rPr>
        <w:t xml:space="preserve">remaining </w:t>
      </w:r>
      <w:r w:rsidR="003179AC">
        <w:rPr>
          <w:rFonts w:eastAsiaTheme="minorEastAsia"/>
        </w:rPr>
        <w:t>ordered set that met the criteria:</w:t>
      </w:r>
    </w:p>
    <w:p w14:paraId="453DF714" w14:textId="77777777" w:rsidR="00376102" w:rsidRDefault="00376102" w:rsidP="003179AC">
      <w:pPr>
        <w:pStyle w:val="TAMainText"/>
        <w:rPr>
          <w:rFonts w:eastAsiaTheme="minorEastAsia"/>
        </w:rPr>
      </w:pPr>
    </w:p>
    <w:p w14:paraId="16B06FD4" w14:textId="7877DBC9" w:rsidR="003179AC" w:rsidRPr="00D355F3" w:rsidRDefault="00C12C9B" w:rsidP="00A75FC4">
      <w:pPr>
        <w:pStyle w:val="TAMainText"/>
        <w:rPr>
          <w:rFonts w:ascii="Times" w:hAnsi="Times" w:cs="Times"/>
        </w:rPr>
      </w:pPr>
      <m:oMathPara>
        <m:oMathParaPr>
          <m:jc m:val="left"/>
        </m:oMathParaPr>
        <m:oMath>
          <m:sSub>
            <m:sSubPr>
              <m:ctrlPr>
                <w:rPr>
                  <w:rFonts w:ascii="Cambria Math" w:hAnsi="Cambria Math" w:cs="Times"/>
                </w:rPr>
              </m:ctrlPr>
            </m:sSubPr>
            <m:e>
              <m:r>
                <m:rPr>
                  <m:nor/>
                </m:rPr>
                <w:rPr>
                  <w:rFonts w:ascii="Times" w:eastAsiaTheme="minorEastAsia" w:hAnsi="Times" w:cs="Times"/>
                </w:rPr>
                <m:t>d</m:t>
              </m:r>
            </m:e>
            <m:sub>
              <m:r>
                <m:rPr>
                  <m:nor/>
                </m:rPr>
                <w:rPr>
                  <w:rFonts w:ascii="Times" w:eastAsiaTheme="minorEastAsia" w:hAnsi="Times" w:cs="Times"/>
                </w:rPr>
                <m:t>n</m:t>
              </m:r>
            </m:sub>
          </m:sSub>
          <m:r>
            <m:rPr>
              <m:nor/>
            </m:rPr>
            <w:rPr>
              <w:rFonts w:ascii="Cambria Math" w:eastAsiaTheme="minorEastAsia" w:hAnsi="Times" w:cs="Times"/>
            </w:rPr>
            <m:t xml:space="preserve"> </m:t>
          </m:r>
          <m:r>
            <m:rPr>
              <m:nor/>
            </m:rPr>
            <w:rPr>
              <w:rFonts w:ascii="Times" w:eastAsiaTheme="minorEastAsia" w:hAnsi="Times" w:cs="Times"/>
            </w:rPr>
            <m:t>&gt;</m:t>
          </m:r>
          <m:sSub>
            <m:sSubPr>
              <m:ctrlPr>
                <w:rPr>
                  <w:rFonts w:ascii="Cambria Math" w:hAnsi="Cambria Math" w:cs="Times"/>
                </w:rPr>
              </m:ctrlPr>
            </m:sSubPr>
            <m:e>
              <m:r>
                <m:rPr>
                  <m:nor/>
                </m:rPr>
                <w:rPr>
                  <w:rFonts w:ascii="Cambria Math" w:eastAsiaTheme="minorEastAsia" w:hAnsi="Times" w:cs="Times"/>
                </w:rPr>
                <m:t xml:space="preserve"> </m:t>
              </m:r>
              <m:r>
                <m:rPr>
                  <m:nor/>
                </m:rPr>
                <w:rPr>
                  <w:rFonts w:ascii="Times" w:eastAsiaTheme="minorEastAsia" w:hAnsi="Times" w:cs="Times"/>
                </w:rPr>
                <m:t>μ</m:t>
              </m:r>
            </m:e>
            <m:sub>
              <m:r>
                <m:rPr>
                  <m:nor/>
                </m:rPr>
                <w:rPr>
                  <w:rFonts w:ascii="Times" w:eastAsiaTheme="minorEastAsia" w:hAnsi="Times" w:cs="Times"/>
                </w:rPr>
                <m:t>d</m:t>
              </m:r>
              <m:d>
                <m:dPr>
                  <m:ctrlPr>
                    <w:rPr>
                      <w:rFonts w:ascii="Cambria Math" w:hAnsi="Cambria Math" w:cs="Times"/>
                    </w:rPr>
                  </m:ctrlPr>
                </m:dPr>
                <m:e>
                  <m:r>
                    <m:rPr>
                      <m:nor/>
                    </m:rPr>
                    <w:rPr>
                      <w:rFonts w:ascii="Times" w:eastAsiaTheme="minorEastAsia" w:hAnsi="Times" w:cs="Times"/>
                    </w:rPr>
                    <m:t>1:n-1</m:t>
                  </m:r>
                </m:e>
              </m:d>
            </m:sub>
          </m:sSub>
          <m:r>
            <m:rPr>
              <m:nor/>
            </m:rPr>
            <w:rPr>
              <w:rFonts w:ascii="Times" w:eastAsiaTheme="minorEastAsia" w:hAnsi="Times" w:cs="Times"/>
            </w:rPr>
            <m:t>+3*</m:t>
          </m:r>
          <m:sSub>
            <m:sSubPr>
              <m:ctrlPr>
                <w:rPr>
                  <w:rFonts w:ascii="Cambria Math" w:hAnsi="Cambria Math" w:cs="Times"/>
                </w:rPr>
              </m:ctrlPr>
            </m:sSubPr>
            <m:e>
              <m:r>
                <m:rPr>
                  <m:nor/>
                </m:rPr>
                <w:rPr>
                  <w:rFonts w:ascii="Times" w:eastAsiaTheme="minorEastAsia" w:hAnsi="Times" w:cs="Times"/>
                </w:rPr>
                <m:t>σ</m:t>
              </m:r>
            </m:e>
            <m:sub>
              <m:r>
                <m:rPr>
                  <m:nor/>
                </m:rPr>
                <w:rPr>
                  <w:rFonts w:ascii="Times" w:eastAsiaTheme="minorEastAsia" w:hAnsi="Times" w:cs="Times"/>
                </w:rPr>
                <m:t>d</m:t>
              </m:r>
              <m:d>
                <m:dPr>
                  <m:ctrlPr>
                    <w:rPr>
                      <w:rFonts w:ascii="Cambria Math" w:hAnsi="Cambria Math" w:cs="Times"/>
                    </w:rPr>
                  </m:ctrlPr>
                </m:dPr>
                <m:e>
                  <m:r>
                    <m:rPr>
                      <m:nor/>
                    </m:rPr>
                    <w:rPr>
                      <w:rFonts w:ascii="Times" w:eastAsiaTheme="minorEastAsia" w:hAnsi="Times" w:cs="Times"/>
                    </w:rPr>
                    <m:t>1:n-1</m:t>
                  </m:r>
                </m:e>
              </m:d>
            </m:sub>
          </m:sSub>
          <m:r>
            <w:rPr>
              <w:rFonts w:ascii="Cambria Math" w:hAnsi="Cambria Math" w:cs="Times"/>
            </w:rPr>
            <m:t xml:space="preserve">                                                                                                                                </m:t>
          </m:r>
          <m:r>
            <m:rPr>
              <m:nor/>
            </m:rPr>
            <w:rPr>
              <w:rFonts w:ascii="Times" w:hAnsi="Times" w:cs="Times"/>
            </w:rPr>
            <m:t>(5)</m:t>
          </m:r>
        </m:oMath>
      </m:oMathPara>
    </w:p>
    <w:p w14:paraId="2DDCFA92" w14:textId="77777777" w:rsidR="00376102" w:rsidRDefault="00376102" w:rsidP="003179AC">
      <w:pPr>
        <w:pStyle w:val="TAMainText"/>
        <w:rPr>
          <w:rFonts w:eastAsiaTheme="minorEastAsia"/>
        </w:rPr>
      </w:pPr>
    </w:p>
    <w:p w14:paraId="12178CA1" w14:textId="4876067E" w:rsidR="00376102" w:rsidRDefault="003179AC" w:rsidP="003179AC">
      <w:pPr>
        <w:pStyle w:val="TAMainText"/>
        <w:rPr>
          <w:rFonts w:eastAsiaTheme="minorEastAsia"/>
        </w:rPr>
      </w:pPr>
      <w:r w:rsidRPr="003179AC">
        <w:rPr>
          <w:rFonts w:eastAsiaTheme="minorEastAsia"/>
        </w:rPr>
        <w:t xml:space="preserve">where </w:t>
      </w:r>
      <m:oMath>
        <m:sSub>
          <m:sSubPr>
            <m:ctrlPr>
              <w:rPr>
                <w:rFonts w:ascii="Cambria Math" w:hAnsi="Cambria Math" w:cs="Times"/>
              </w:rPr>
            </m:ctrlPr>
          </m:sSubPr>
          <m:e>
            <m:r>
              <m:rPr>
                <m:nor/>
              </m:rPr>
              <w:rPr>
                <w:rFonts w:ascii="Times" w:eastAsiaTheme="minorEastAsia" w:hAnsi="Times" w:cs="Times"/>
              </w:rPr>
              <m:t>d</m:t>
            </m:r>
          </m:e>
          <m:sub>
            <m:r>
              <m:rPr>
                <m:nor/>
              </m:rPr>
              <w:rPr>
                <w:rFonts w:ascii="Times" w:eastAsiaTheme="minorEastAsia" w:hAnsi="Times" w:cs="Times"/>
              </w:rPr>
              <m:t>n</m:t>
            </m:r>
          </m:sub>
        </m:sSub>
      </m:oMath>
      <w:r w:rsidRPr="003179AC">
        <w:rPr>
          <w:rFonts w:eastAsiaTheme="minorEastAsia"/>
        </w:rPr>
        <w:t xml:space="preserve"> is the </w:t>
      </w:r>
      <m:oMath>
        <m:sSup>
          <m:sSupPr>
            <m:ctrlPr>
              <w:rPr>
                <w:rFonts w:ascii="Cambria Math" w:hAnsi="Cambria Math" w:cs="Times"/>
              </w:rPr>
            </m:ctrlPr>
          </m:sSupPr>
          <m:e>
            <m:r>
              <m:rPr>
                <m:nor/>
              </m:rPr>
              <w:rPr>
                <w:rFonts w:ascii="Times" w:eastAsiaTheme="minorEastAsia" w:hAnsi="Times" w:cs="Times"/>
              </w:rPr>
              <m:t>n</m:t>
            </m:r>
          </m:e>
          <m:sup>
            <m:r>
              <m:rPr>
                <m:nor/>
              </m:rPr>
              <w:rPr>
                <w:rFonts w:ascii="Times" w:eastAsiaTheme="minorEastAsia" w:hAnsi="Times" w:cs="Times"/>
              </w:rPr>
              <m:t>th</m:t>
            </m:r>
          </m:sup>
        </m:sSup>
      </m:oMath>
      <w:r w:rsidRPr="003179AC">
        <w:rPr>
          <w:rFonts w:eastAsiaTheme="minorEastAsia"/>
        </w:rPr>
        <w:t xml:space="preserve"> ordered </w:t>
      </w:r>
      <w:proofErr w:type="spellStart"/>
      <w:r w:rsidR="00A31AAF">
        <w:rPr>
          <w:rFonts w:eastAsiaTheme="minorEastAsia"/>
        </w:rPr>
        <w:t>knn</w:t>
      </w:r>
      <w:proofErr w:type="spellEnd"/>
      <w:r w:rsidRPr="003179AC">
        <w:rPr>
          <w:rFonts w:eastAsiaTheme="minorEastAsia"/>
        </w:rPr>
        <w:t xml:space="preserve"> distance, </w:t>
      </w:r>
      <m:oMath>
        <m:sSub>
          <m:sSubPr>
            <m:ctrlPr>
              <w:rPr>
                <w:rFonts w:ascii="Cambria Math" w:hAnsi="Cambria Math" w:cs="Times"/>
              </w:rPr>
            </m:ctrlPr>
          </m:sSubPr>
          <m:e>
            <m:r>
              <m:rPr>
                <m:nor/>
              </m:rPr>
              <w:rPr>
                <w:rFonts w:ascii="Times" w:eastAsiaTheme="minorEastAsia" w:hAnsi="Times" w:cs="Times"/>
              </w:rPr>
              <m:t>μ</m:t>
            </m:r>
          </m:e>
          <m:sub>
            <m:r>
              <m:rPr>
                <m:nor/>
              </m:rPr>
              <w:rPr>
                <w:rFonts w:ascii="Times" w:eastAsiaTheme="minorEastAsia" w:hAnsi="Times" w:cs="Times"/>
              </w:rPr>
              <m:t>d</m:t>
            </m:r>
            <m:d>
              <m:dPr>
                <m:ctrlPr>
                  <w:rPr>
                    <w:rFonts w:ascii="Cambria Math" w:hAnsi="Cambria Math" w:cs="Times"/>
                  </w:rPr>
                </m:ctrlPr>
              </m:dPr>
              <m:e>
                <w:proofErr w:type="gramStart"/>
                <m:r>
                  <m:rPr>
                    <m:nor/>
                  </m:rPr>
                  <w:rPr>
                    <w:rFonts w:ascii="Times" w:eastAsiaTheme="minorEastAsia" w:hAnsi="Times" w:cs="Times"/>
                  </w:rPr>
                  <m:t>1:n</m:t>
                </m:r>
                <w:proofErr w:type="gramEnd"/>
                <m:r>
                  <m:rPr>
                    <m:nor/>
                  </m:rPr>
                  <w:rPr>
                    <w:rFonts w:ascii="Times" w:eastAsiaTheme="minorEastAsia" w:hAnsi="Times" w:cs="Times"/>
                  </w:rPr>
                  <m:t>-1</m:t>
                </m:r>
              </m:e>
            </m:d>
          </m:sub>
        </m:sSub>
      </m:oMath>
      <w:r w:rsidRPr="003179AC">
        <w:rPr>
          <w:rFonts w:eastAsiaTheme="minorEastAsia"/>
        </w:rPr>
        <w:t xml:space="preserve"> is the mean of the ordered distances between indices 1 and </w:t>
      </w:r>
      <m:oMath>
        <m:r>
          <m:rPr>
            <m:nor/>
          </m:rPr>
          <w:rPr>
            <w:rFonts w:ascii="Times" w:eastAsiaTheme="minorEastAsia" w:hAnsi="Times" w:cs="Times"/>
          </w:rPr>
          <m:t>n-1</m:t>
        </m:r>
      </m:oMath>
      <w:r w:rsidRPr="003179AC">
        <w:rPr>
          <w:rFonts w:eastAsiaTheme="minorEastAsia"/>
        </w:rPr>
        <w:t xml:space="preserve">, and </w:t>
      </w:r>
      <m:oMath>
        <m:sSub>
          <m:sSubPr>
            <m:ctrlPr>
              <w:rPr>
                <w:rFonts w:ascii="Cambria Math" w:hAnsi="Cambria Math" w:cs="Times"/>
              </w:rPr>
            </m:ctrlPr>
          </m:sSubPr>
          <m:e>
            <m:r>
              <m:rPr>
                <m:nor/>
              </m:rPr>
              <w:rPr>
                <w:rFonts w:ascii="Times" w:eastAsiaTheme="minorEastAsia" w:hAnsi="Times" w:cs="Times"/>
              </w:rPr>
              <m:t>σ</m:t>
            </m:r>
          </m:e>
          <m:sub>
            <m:r>
              <m:rPr>
                <m:nor/>
              </m:rPr>
              <w:rPr>
                <w:rFonts w:ascii="Times" w:eastAsiaTheme="minorEastAsia" w:hAnsi="Times" w:cs="Times"/>
              </w:rPr>
              <m:t>d</m:t>
            </m:r>
            <m:d>
              <m:dPr>
                <m:ctrlPr>
                  <w:rPr>
                    <w:rFonts w:ascii="Cambria Math" w:hAnsi="Cambria Math" w:cs="Times"/>
                  </w:rPr>
                </m:ctrlPr>
              </m:dPr>
              <m:e>
                <m:r>
                  <m:rPr>
                    <m:nor/>
                  </m:rPr>
                  <w:rPr>
                    <w:rFonts w:ascii="Times" w:eastAsiaTheme="minorEastAsia" w:hAnsi="Times" w:cs="Times"/>
                  </w:rPr>
                  <m:t>1:n-1</m:t>
                </m:r>
              </m:e>
            </m:d>
          </m:sub>
        </m:sSub>
      </m:oMath>
      <w:r w:rsidRPr="003179AC">
        <w:rPr>
          <w:rFonts w:eastAsiaTheme="minorEastAsia"/>
        </w:rPr>
        <w:t xml:space="preserve"> is the standard deviation of ordered distances </w:t>
      </w:r>
    </w:p>
    <w:p w14:paraId="1E736E09" w14:textId="50EC246C" w:rsidR="00F36C71" w:rsidRDefault="003179AC" w:rsidP="00376102">
      <w:pPr>
        <w:pStyle w:val="TAMainText"/>
        <w:ind w:firstLine="0"/>
        <w:rPr>
          <w:rFonts w:eastAsiaTheme="minorEastAsia"/>
        </w:rPr>
      </w:pPr>
      <w:r w:rsidRPr="003179AC">
        <w:rPr>
          <w:rFonts w:eastAsiaTheme="minorEastAsia"/>
        </w:rPr>
        <w:t xml:space="preserve">between 1 and </w:t>
      </w:r>
      <m:oMath>
        <m:r>
          <m:rPr>
            <m:nor/>
          </m:rPr>
          <w:rPr>
            <w:rFonts w:ascii="Times" w:eastAsiaTheme="minorEastAsia" w:hAnsi="Times" w:cs="Times"/>
          </w:rPr>
          <m:t>n-1</m:t>
        </m:r>
      </m:oMath>
      <w:r w:rsidRPr="003179AC">
        <w:rPr>
          <w:rFonts w:eastAsiaTheme="minorEastAsia"/>
        </w:rPr>
        <w:t>.</w:t>
      </w:r>
      <w:r w:rsidR="00E34079">
        <w:rPr>
          <w:rFonts w:eastAsiaTheme="minorEastAsia"/>
        </w:rPr>
        <w:t xml:space="preserve"> A graphical example illustrating the estimated epsilon value for a </w:t>
      </w:r>
      <w:proofErr w:type="spellStart"/>
      <w:r w:rsidR="00E34079">
        <w:rPr>
          <w:rFonts w:eastAsiaTheme="minorEastAsia"/>
        </w:rPr>
        <w:t>knn</w:t>
      </w:r>
      <w:proofErr w:type="spellEnd"/>
      <w:r w:rsidR="00E34079">
        <w:rPr>
          <w:rFonts w:eastAsiaTheme="minorEastAsia"/>
        </w:rPr>
        <w:t xml:space="preserve"> ordered distance graph is given in Figure </w:t>
      </w:r>
      <w:r w:rsidR="007040AF">
        <w:rPr>
          <w:rFonts w:eastAsiaTheme="minorEastAsia"/>
        </w:rPr>
        <w:t>1</w:t>
      </w:r>
      <w:r w:rsidR="00E34079">
        <w:rPr>
          <w:rFonts w:eastAsiaTheme="minorEastAsia"/>
        </w:rPr>
        <w:t>.</w:t>
      </w:r>
      <w:r w:rsidRPr="003179AC">
        <w:rPr>
          <w:rFonts w:eastAsiaTheme="minorEastAsia"/>
        </w:rPr>
        <w:t xml:space="preserve"> Given both </w:t>
      </w:r>
      <m:oMath>
        <m:r>
          <m:rPr>
            <m:nor/>
          </m:rPr>
          <w:rPr>
            <w:rFonts w:eastAsiaTheme="minorEastAsia"/>
          </w:rPr>
          <m:t>ϵ</m:t>
        </m:r>
      </m:oMath>
      <w:r w:rsidRPr="003179AC">
        <w:rPr>
          <w:rFonts w:eastAsiaTheme="minorEastAsia"/>
        </w:rPr>
        <w:t xml:space="preserve"> and </w:t>
      </w:r>
      <w:proofErr w:type="spellStart"/>
      <w:r w:rsidRPr="003179AC">
        <w:rPr>
          <w:rFonts w:eastAsiaTheme="minorEastAsia"/>
        </w:rPr>
        <w:t>MinPts</w:t>
      </w:r>
      <w:proofErr w:type="spellEnd"/>
      <w:r w:rsidRPr="003179AC">
        <w:rPr>
          <w:rFonts w:eastAsiaTheme="minorEastAsia"/>
        </w:rPr>
        <w:t>, DBSCAN was run on the daily time series observations in which core points were labeled as normal and both border and noise points labeled as anomalies.</w:t>
      </w:r>
      <w:r w:rsidR="00E34079">
        <w:rPr>
          <w:rFonts w:eastAsiaTheme="minorEastAsia"/>
        </w:rPr>
        <w:t xml:space="preserve"> An example of labeled DBSCAN output for a scatterplot of daily BC/CO</w:t>
      </w:r>
      <w:r w:rsidR="00E34079">
        <w:rPr>
          <w:rFonts w:eastAsiaTheme="minorEastAsia"/>
          <w:vertAlign w:val="subscript"/>
        </w:rPr>
        <w:t>2</w:t>
      </w:r>
      <w:r w:rsidR="00E34079">
        <w:rPr>
          <w:rFonts w:eastAsiaTheme="minorEastAsia"/>
        </w:rPr>
        <w:t xml:space="preserve"> time series is given in Figure </w:t>
      </w:r>
      <w:r w:rsidR="007040AF">
        <w:rPr>
          <w:rFonts w:eastAsiaTheme="minorEastAsia"/>
        </w:rPr>
        <w:t>2</w:t>
      </w:r>
      <w:r w:rsidR="00E34079">
        <w:rPr>
          <w:rFonts w:eastAsiaTheme="minorEastAsia"/>
        </w:rPr>
        <w:t>.</w:t>
      </w:r>
      <w:r w:rsidRPr="003179AC">
        <w:rPr>
          <w:rFonts w:eastAsiaTheme="minorEastAsia"/>
        </w:rPr>
        <w:t xml:space="preserve"> </w:t>
      </w:r>
    </w:p>
    <w:p w14:paraId="180CDB83" w14:textId="5E5BC931" w:rsidR="007E182C" w:rsidRPr="003179AC" w:rsidRDefault="007E182C" w:rsidP="00376102">
      <w:pPr>
        <w:pStyle w:val="TAMainText"/>
        <w:ind w:firstLine="0"/>
        <w:rPr>
          <w:rFonts w:eastAsiaTheme="minorEastAsia"/>
        </w:rPr>
      </w:pPr>
    </w:p>
    <w:p w14:paraId="404F08DC" w14:textId="37904AF0" w:rsidR="003F0B31" w:rsidRPr="003F0B31" w:rsidRDefault="005E4F94" w:rsidP="003F0B31">
      <w:pPr>
        <w:pStyle w:val="TAMainText"/>
        <w:spacing w:after="240"/>
        <w:jc w:val="left"/>
        <w:rPr>
          <w:b/>
          <w:bCs/>
        </w:rPr>
      </w:pPr>
      <w:bookmarkStart w:id="1" w:name="_Toc98254624"/>
      <w:r>
        <w:rPr>
          <w:rFonts w:eastAsiaTheme="minorEastAsia"/>
          <w:noProof/>
        </w:rPr>
        <w:lastRenderedPageBreak/>
        <w:drawing>
          <wp:anchor distT="0" distB="0" distL="114300" distR="114300" simplePos="0" relativeHeight="251661312" behindDoc="0" locked="0" layoutInCell="1" allowOverlap="1" wp14:anchorId="79AABBE4" wp14:editId="54013615">
            <wp:simplePos x="0" y="0"/>
            <wp:positionH relativeFrom="margin">
              <wp:posOffset>238125</wp:posOffset>
            </wp:positionH>
            <wp:positionV relativeFrom="paragraph">
              <wp:posOffset>267335</wp:posOffset>
            </wp:positionV>
            <wp:extent cx="5486411" cy="5486411"/>
            <wp:effectExtent l="0" t="0" r="0" b="0"/>
            <wp:wrapTopAndBottom/>
            <wp:docPr id="55" name="Picture 55"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Diagram&#10;&#10;Description automatically generated with medium confidenc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486411" cy="5486411"/>
                    </a:xfrm>
                    <a:prstGeom prst="rect">
                      <a:avLst/>
                    </a:prstGeom>
                  </pic:spPr>
                </pic:pic>
              </a:graphicData>
            </a:graphic>
          </wp:anchor>
        </w:drawing>
      </w:r>
      <w:bookmarkEnd w:id="1"/>
    </w:p>
    <w:p w14:paraId="46216911" w14:textId="3EBC13B1" w:rsidR="005E4F94" w:rsidRPr="00863089" w:rsidRDefault="005E4F94" w:rsidP="005E4F94">
      <w:pPr>
        <w:pStyle w:val="VAFigureCaption"/>
        <w:rPr>
          <w:rFonts w:eastAsiaTheme="minorEastAsia"/>
          <w:b/>
          <w:bCs/>
        </w:rPr>
      </w:pPr>
      <w:r>
        <w:rPr>
          <w:rFonts w:eastAsiaTheme="minorEastAsia"/>
          <w:b/>
          <w:bCs/>
        </w:rPr>
        <w:t xml:space="preserve">Figure </w:t>
      </w:r>
      <w:r w:rsidR="00596E3A">
        <w:rPr>
          <w:rFonts w:eastAsiaTheme="minorEastAsia"/>
          <w:b/>
          <w:bCs/>
        </w:rPr>
        <w:t>1</w:t>
      </w:r>
      <w:r>
        <w:rPr>
          <w:rFonts w:eastAsiaTheme="minorEastAsia"/>
          <w:b/>
          <w:bCs/>
        </w:rPr>
        <w:t xml:space="preserve">. </w:t>
      </w:r>
      <w:r w:rsidRPr="00863089">
        <w:rPr>
          <w:rFonts w:eastAsiaTheme="minorEastAsia"/>
        </w:rPr>
        <w:t xml:space="preserve">Graphical depiction of the </w:t>
      </w:r>
      <m:oMath>
        <m:r>
          <m:rPr>
            <m:sty m:val="p"/>
          </m:rPr>
          <w:rPr>
            <w:rFonts w:ascii="Cambria Math" w:eastAsiaTheme="minorEastAsia" w:hAnsi="Cambria Math"/>
          </w:rPr>
          <m:t>ϵ</m:t>
        </m:r>
      </m:oMath>
      <w:r w:rsidRPr="00863089">
        <w:rPr>
          <w:rFonts w:eastAsiaTheme="minorEastAsia"/>
        </w:rPr>
        <w:t xml:space="preserve"> selection criteria</w:t>
      </w:r>
      <w:r w:rsidR="00CC437E">
        <w:rPr>
          <w:rFonts w:eastAsiaTheme="minorEastAsia"/>
        </w:rPr>
        <w:t xml:space="preserve"> in equation (5)</w:t>
      </w:r>
      <w:r w:rsidRPr="00863089">
        <w:rPr>
          <w:rFonts w:eastAsiaTheme="minorEastAsia"/>
        </w:rPr>
        <w:t>.</w:t>
      </w:r>
    </w:p>
    <w:p w14:paraId="233894EF" w14:textId="2843256C" w:rsidR="008B7274" w:rsidRPr="00B67FB4" w:rsidRDefault="005E4F94" w:rsidP="0047612D">
      <w:pPr>
        <w:pStyle w:val="VAFigureCaption"/>
        <w:rPr>
          <w:rFonts w:eastAsiaTheme="minorEastAsia"/>
        </w:rPr>
      </w:pPr>
      <w:r>
        <w:rPr>
          <w:noProof/>
        </w:rPr>
        <w:lastRenderedPageBreak/>
        <w:drawing>
          <wp:anchor distT="0" distB="0" distL="114300" distR="114300" simplePos="0" relativeHeight="251662336" behindDoc="0" locked="0" layoutInCell="1" allowOverlap="1" wp14:anchorId="138078BA" wp14:editId="2D301017">
            <wp:simplePos x="0" y="0"/>
            <wp:positionH relativeFrom="margin">
              <wp:posOffset>381000</wp:posOffset>
            </wp:positionH>
            <wp:positionV relativeFrom="paragraph">
              <wp:posOffset>0</wp:posOffset>
            </wp:positionV>
            <wp:extent cx="5486400" cy="4114800"/>
            <wp:effectExtent l="0" t="0" r="0" b="0"/>
            <wp:wrapTopAndBottom/>
            <wp:docPr id="35" name="Picture 35"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Chart, scatter chart&#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486400" cy="4114800"/>
                    </a:xfrm>
                    <a:prstGeom prst="rect">
                      <a:avLst/>
                    </a:prstGeom>
                  </pic:spPr>
                </pic:pic>
              </a:graphicData>
            </a:graphic>
          </wp:anchor>
        </w:drawing>
      </w:r>
      <w:r w:rsidR="008B7274">
        <w:rPr>
          <w:rFonts w:eastAsiaTheme="minorEastAsia"/>
        </w:rPr>
        <w:t xml:space="preserve"> </w:t>
      </w:r>
      <w:r>
        <w:rPr>
          <w:rFonts w:eastAsiaTheme="minorEastAsia"/>
          <w:b/>
          <w:bCs/>
        </w:rPr>
        <w:t xml:space="preserve">Figure </w:t>
      </w:r>
      <w:r w:rsidR="00596E3A">
        <w:rPr>
          <w:rFonts w:eastAsiaTheme="minorEastAsia"/>
          <w:b/>
          <w:bCs/>
        </w:rPr>
        <w:t>2</w:t>
      </w:r>
      <w:r>
        <w:rPr>
          <w:rFonts w:eastAsiaTheme="minorEastAsia"/>
          <w:b/>
          <w:bCs/>
        </w:rPr>
        <w:t xml:space="preserve">. </w:t>
      </w:r>
      <w:r w:rsidR="00EB7D99">
        <w:rPr>
          <w:rFonts w:eastAsiaTheme="minorEastAsia"/>
        </w:rPr>
        <w:t>Daily s</w:t>
      </w:r>
      <w:r w:rsidRPr="00376102">
        <w:rPr>
          <w:rFonts w:eastAsiaTheme="minorEastAsia"/>
        </w:rPr>
        <w:t>catterplot example of DBSCAN labeled anomalies for CO</w:t>
      </w:r>
      <w:r w:rsidRPr="00376102">
        <w:rPr>
          <w:rFonts w:eastAsiaTheme="minorEastAsia"/>
          <w:vertAlign w:val="subscript"/>
        </w:rPr>
        <w:t>2</w:t>
      </w:r>
      <w:r w:rsidRPr="00376102">
        <w:rPr>
          <w:rFonts w:eastAsiaTheme="minorEastAsia"/>
        </w:rPr>
        <w:t xml:space="preserve"> against BC.</w:t>
      </w:r>
      <w:r w:rsidR="00EB7D99">
        <w:rPr>
          <w:rFonts w:eastAsiaTheme="minorEastAsia"/>
        </w:rPr>
        <w:t xml:space="preserve"> Points labeled as normal are </w:t>
      </w:r>
      <m:oMath>
        <m:r>
          <m:rPr>
            <m:nor/>
          </m:rPr>
          <w:rPr>
            <w:rFonts w:ascii="Times" w:eastAsiaTheme="minorEastAsia" w:hAnsi="Times" w:cs="Times"/>
          </w:rPr>
          <m:t>≈</m:t>
        </m:r>
      </m:oMath>
      <w:r>
        <w:rPr>
          <w:rFonts w:eastAsiaTheme="minorEastAsia"/>
        </w:rPr>
        <w:t xml:space="preserve"> </w:t>
      </w:r>
      <w:r w:rsidR="00EB7D99">
        <w:rPr>
          <w:rFonts w:eastAsiaTheme="minorEastAsia"/>
        </w:rPr>
        <w:t xml:space="preserve">2/3 of the time series realizations in this example. </w:t>
      </w:r>
      <w:r>
        <w:rPr>
          <w:rFonts w:eastAsiaTheme="minorEastAsia"/>
        </w:rPr>
        <w:t xml:space="preserve"> </w:t>
      </w:r>
    </w:p>
    <w:p w14:paraId="04FDBE62" w14:textId="29C53AD0" w:rsidR="00F36C71" w:rsidRPr="00F36C71" w:rsidRDefault="00F36C71" w:rsidP="00F36C71">
      <w:pPr>
        <w:rPr>
          <w:rFonts w:eastAsiaTheme="minorEastAsia"/>
        </w:rPr>
      </w:pPr>
    </w:p>
    <w:p w14:paraId="42C3B174" w14:textId="10C83892" w:rsidR="005E4F94" w:rsidRDefault="005E4F94" w:rsidP="005E4F94">
      <w:pPr>
        <w:pStyle w:val="TAMainText"/>
        <w:spacing w:after="240"/>
        <w:ind w:firstLine="0"/>
        <w:jc w:val="left"/>
        <w:rPr>
          <w:rFonts w:eastAsiaTheme="minorEastAsia"/>
          <w:b/>
          <w:bCs/>
        </w:rPr>
      </w:pPr>
      <w:r>
        <w:rPr>
          <w:rFonts w:eastAsiaTheme="minorEastAsia"/>
          <w:b/>
          <w:bCs/>
        </w:rPr>
        <w:t>2.</w:t>
      </w:r>
      <w:r w:rsidR="00EB7D99">
        <w:rPr>
          <w:rFonts w:eastAsiaTheme="minorEastAsia"/>
          <w:b/>
          <w:bCs/>
        </w:rPr>
        <w:t>5</w:t>
      </w:r>
      <w:r w:rsidR="0025731C">
        <w:rPr>
          <w:rFonts w:eastAsiaTheme="minorEastAsia"/>
          <w:b/>
          <w:bCs/>
        </w:rPr>
        <w:t xml:space="preserve"> </w:t>
      </w:r>
      <w:r>
        <w:rPr>
          <w:rFonts w:eastAsiaTheme="minorEastAsia"/>
          <w:b/>
          <w:bCs/>
        </w:rPr>
        <w:t>Description of Other Algorithms</w:t>
      </w:r>
      <w:r w:rsidR="008B7274" w:rsidRPr="005E4F94">
        <w:rPr>
          <w:rFonts w:eastAsiaTheme="minorEastAsia"/>
          <w:b/>
          <w:bCs/>
        </w:rPr>
        <w:t xml:space="preserve">      </w:t>
      </w:r>
    </w:p>
    <w:p w14:paraId="426C4CC1" w14:textId="02662E31" w:rsidR="005E4F94" w:rsidRPr="00AF7B7A" w:rsidRDefault="005E4F94" w:rsidP="00AF7B7A">
      <w:pPr>
        <w:pStyle w:val="TAMainText"/>
      </w:pPr>
      <w:r>
        <w:t xml:space="preserve">To put the performance of the DBSCAN anomaly detection algorithm in context, </w:t>
      </w:r>
      <w:r w:rsidR="00456E06">
        <w:t xml:space="preserve">we compare </w:t>
      </w:r>
      <w:r>
        <w:t xml:space="preserve">its labeled anomalies </w:t>
      </w:r>
      <w:r w:rsidR="00456E06">
        <w:t xml:space="preserve">with output from </w:t>
      </w:r>
      <w:r w:rsidR="002E1383">
        <w:t>the previously described</w:t>
      </w:r>
      <w:r>
        <w:t xml:space="preserve"> plume detection technique </w:t>
      </w:r>
      <w:r w:rsidR="002E1383">
        <w:t xml:space="preserve">of </w:t>
      </w:r>
      <w:proofErr w:type="spellStart"/>
      <w:r w:rsidR="002E1383">
        <w:t>Drewnick</w:t>
      </w:r>
      <w:proofErr w:type="spellEnd"/>
      <w:r w:rsidR="002E1383">
        <w:t xml:space="preserve"> et al.</w:t>
      </w:r>
      <w:r>
        <w:fldChar w:fldCharType="begin"/>
      </w:r>
      <w:r w:rsidR="00FC6E04">
        <w:instrText xml:space="preserve"> ADDIN ZOTERO_ITEM CSL_CITATION {"citationID":"BXH2pIAR","properties":{"formattedCitation":"\\super 4\\nosupersub{}","plainCitation":"4","noteIndex":0},"citationItems":[{"id":714,"uris":["http://zotero.org/users/4282478/items/3NNRDJPS"],"itemData":{"id":714,"type":"article-journal","abstract":"&lt;p&gt;&lt;strong class=\"journal-contentHeaderColor\"&gt;Abstract.&lt;/strong&gt; A compact mobile aerosol research laboratory (MoLa) for stationary and mobile measurements of aerosol and trace gas characteristics was developed at the Max Planck Institute for Chemistry (MPIC) in Mainz, Germany. Major efforts were made to design an aerosol inlet system which is optimized and characterised for both, stationary and mobile measurements using a particle loss modelling approach. The instrumentation on board allows the determination of a multitude of physical and chemical aerosol parameters, for example particle number and mass concentration (PM&lt;sub&gt;1/2.5/10&lt;/sub&gt;), particle size distributions in the diameter range 6 nm up to 32 μm, and chemical composition of the sub-micron aerosol. Furthermore, trace gas concentrations of O&lt;sub&gt;3&lt;/sub&gt;, SO&lt;sub&gt;2&lt;/sub&gt;, CO, CO&lt;sub&gt;2&lt;/sub&gt;, NO, NO&lt;sub&gt;2&lt;/sub&gt; and water vapour as well as meteorological parameters like temperature, relative humidity, pressure, wind, solar radiation and precipitation are measured together with various housekeeping parameters. All instruments collect data with high time resolution in the second to minute-range. The measurement platform, as well as data acquisition and handling tools, are optimized for efficient application to various measurement settings. The mobile laboratory is designed to be used for mobile investigation of anthropogenically influenced environments. Possible applications include pollutant mapping, chasing of mobile sources or Lagrangian-type measurements in emission plumes, but also stationary measurements with possible frequent position changes and a well-characterised instrument setup. In addition to the design and features of the mobile laboratory, its inlet system and instrumentation as well as examples of applications of this platform are presented. Challenges associated with such measurements and approaches to extract the desired information from the mobile datasets are discussed.&lt;/p&gt;","container-title":"Atmospheric Measurement Techniques","DOI":"10.5194/amt-5-1443-2012","ISSN":"1867-1381","issue":"6","language":"English","note":"publisher: Copernicus GmbH","page":"1443-1457","source":"amt.copernicus.org","title":"Design of a mobile aerosol research laboratory and data processing tools for effective stationary and mobile field measurements","volume":"5","author":[{"family":"Drewnick","given":"F."},{"family":"Böttger","given":"T."},{"family":"Weiden-Reinmüller","given":"S.-L.","non-dropping-particle":"von der"},{"family":"Zorn","given":"S. R."},{"family":"Klimach","given":"T."},{"family":"Schneider","given":"J."},{"family":"Borrmann","given":"S."}],"issued":{"date-parts":[["2012",6,27]]}}}],"schema":"https://github.com/citation-style-language/schema/raw/master/csl-citation.json"} </w:instrText>
      </w:r>
      <w:r>
        <w:fldChar w:fldCharType="separate"/>
      </w:r>
      <w:r w:rsidR="00FC6E04" w:rsidRPr="00FC6E04">
        <w:rPr>
          <w:rFonts w:ascii="Cambria" w:hAnsi="Cambria"/>
          <w:szCs w:val="24"/>
          <w:vertAlign w:val="superscript"/>
        </w:rPr>
        <w:t>4</w:t>
      </w:r>
      <w:r>
        <w:fldChar w:fldCharType="end"/>
      </w:r>
      <w:r w:rsidR="008D1165">
        <w:t xml:space="preserve"> (referred to as “</w:t>
      </w:r>
      <w:proofErr w:type="spellStart"/>
      <w:r w:rsidR="008D1165">
        <w:t>Drewnick</w:t>
      </w:r>
      <w:proofErr w:type="spellEnd"/>
      <w:r w:rsidR="008D1165">
        <w:t>” moving forward)</w:t>
      </w:r>
      <w:r>
        <w:t xml:space="preserve"> or base-case 90</w:t>
      </w:r>
      <w:r w:rsidRPr="00264B4A">
        <w:rPr>
          <w:vertAlign w:val="superscript"/>
        </w:rPr>
        <w:t>th</w:t>
      </w:r>
      <w:r>
        <w:t>-quantile algorithms.</w:t>
      </w:r>
      <w:r w:rsidR="00AF7B7A">
        <w:t xml:space="preserve"> T</w:t>
      </w:r>
      <w:r>
        <w:rPr>
          <w:rFonts w:eastAsiaTheme="minorEastAsia"/>
        </w:rPr>
        <w:t>he</w:t>
      </w:r>
      <w:r w:rsidR="00AF7B7A">
        <w:rPr>
          <w:rFonts w:eastAsiaTheme="minorEastAsia"/>
        </w:rPr>
        <w:t>se</w:t>
      </w:r>
      <w:r>
        <w:rPr>
          <w:rFonts w:eastAsiaTheme="minorEastAsia"/>
        </w:rPr>
        <w:t xml:space="preserve"> two</w:t>
      </w:r>
      <w:r w:rsidR="00AF7B7A">
        <w:rPr>
          <w:rFonts w:eastAsiaTheme="minorEastAsia"/>
        </w:rPr>
        <w:t xml:space="preserve"> base-case</w:t>
      </w:r>
      <w:r>
        <w:rPr>
          <w:rFonts w:eastAsiaTheme="minorEastAsia"/>
        </w:rPr>
        <w:t xml:space="preserve"> algorithms, the Quantile-OR (QOR) and the Quantile-AND (QAND)</w:t>
      </w:r>
      <w:r w:rsidR="005064FC">
        <w:rPr>
          <w:rFonts w:eastAsiaTheme="minorEastAsia"/>
        </w:rPr>
        <w:t xml:space="preserve"> algorithms</w:t>
      </w:r>
      <w:r>
        <w:rPr>
          <w:rFonts w:eastAsiaTheme="minorEastAsia"/>
        </w:rPr>
        <w:t xml:space="preserve">, flag points as anomalous based on </w:t>
      </w:r>
      <w:r w:rsidR="00AF7B7A">
        <w:rPr>
          <w:rFonts w:eastAsiaTheme="minorEastAsia"/>
        </w:rPr>
        <w:t>criteria centered around the</w:t>
      </w:r>
      <w:r>
        <w:rPr>
          <w:rFonts w:eastAsiaTheme="minorEastAsia"/>
        </w:rPr>
        <w:t xml:space="preserve"> 90</w:t>
      </w:r>
      <w:r w:rsidRPr="004D57AD">
        <w:rPr>
          <w:rFonts w:eastAsiaTheme="minorEastAsia"/>
          <w:vertAlign w:val="superscript"/>
        </w:rPr>
        <w:t>th</w:t>
      </w:r>
      <w:r>
        <w:rPr>
          <w:rFonts w:eastAsiaTheme="minorEastAsia"/>
        </w:rPr>
        <w:t xml:space="preserve"> quantile of pollutant distributions. In the QOR case, points are flagged as anomalous if any one pollutant measurement </w:t>
      </w:r>
      <w:r w:rsidR="00AF7B7A">
        <w:rPr>
          <w:rFonts w:eastAsiaTheme="minorEastAsia"/>
        </w:rPr>
        <w:t>(</w:t>
      </w:r>
      <w:r>
        <w:rPr>
          <w:rFonts w:eastAsiaTheme="minorEastAsia"/>
        </w:rPr>
        <w:t xml:space="preserve">BC, </w:t>
      </w:r>
      <m:oMath>
        <m:sSub>
          <m:sSubPr>
            <m:ctrlPr>
              <w:rPr>
                <w:rFonts w:ascii="Cambria Math" w:hAnsi="Cambria Math" w:cs="Times"/>
              </w:rPr>
            </m:ctrlPr>
          </m:sSubPr>
          <m:e>
            <m:r>
              <m:rPr>
                <m:nor/>
              </m:rPr>
              <w:rPr>
                <w:rFonts w:ascii="Times" w:eastAsiaTheme="minorEastAsia" w:hAnsi="Times" w:cs="Times"/>
              </w:rPr>
              <m:t>CO</m:t>
            </m:r>
          </m:e>
          <m:sub>
            <m:r>
              <m:rPr>
                <m:nor/>
              </m:rPr>
              <w:rPr>
                <w:rFonts w:ascii="Times" w:eastAsiaTheme="minorEastAsia" w:hAnsi="Times" w:cs="Times"/>
              </w:rPr>
              <m:t>2</m:t>
            </m:r>
          </m:sub>
        </m:sSub>
      </m:oMath>
      <w:r w:rsidRPr="00032AE8">
        <w:rPr>
          <w:rFonts w:eastAsiaTheme="minorEastAsia"/>
        </w:rPr>
        <w:t xml:space="preserve">, </w:t>
      </w:r>
      <m:oMath>
        <m:sSub>
          <m:sSubPr>
            <m:ctrlPr>
              <w:rPr>
                <w:rFonts w:ascii="Cambria Math" w:hAnsi="Cambria Math" w:cs="Times"/>
              </w:rPr>
            </m:ctrlPr>
          </m:sSubPr>
          <m:e>
            <m:r>
              <m:rPr>
                <m:nor/>
              </m:rPr>
              <w:rPr>
                <w:rFonts w:ascii="Times" w:eastAsiaTheme="minorEastAsia" w:hAnsi="Times" w:cs="Times"/>
              </w:rPr>
              <m:t>NO</m:t>
            </m:r>
          </m:e>
          <m:sub>
            <m:r>
              <m:rPr>
                <m:nor/>
              </m:rPr>
              <w:rPr>
                <w:rFonts w:ascii="Times" w:eastAsiaTheme="minorEastAsia" w:hAnsi="Times" w:cs="Times"/>
              </w:rPr>
              <m:t>x</m:t>
            </m:r>
          </m:sub>
        </m:sSub>
      </m:oMath>
      <w:r w:rsidRPr="00032AE8">
        <w:rPr>
          <w:rFonts w:eastAsiaTheme="minorEastAsia"/>
        </w:rPr>
        <w:t>,</w:t>
      </w:r>
      <w:r>
        <w:rPr>
          <w:rFonts w:eastAsiaTheme="minorEastAsia"/>
        </w:rPr>
        <w:t xml:space="preserve"> or UFP</w:t>
      </w:r>
      <w:r w:rsidR="00AF7B7A">
        <w:rPr>
          <w:rFonts w:eastAsiaTheme="minorEastAsia"/>
        </w:rPr>
        <w:t>)</w:t>
      </w:r>
      <w:r>
        <w:rPr>
          <w:rFonts w:eastAsiaTheme="minorEastAsia"/>
        </w:rPr>
        <w:t xml:space="preserve"> is above the 90</w:t>
      </w:r>
      <w:r w:rsidRPr="009A06AE">
        <w:rPr>
          <w:rFonts w:eastAsiaTheme="minorEastAsia"/>
          <w:vertAlign w:val="superscript"/>
        </w:rPr>
        <w:t>th</w:t>
      </w:r>
      <w:r>
        <w:rPr>
          <w:rFonts w:eastAsiaTheme="minorEastAsia"/>
        </w:rPr>
        <w:t xml:space="preserve"> quantile for the given daily time series (if </w:t>
      </w:r>
      <m:oMath>
        <m:sSub>
          <m:sSubPr>
            <m:ctrlPr>
              <w:rPr>
                <w:rFonts w:ascii="Cambria Math" w:hAnsi="Cambria Math"/>
              </w:rPr>
            </m:ctrlPr>
          </m:sSubPr>
          <m:e>
            <m:r>
              <m:rPr>
                <m:nor/>
              </m:rPr>
              <w:rPr>
                <w:rFonts w:eastAsiaTheme="minorEastAsia"/>
              </w:rPr>
              <m:t>BC</m:t>
            </m:r>
          </m:e>
          <m:sub>
            <m:r>
              <m:rPr>
                <m:nor/>
              </m:rPr>
              <w:rPr>
                <w:rFonts w:ascii="Times" w:eastAsiaTheme="minorEastAsia" w:hAnsi="Times" w:cs="Times"/>
              </w:rPr>
              <m:t>t</m:t>
            </m:r>
          </m:sub>
        </m:sSub>
      </m:oMath>
      <w:r>
        <w:rPr>
          <w:rFonts w:eastAsiaTheme="minorEastAsia"/>
        </w:rPr>
        <w:t xml:space="preserve"> &gt; 90</w:t>
      </w:r>
      <w:r w:rsidRPr="009A06AE">
        <w:rPr>
          <w:rFonts w:eastAsiaTheme="minorEastAsia"/>
          <w:vertAlign w:val="superscript"/>
        </w:rPr>
        <w:t>th</w:t>
      </w:r>
      <w:r>
        <w:rPr>
          <w:rFonts w:eastAsiaTheme="minorEastAsia"/>
        </w:rPr>
        <w:t xml:space="preserve"> BC OR </w:t>
      </w:r>
      <m:oMath>
        <m:sSub>
          <m:sSubPr>
            <m:ctrlPr>
              <w:rPr>
                <w:rFonts w:ascii="Cambria Math" w:hAnsi="Cambria Math" w:cs="Times"/>
              </w:rPr>
            </m:ctrlPr>
          </m:sSubPr>
          <m:e>
            <m:r>
              <m:rPr>
                <m:nor/>
              </m:rPr>
              <w:rPr>
                <w:rFonts w:ascii="Times" w:eastAsiaTheme="minorEastAsia" w:hAnsi="Times" w:cs="Times"/>
              </w:rPr>
              <m:t>CO</m:t>
            </m:r>
          </m:e>
          <m:sub>
            <m:r>
              <m:rPr>
                <m:nor/>
              </m:rPr>
              <w:rPr>
                <w:rFonts w:ascii="Times" w:eastAsiaTheme="minorEastAsia" w:hAnsi="Times" w:cs="Times"/>
              </w:rPr>
              <m:t>2,t</m:t>
            </m:r>
          </m:sub>
        </m:sSub>
      </m:oMath>
      <w:r>
        <w:rPr>
          <w:rFonts w:eastAsiaTheme="minorEastAsia"/>
        </w:rPr>
        <w:t xml:space="preserve"> &gt; 90</w:t>
      </w:r>
      <w:r w:rsidRPr="009A06AE">
        <w:rPr>
          <w:rFonts w:eastAsiaTheme="minorEastAsia"/>
          <w:vertAlign w:val="superscript"/>
        </w:rPr>
        <w:t>th</w:t>
      </w:r>
      <w:r>
        <w:rPr>
          <w:rFonts w:eastAsiaTheme="minorEastAsia"/>
        </w:rPr>
        <w:t xml:space="preserve"> </w:t>
      </w:r>
      <m:oMath>
        <m:sSub>
          <m:sSubPr>
            <m:ctrlPr>
              <w:rPr>
                <w:rFonts w:ascii="Cambria Math" w:hAnsi="Cambria Math" w:cs="Times"/>
              </w:rPr>
            </m:ctrlPr>
          </m:sSubPr>
          <m:e>
            <m:r>
              <m:rPr>
                <m:nor/>
              </m:rPr>
              <w:rPr>
                <w:rFonts w:ascii="Times" w:eastAsiaTheme="minorEastAsia" w:hAnsi="Times" w:cs="Times"/>
              </w:rPr>
              <m:t>CO</m:t>
            </m:r>
          </m:e>
          <m:sub>
            <m:r>
              <m:rPr>
                <m:nor/>
              </m:rPr>
              <w:rPr>
                <w:rFonts w:ascii="Times" w:eastAsiaTheme="minorEastAsia" w:hAnsi="Times" w:cs="Times"/>
              </w:rPr>
              <m:t>2</m:t>
            </m:r>
          </m:sub>
        </m:sSub>
      </m:oMath>
      <w:r>
        <w:rPr>
          <w:rFonts w:eastAsiaTheme="minorEastAsia"/>
        </w:rPr>
        <w:t xml:space="preserve"> OR </w:t>
      </w:r>
      <m:oMath>
        <m:sSub>
          <m:sSubPr>
            <m:ctrlPr>
              <w:rPr>
                <w:rFonts w:ascii="Cambria Math" w:hAnsi="Cambria Math" w:cs="Times"/>
              </w:rPr>
            </m:ctrlPr>
          </m:sSubPr>
          <m:e>
            <m:r>
              <m:rPr>
                <m:nor/>
              </m:rPr>
              <w:rPr>
                <w:rFonts w:ascii="Times" w:eastAsiaTheme="minorEastAsia" w:hAnsi="Times" w:cs="Times"/>
              </w:rPr>
              <m:t>NO</m:t>
            </m:r>
          </m:e>
          <m:sub>
            <w:proofErr w:type="spellStart"/>
            <m:r>
              <m:rPr>
                <m:nor/>
              </m:rPr>
              <w:rPr>
                <w:rFonts w:ascii="Times" w:eastAsiaTheme="minorEastAsia" w:hAnsi="Times" w:cs="Times"/>
              </w:rPr>
              <m:t>x,t</m:t>
            </m:r>
            <w:proofErr w:type="spellEnd"/>
          </m:sub>
        </m:sSub>
        <m:r>
          <m:rPr>
            <m:nor/>
          </m:rPr>
          <w:rPr>
            <w:rFonts w:ascii="Times" w:eastAsiaTheme="minorEastAsia" w:hAnsi="Times" w:cs="Times"/>
          </w:rPr>
          <m:t xml:space="preserve"> </m:t>
        </m:r>
      </m:oMath>
      <w:r>
        <w:rPr>
          <w:rFonts w:eastAsiaTheme="minorEastAsia"/>
        </w:rPr>
        <w:t>&gt; 90</w:t>
      </w:r>
      <w:r w:rsidRPr="009A06AE">
        <w:rPr>
          <w:rFonts w:eastAsiaTheme="minorEastAsia"/>
          <w:vertAlign w:val="superscript"/>
        </w:rPr>
        <w:t>th</w:t>
      </w:r>
      <w:r>
        <w:rPr>
          <w:rFonts w:eastAsiaTheme="minorEastAsia"/>
        </w:rPr>
        <w:t xml:space="preserve"> </w:t>
      </w:r>
      <m:oMath>
        <m:sSub>
          <m:sSubPr>
            <m:ctrlPr>
              <w:rPr>
                <w:rFonts w:ascii="Cambria Math" w:hAnsi="Cambria Math" w:cs="Times"/>
              </w:rPr>
            </m:ctrlPr>
          </m:sSubPr>
          <m:e>
            <m:r>
              <m:rPr>
                <m:nor/>
              </m:rPr>
              <w:rPr>
                <w:rFonts w:ascii="Times" w:eastAsiaTheme="minorEastAsia" w:hAnsi="Times" w:cs="Times"/>
              </w:rPr>
              <m:t>NO</m:t>
            </m:r>
          </m:e>
          <m:sub>
            <m:r>
              <m:rPr>
                <m:nor/>
              </m:rPr>
              <w:rPr>
                <w:rFonts w:ascii="Times" w:eastAsiaTheme="minorEastAsia" w:hAnsi="Times" w:cs="Times"/>
              </w:rPr>
              <m:t>x</m:t>
            </m:r>
          </m:sub>
        </m:sSub>
      </m:oMath>
      <w:r>
        <w:rPr>
          <w:rFonts w:eastAsiaTheme="minorEastAsia"/>
        </w:rPr>
        <w:t xml:space="preserve"> OR </w:t>
      </w:r>
      <m:oMath>
        <m:sSub>
          <m:sSubPr>
            <m:ctrlPr>
              <w:rPr>
                <w:rFonts w:ascii="Cambria Math" w:hAnsi="Cambria Math" w:cs="Times"/>
              </w:rPr>
            </m:ctrlPr>
          </m:sSubPr>
          <m:e>
            <m:r>
              <m:rPr>
                <m:nor/>
              </m:rPr>
              <w:rPr>
                <w:rFonts w:ascii="Times" w:eastAsiaTheme="minorEastAsia" w:hAnsi="Times" w:cs="Times"/>
              </w:rPr>
              <m:t>UFP</m:t>
            </m:r>
          </m:e>
          <m:sub>
            <m:r>
              <m:rPr>
                <m:nor/>
              </m:rPr>
              <w:rPr>
                <w:rFonts w:ascii="Times" w:eastAsiaTheme="minorEastAsia" w:hAnsi="Times" w:cs="Times"/>
              </w:rPr>
              <m:t>t</m:t>
            </m:r>
          </m:sub>
        </m:sSub>
      </m:oMath>
      <w:r>
        <w:rPr>
          <w:rFonts w:eastAsiaTheme="minorEastAsia"/>
        </w:rPr>
        <w:t xml:space="preserve"> &gt; 90</w:t>
      </w:r>
      <w:r w:rsidRPr="009A06AE">
        <w:rPr>
          <w:rFonts w:eastAsiaTheme="minorEastAsia"/>
          <w:vertAlign w:val="superscript"/>
        </w:rPr>
        <w:t>th</w:t>
      </w:r>
      <w:r>
        <w:rPr>
          <w:rFonts w:eastAsiaTheme="minorEastAsia"/>
        </w:rPr>
        <w:t xml:space="preserve"> UFP). </w:t>
      </w:r>
      <w:r w:rsidR="005064FC">
        <w:rPr>
          <w:rFonts w:eastAsiaTheme="minorEastAsia"/>
        </w:rPr>
        <w:t>I</w:t>
      </w:r>
      <w:r>
        <w:rPr>
          <w:rFonts w:eastAsiaTheme="minorEastAsia"/>
        </w:rPr>
        <w:t xml:space="preserve">n the QAND case, points are flagged as anomalous if </w:t>
      </w:r>
      <w:r w:rsidRPr="00AF7B7A">
        <w:rPr>
          <w:rFonts w:eastAsiaTheme="minorEastAsia"/>
          <w:i/>
          <w:iCs/>
        </w:rPr>
        <w:t>all</w:t>
      </w:r>
      <w:r>
        <w:rPr>
          <w:rFonts w:eastAsiaTheme="minorEastAsia"/>
        </w:rPr>
        <w:t xml:space="preserve"> pollutant measurements are greater than their respective 90</w:t>
      </w:r>
      <w:r w:rsidRPr="009A06AE">
        <w:rPr>
          <w:rFonts w:eastAsiaTheme="minorEastAsia"/>
          <w:vertAlign w:val="superscript"/>
        </w:rPr>
        <w:t>th</w:t>
      </w:r>
      <w:r>
        <w:rPr>
          <w:rFonts w:eastAsiaTheme="minorEastAsia"/>
        </w:rPr>
        <w:t xml:space="preserve"> quantiles (if </w:t>
      </w:r>
      <m:oMath>
        <m:sSub>
          <m:sSubPr>
            <m:ctrlPr>
              <w:rPr>
                <w:rFonts w:ascii="Cambria Math" w:hAnsi="Cambria Math" w:cs="Times"/>
              </w:rPr>
            </m:ctrlPr>
          </m:sSubPr>
          <m:e>
            <m:r>
              <m:rPr>
                <m:nor/>
              </m:rPr>
              <w:rPr>
                <w:rFonts w:ascii="Times" w:eastAsiaTheme="minorEastAsia" w:hAnsi="Times" w:cs="Times"/>
              </w:rPr>
              <m:t>BC</m:t>
            </m:r>
          </m:e>
          <m:sub>
            <m:r>
              <m:rPr>
                <m:nor/>
              </m:rPr>
              <w:rPr>
                <w:rFonts w:ascii="Times" w:eastAsiaTheme="minorEastAsia" w:hAnsi="Times" w:cs="Times"/>
              </w:rPr>
              <m:t>t</m:t>
            </m:r>
          </m:sub>
        </m:sSub>
      </m:oMath>
      <w:r>
        <w:rPr>
          <w:rFonts w:eastAsiaTheme="minorEastAsia"/>
        </w:rPr>
        <w:t xml:space="preserve"> &gt; 90</w:t>
      </w:r>
      <w:r w:rsidRPr="009A06AE">
        <w:rPr>
          <w:rFonts w:eastAsiaTheme="minorEastAsia"/>
          <w:vertAlign w:val="superscript"/>
        </w:rPr>
        <w:t>th</w:t>
      </w:r>
      <w:r>
        <w:rPr>
          <w:rFonts w:eastAsiaTheme="minorEastAsia"/>
        </w:rPr>
        <w:t xml:space="preserve"> BC AND </w:t>
      </w:r>
      <m:oMath>
        <m:sSub>
          <m:sSubPr>
            <m:ctrlPr>
              <w:rPr>
                <w:rFonts w:ascii="Cambria Math" w:hAnsi="Cambria Math" w:cs="Times"/>
              </w:rPr>
            </m:ctrlPr>
          </m:sSubPr>
          <m:e>
            <m:r>
              <m:rPr>
                <m:nor/>
              </m:rPr>
              <w:rPr>
                <w:rFonts w:ascii="Times" w:eastAsiaTheme="minorEastAsia" w:hAnsi="Times" w:cs="Times"/>
              </w:rPr>
              <m:t>CO</m:t>
            </m:r>
          </m:e>
          <m:sub>
            <w:proofErr w:type="gramStart"/>
            <m:r>
              <m:rPr>
                <m:nor/>
              </m:rPr>
              <w:rPr>
                <w:rFonts w:ascii="Times" w:eastAsiaTheme="minorEastAsia" w:hAnsi="Times" w:cs="Times"/>
              </w:rPr>
              <m:t>2,t</m:t>
            </m:r>
            <w:proofErr w:type="gramEnd"/>
          </m:sub>
        </m:sSub>
      </m:oMath>
      <w:r>
        <w:rPr>
          <w:rFonts w:eastAsiaTheme="minorEastAsia"/>
        </w:rPr>
        <w:t xml:space="preserve"> &gt; 90</w:t>
      </w:r>
      <w:r w:rsidRPr="009A06AE">
        <w:rPr>
          <w:rFonts w:eastAsiaTheme="minorEastAsia"/>
          <w:vertAlign w:val="superscript"/>
        </w:rPr>
        <w:t>th</w:t>
      </w:r>
      <w:r>
        <w:rPr>
          <w:rFonts w:eastAsiaTheme="minorEastAsia"/>
        </w:rPr>
        <w:t xml:space="preserve"> </w:t>
      </w:r>
      <m:oMath>
        <m:sSub>
          <m:sSubPr>
            <m:ctrlPr>
              <w:rPr>
                <w:rFonts w:ascii="Cambria Math" w:hAnsi="Cambria Math" w:cs="Times"/>
              </w:rPr>
            </m:ctrlPr>
          </m:sSubPr>
          <m:e>
            <m:r>
              <m:rPr>
                <m:nor/>
              </m:rPr>
              <w:rPr>
                <w:rFonts w:ascii="Times" w:eastAsiaTheme="minorEastAsia" w:hAnsi="Times" w:cs="Times"/>
              </w:rPr>
              <m:t>CO</m:t>
            </m:r>
          </m:e>
          <m:sub>
            <m:r>
              <m:rPr>
                <m:nor/>
              </m:rPr>
              <w:rPr>
                <w:rFonts w:ascii="Times" w:eastAsiaTheme="minorEastAsia" w:hAnsi="Times" w:cs="Times"/>
              </w:rPr>
              <m:t>2</m:t>
            </m:r>
          </m:sub>
        </m:sSub>
      </m:oMath>
      <w:r>
        <w:rPr>
          <w:rFonts w:eastAsiaTheme="minorEastAsia"/>
        </w:rPr>
        <w:t xml:space="preserve"> AND </w:t>
      </w:r>
      <m:oMath>
        <m:sSub>
          <m:sSubPr>
            <m:ctrlPr>
              <w:rPr>
                <w:rFonts w:ascii="Cambria Math" w:hAnsi="Cambria Math" w:cs="Times"/>
              </w:rPr>
            </m:ctrlPr>
          </m:sSubPr>
          <m:e>
            <m:r>
              <m:rPr>
                <m:nor/>
              </m:rPr>
              <w:rPr>
                <w:rFonts w:ascii="Times" w:eastAsiaTheme="minorEastAsia" w:hAnsi="Times" w:cs="Times"/>
              </w:rPr>
              <m:t>NO</m:t>
            </m:r>
          </m:e>
          <m:sub>
            <w:proofErr w:type="spellStart"/>
            <m:r>
              <m:rPr>
                <m:nor/>
              </m:rPr>
              <w:rPr>
                <w:rFonts w:ascii="Times" w:eastAsiaTheme="minorEastAsia" w:hAnsi="Times" w:cs="Times"/>
              </w:rPr>
              <m:t>x,t</m:t>
            </m:r>
            <w:proofErr w:type="spellEnd"/>
          </m:sub>
        </m:sSub>
        <m:r>
          <w:rPr>
            <w:rFonts w:ascii="Cambria Math" w:eastAsiaTheme="minorEastAsia" w:hAnsi="Cambria Math" w:cs="Times"/>
          </w:rPr>
          <m:t xml:space="preserve"> </m:t>
        </m:r>
      </m:oMath>
      <w:r>
        <w:rPr>
          <w:rFonts w:eastAsiaTheme="minorEastAsia"/>
        </w:rPr>
        <w:t>&gt; 90</w:t>
      </w:r>
      <w:r w:rsidRPr="009A06AE">
        <w:rPr>
          <w:rFonts w:eastAsiaTheme="minorEastAsia"/>
          <w:vertAlign w:val="superscript"/>
        </w:rPr>
        <w:t>th</w:t>
      </w:r>
      <w:r>
        <w:rPr>
          <w:rFonts w:eastAsiaTheme="minorEastAsia"/>
        </w:rPr>
        <w:t xml:space="preserve"> </w:t>
      </w:r>
      <m:oMath>
        <m:sSub>
          <m:sSubPr>
            <m:ctrlPr>
              <w:rPr>
                <w:rFonts w:ascii="Cambria Math" w:hAnsi="Cambria Math" w:cs="Times"/>
              </w:rPr>
            </m:ctrlPr>
          </m:sSubPr>
          <m:e>
            <m:r>
              <m:rPr>
                <m:nor/>
              </m:rPr>
              <w:rPr>
                <w:rFonts w:ascii="Times" w:eastAsiaTheme="minorEastAsia" w:hAnsi="Times" w:cs="Times"/>
              </w:rPr>
              <m:t>NO</m:t>
            </m:r>
          </m:e>
          <m:sub>
            <m:r>
              <m:rPr>
                <m:nor/>
              </m:rPr>
              <w:rPr>
                <w:rFonts w:ascii="Times" w:eastAsiaTheme="minorEastAsia" w:hAnsi="Times" w:cs="Times"/>
              </w:rPr>
              <m:t>x</m:t>
            </m:r>
          </m:sub>
        </m:sSub>
      </m:oMath>
      <w:r>
        <w:rPr>
          <w:rFonts w:eastAsiaTheme="minorEastAsia"/>
        </w:rPr>
        <w:t xml:space="preserve"> AND </w:t>
      </w:r>
      <m:oMath>
        <m:sSub>
          <m:sSubPr>
            <m:ctrlPr>
              <w:rPr>
                <w:rFonts w:ascii="Cambria Math" w:hAnsi="Cambria Math" w:cs="Times"/>
              </w:rPr>
            </m:ctrlPr>
          </m:sSubPr>
          <m:e>
            <m:r>
              <m:rPr>
                <m:nor/>
              </m:rPr>
              <w:rPr>
                <w:rFonts w:ascii="Times" w:eastAsiaTheme="minorEastAsia" w:hAnsi="Times" w:cs="Times"/>
              </w:rPr>
              <m:t>UFP</m:t>
            </m:r>
          </m:e>
          <m:sub>
            <m:r>
              <m:rPr>
                <m:nor/>
              </m:rPr>
              <w:rPr>
                <w:rFonts w:ascii="Times" w:eastAsiaTheme="minorEastAsia" w:hAnsi="Times" w:cs="Times"/>
              </w:rPr>
              <m:t>t</m:t>
            </m:r>
          </m:sub>
        </m:sSub>
      </m:oMath>
      <w:r>
        <w:rPr>
          <w:rFonts w:eastAsiaTheme="minorEastAsia"/>
        </w:rPr>
        <w:t xml:space="preserve"> &gt; 90</w:t>
      </w:r>
      <w:r w:rsidRPr="009A06AE">
        <w:rPr>
          <w:rFonts w:eastAsiaTheme="minorEastAsia"/>
          <w:vertAlign w:val="superscript"/>
        </w:rPr>
        <w:t>th</w:t>
      </w:r>
      <w:r>
        <w:rPr>
          <w:rFonts w:eastAsiaTheme="minorEastAsia"/>
        </w:rPr>
        <w:t xml:space="preserve"> UFP). The</w:t>
      </w:r>
      <w:r w:rsidR="005064FC">
        <w:rPr>
          <w:rFonts w:eastAsiaTheme="minorEastAsia"/>
        </w:rPr>
        <w:t xml:space="preserve">se algorithms, along with the </w:t>
      </w:r>
      <w:proofErr w:type="spellStart"/>
      <w:r w:rsidR="005064FC">
        <w:rPr>
          <w:rFonts w:eastAsiaTheme="minorEastAsia"/>
        </w:rPr>
        <w:t>Drewnick</w:t>
      </w:r>
      <w:proofErr w:type="spellEnd"/>
      <w:r w:rsidR="00AF7B7A">
        <w:rPr>
          <w:rFonts w:eastAsiaTheme="minorEastAsia"/>
        </w:rPr>
        <w:t xml:space="preserve"> </w:t>
      </w:r>
      <w:r w:rsidR="005064FC">
        <w:rPr>
          <w:rFonts w:eastAsiaTheme="minorEastAsia"/>
        </w:rPr>
        <w:t>algorithm,</w:t>
      </w:r>
      <w:r w:rsidR="00AF7B7A">
        <w:rPr>
          <w:rFonts w:eastAsiaTheme="minorEastAsia"/>
        </w:rPr>
        <w:fldChar w:fldCharType="begin"/>
      </w:r>
      <w:r w:rsidR="00AF7B7A">
        <w:rPr>
          <w:rFonts w:eastAsiaTheme="minorEastAsia"/>
        </w:rPr>
        <w:instrText xml:space="preserve"> ADDIN ZOTERO_ITEM CSL_CITATION {"citationID":"2UwqR1BY","properties":{"formattedCitation":"\\super 4\\nosupersub{}","plainCitation":"4","noteIndex":0},"citationItems":[{"id":714,"uris":["http://zotero.org/users/4282478/items/3NNRDJPS"],"itemData":{"id":714,"type":"article-journal","abstract":"&lt;p&gt;&lt;strong class=\"journal-contentHeaderColor\"&gt;Abstract.&lt;/strong&gt; A compact mobile aerosol research laboratory (MoLa) for stationary and mobile measurements of aerosol and trace gas characteristics was developed at the Max Planck Institute for Chemistry (MPIC) in Mainz, Germany. Major efforts were made to design an aerosol inlet system which is optimized and characterised for both, stationary and mobile measurements using a particle loss modelling approach. The instrumentation on board allows the determination of a multitude of physical and chemical aerosol parameters, for example particle number and mass concentration (PM&lt;sub&gt;1/2.5/10&lt;/sub&gt;), particle size distributions in the diameter range 6 nm up to 32 μm, and chemical composition of the sub-micron aerosol. Furthermore, trace gas concentrations of O&lt;sub&gt;3&lt;/sub&gt;, SO&lt;sub&gt;2&lt;/sub&gt;, CO, CO&lt;sub&gt;2&lt;/sub&gt;, NO, NO&lt;sub&gt;2&lt;/sub&gt; and water vapour as well as meteorological parameters like temperature, relative humidity, pressure, wind, solar radiation and precipitation are measured together with various housekeeping parameters. All instruments collect data with high time resolution in the second to minute-range. The measurement platform, as well as data acquisition and handling tools, are optimized for efficient application to various measurement settings. The mobile laboratory is designed to be used for mobile investigation of anthropogenically influenced environments. Possible applications include pollutant mapping, chasing of mobile sources or Lagrangian-type measurements in emission plumes, but also stationary measurements with possible frequent position changes and a well-characterised instrument setup. In addition to the design and features of the mobile laboratory, its inlet system and instrumentation as well as examples of applications of this platform are presented. Challenges associated with such measurements and approaches to extract the desired information from the mobile datasets are discussed.&lt;/p&gt;","container-title":"Atmospheric Measurement Techniques","DOI":"10.5194/amt-5-1443-2012","ISSN":"1867-1381","issue":"6","language":"English","note":"publisher: Copernicus GmbH","page":"1443-1457","source":"amt.copernicus.org","title":"Design of a mobile aerosol research laboratory and data processing tools for effective stationary and mobile field measurements","volume":"5","author":[{"family":"Drewnick","given":"F."},{"family":"Böttger","given":"T."},{"family":"Weiden-Reinmüller","given":"S.-L.","non-dropping-particle":"von der"},{"family":"Zorn","given":"S. R."},{"family":"Klimach","given":"T."},{"family":"Schneider","given":"J."},{"family":"Borrmann","given":"S."}],"issued":{"date-parts":[["2012",6,27]]}}}],"schema":"https://github.com/citation-style-language/schema/raw/master/csl-citation.json"} </w:instrText>
      </w:r>
      <w:r w:rsidR="00AF7B7A">
        <w:rPr>
          <w:rFonts w:eastAsiaTheme="minorEastAsia"/>
        </w:rPr>
        <w:fldChar w:fldCharType="separate"/>
      </w:r>
      <w:r w:rsidR="00AF7B7A" w:rsidRPr="00AF7B7A">
        <w:rPr>
          <w:szCs w:val="24"/>
          <w:vertAlign w:val="superscript"/>
        </w:rPr>
        <w:t>4</w:t>
      </w:r>
      <w:r w:rsidR="00AF7B7A">
        <w:rPr>
          <w:rFonts w:eastAsiaTheme="minorEastAsia"/>
        </w:rPr>
        <w:fldChar w:fldCharType="end"/>
      </w:r>
      <w:r w:rsidR="005064FC">
        <w:rPr>
          <w:rFonts w:eastAsiaTheme="minorEastAsia"/>
        </w:rPr>
        <w:t xml:space="preserve"> were run on all daily time series</w:t>
      </w:r>
      <w:r>
        <w:rPr>
          <w:rFonts w:eastAsiaTheme="minorEastAsia"/>
        </w:rPr>
        <w:t xml:space="preserve"> to </w:t>
      </w:r>
      <w:r w:rsidR="005064FC">
        <w:rPr>
          <w:rFonts w:eastAsiaTheme="minorEastAsia"/>
        </w:rPr>
        <w:t>assess performance.</w:t>
      </w:r>
    </w:p>
    <w:p w14:paraId="2A8CC11B" w14:textId="77777777" w:rsidR="00B842C0" w:rsidRDefault="00B842C0" w:rsidP="005E4F94">
      <w:pPr>
        <w:pStyle w:val="TAMainText"/>
        <w:rPr>
          <w:rFonts w:eastAsiaTheme="minorEastAsia"/>
        </w:rPr>
      </w:pPr>
    </w:p>
    <w:p w14:paraId="0BB518F8" w14:textId="32AEAB8D" w:rsidR="008B7274" w:rsidRDefault="008B7274" w:rsidP="005E4F94">
      <w:pPr>
        <w:pStyle w:val="TAMainText"/>
        <w:spacing w:after="240"/>
        <w:ind w:firstLine="0"/>
        <w:jc w:val="left"/>
        <w:rPr>
          <w:rFonts w:eastAsiaTheme="minorEastAsia"/>
          <w:b/>
          <w:bCs/>
        </w:rPr>
      </w:pPr>
      <w:r w:rsidRPr="005E4F94">
        <w:rPr>
          <w:rFonts w:eastAsiaTheme="minorEastAsia"/>
          <w:b/>
          <w:bCs/>
        </w:rPr>
        <w:t xml:space="preserve">      </w:t>
      </w:r>
      <w:r w:rsidR="005E4F94">
        <w:rPr>
          <w:rFonts w:eastAsiaTheme="minorEastAsia"/>
          <w:b/>
          <w:bCs/>
        </w:rPr>
        <w:t>2.</w:t>
      </w:r>
      <w:r w:rsidR="00EB7D99">
        <w:rPr>
          <w:rFonts w:eastAsiaTheme="minorEastAsia"/>
          <w:b/>
          <w:bCs/>
        </w:rPr>
        <w:t>6</w:t>
      </w:r>
      <w:r w:rsidR="005E4F94">
        <w:rPr>
          <w:rFonts w:eastAsiaTheme="minorEastAsia"/>
          <w:b/>
          <w:bCs/>
        </w:rPr>
        <w:t xml:space="preserve"> Using the External Validation Set to Tune Parameters</w:t>
      </w:r>
      <w:r w:rsidR="00FA6029">
        <w:rPr>
          <w:rFonts w:eastAsiaTheme="minorEastAsia"/>
          <w:b/>
          <w:bCs/>
        </w:rPr>
        <w:t xml:space="preserve"> and Evaluate Performance</w:t>
      </w:r>
    </w:p>
    <w:p w14:paraId="2ADB895F" w14:textId="39580B9C" w:rsidR="005E4F94" w:rsidRDefault="00B842C0" w:rsidP="005E4F94">
      <w:pPr>
        <w:pStyle w:val="TAMainText"/>
        <w:rPr>
          <w:rFonts w:eastAsiaTheme="minorEastAsia"/>
        </w:rPr>
      </w:pPr>
      <w:r>
        <w:rPr>
          <w:rFonts w:eastAsiaTheme="minorEastAsia"/>
        </w:rPr>
        <w:t xml:space="preserve">To determine an appropriate value of </w:t>
      </w:r>
      <m:oMath>
        <m:sSub>
          <m:sSubPr>
            <m:ctrlPr>
              <w:rPr>
                <w:rFonts w:ascii="Cambria Math" w:eastAsiaTheme="minorEastAsia" w:hAnsi="Cambria Math" w:cstheme="majorHAnsi"/>
                <w:i/>
              </w:rPr>
            </m:ctrlPr>
          </m:sSubPr>
          <m:e>
            <m:r>
              <m:rPr>
                <m:nor/>
              </m:rPr>
              <w:rPr>
                <w:rFonts w:asciiTheme="majorHAnsi" w:eastAsiaTheme="minorEastAsia" w:hAnsiTheme="majorHAnsi" w:cstheme="majorHAnsi"/>
              </w:rPr>
              <m:t>f</m:t>
            </m:r>
          </m:e>
          <m:sub>
            <m:r>
              <m:rPr>
                <m:nor/>
              </m:rPr>
              <w:rPr>
                <w:rFonts w:asciiTheme="majorHAnsi" w:eastAsiaTheme="minorEastAsia" w:hAnsiTheme="majorHAnsi" w:cstheme="majorHAnsi"/>
              </w:rPr>
              <m:t>val</m:t>
            </m:r>
          </m:sub>
        </m:sSub>
      </m:oMath>
      <w:r w:rsidR="00BF146F">
        <w:rPr>
          <w:rFonts w:eastAsiaTheme="minorEastAsia"/>
        </w:rPr>
        <w:t xml:space="preserve"> for use in the DBSCAN algorithm</w:t>
      </w:r>
      <w:r>
        <w:rPr>
          <w:rFonts w:eastAsiaTheme="minorEastAsia"/>
        </w:rPr>
        <w:t>, we perform g</w:t>
      </w:r>
      <w:r w:rsidR="005E4F94">
        <w:rPr>
          <w:rFonts w:eastAsiaTheme="minorEastAsia"/>
        </w:rPr>
        <w:t xml:space="preserve">rid search on values in </w:t>
      </w:r>
      <w:r w:rsidR="005064FC">
        <w:rPr>
          <w:rFonts w:eastAsiaTheme="minorEastAsia"/>
        </w:rPr>
        <w:t>[0.01,0.10]</w:t>
      </w:r>
      <w:r w:rsidR="005E4F94">
        <w:rPr>
          <w:rFonts w:eastAsiaTheme="minorEastAsia"/>
        </w:rPr>
        <w:t xml:space="preserve"> in increments of 0.01 and [0.15,0.50] in increments of 0.05. Values above 0.5 were not considered due to computational cost and apparent poor performance at higher values </w:t>
      </w:r>
      <w:proofErr w:type="spellStart"/>
      <w:r w:rsidR="005E4F94">
        <w:rPr>
          <w:rFonts w:eastAsiaTheme="minorEastAsia"/>
        </w:rPr>
        <w:t xml:space="preserve">of </w:t>
      </w:r>
      <m:oMath>
        <m:sSub>
          <m:sSubPr>
            <m:ctrlPr>
              <w:rPr>
                <w:rFonts w:ascii="Cambria Math" w:eastAsiaTheme="minorEastAsia" w:hAnsi="Cambria Math" w:cs="Times"/>
                <w:i/>
              </w:rPr>
            </m:ctrlPr>
          </m:sSubPr>
          <m:e>
            <m:r>
              <m:rPr>
                <m:nor/>
              </m:rPr>
              <w:rPr>
                <w:rFonts w:ascii="Times" w:eastAsiaTheme="minorEastAsia" w:hAnsi="Times" w:cs="Times"/>
              </w:rPr>
              <m:t>f</m:t>
            </m:r>
            <w:proofErr w:type="spellEnd"/>
          </m:e>
          <m:sub>
            <w:proofErr w:type="spellStart"/>
            <m:r>
              <m:rPr>
                <m:nor/>
              </m:rPr>
              <w:rPr>
                <w:rFonts w:ascii="Times" w:eastAsiaTheme="minorEastAsia" w:hAnsi="Times" w:cs="Times"/>
              </w:rPr>
              <m:t>val</m:t>
            </m:r>
            <w:proofErr w:type="spellEnd"/>
          </m:sub>
        </m:sSub>
      </m:oMath>
      <w:r w:rsidR="005E4F94">
        <w:rPr>
          <w:rFonts w:eastAsiaTheme="minorEastAsia"/>
        </w:rPr>
        <w:t xml:space="preserve">. Performance was validated using percentage agreement, defined as </w:t>
      </w:r>
    </w:p>
    <w:p w14:paraId="16311A6D" w14:textId="77777777" w:rsidR="00F9005D" w:rsidRDefault="00F9005D" w:rsidP="005E4F94">
      <w:pPr>
        <w:pStyle w:val="TAMainText"/>
        <w:rPr>
          <w:rFonts w:eastAsiaTheme="minorEastAsia"/>
        </w:rPr>
      </w:pPr>
    </w:p>
    <w:p w14:paraId="4331BB5B" w14:textId="7A6D001F" w:rsidR="005E4F94" w:rsidRPr="00EE6C41" w:rsidRDefault="00C12C9B" w:rsidP="005E4F94">
      <w:pPr>
        <w:pStyle w:val="TAMainText"/>
        <w:rPr>
          <w:sz w:val="26"/>
          <w:szCs w:val="24"/>
        </w:rPr>
      </w:pPr>
      <m:oMathPara>
        <m:oMathParaPr>
          <m:jc m:val="left"/>
        </m:oMathParaPr>
        <m:oMath>
          <m:f>
            <m:fPr>
              <m:ctrlPr>
                <w:rPr>
                  <w:rFonts w:ascii="Cambria Math" w:eastAsiaTheme="minorEastAsia" w:hAnsi="Cambria Math"/>
                  <w:sz w:val="26"/>
                  <w:szCs w:val="24"/>
                </w:rPr>
              </m:ctrlPr>
            </m:fPr>
            <m:num>
              <m:d>
                <m:dPr>
                  <m:ctrlPr>
                    <w:rPr>
                      <w:rFonts w:ascii="Cambria Math" w:eastAsiaTheme="minorEastAsia" w:hAnsi="Cambria Math"/>
                      <w:sz w:val="26"/>
                      <w:szCs w:val="24"/>
                    </w:rPr>
                  </m:ctrlPr>
                </m:dPr>
                <m:e>
                  <m:nary>
                    <m:naryPr>
                      <m:chr m:val="∑"/>
                      <m:ctrlPr>
                        <w:rPr>
                          <w:rFonts w:ascii="Cambria Math" w:eastAsiaTheme="minorEastAsia" w:hAnsi="Cambria Math"/>
                          <w:sz w:val="26"/>
                          <w:szCs w:val="24"/>
                        </w:rPr>
                      </m:ctrlPr>
                    </m:naryPr>
                    <m:sub>
                      <m:r>
                        <m:rPr>
                          <m:nor/>
                        </m:rPr>
                        <w:rPr>
                          <w:rFonts w:eastAsiaTheme="minorEastAsia"/>
                          <w:sz w:val="26"/>
                          <w:szCs w:val="24"/>
                        </w:rPr>
                        <m:t>i</m:t>
                      </m:r>
                      <m:ctrlPr>
                        <w:rPr>
                          <w:rFonts w:ascii="Cambria Math" w:eastAsiaTheme="minorEastAsia" w:hAnsi="Cambria Math"/>
                          <w:i/>
                          <w:sz w:val="26"/>
                          <w:szCs w:val="24"/>
                        </w:rPr>
                      </m:ctrlPr>
                    </m:sub>
                    <m:sup>
                      <m:r>
                        <m:rPr>
                          <m:nor/>
                        </m:rPr>
                        <w:rPr>
                          <w:rFonts w:eastAsiaTheme="minorEastAsia"/>
                          <w:sz w:val="26"/>
                          <w:szCs w:val="24"/>
                        </w:rPr>
                        <m:t>N</m:t>
                      </m:r>
                      <m:ctrlPr>
                        <w:rPr>
                          <w:rFonts w:ascii="Cambria Math" w:eastAsiaTheme="minorEastAsia" w:hAnsi="Cambria Math"/>
                          <w:i/>
                          <w:sz w:val="26"/>
                          <w:szCs w:val="24"/>
                        </w:rPr>
                      </m:ctrlPr>
                    </m:sup>
                    <m:e>
                      <m:r>
                        <m:rPr>
                          <m:nor/>
                        </m:rPr>
                        <w:rPr>
                          <w:rFonts w:eastAsiaTheme="minorEastAsia"/>
                          <w:sz w:val="26"/>
                          <w:szCs w:val="24"/>
                        </w:rPr>
                        <m:t>I</m:t>
                      </m:r>
                      <m:d>
                        <m:dPr>
                          <m:ctrlPr>
                            <w:rPr>
                              <w:rFonts w:ascii="Cambria Math" w:eastAsiaTheme="minorEastAsia" w:hAnsi="Cambria Math"/>
                              <w:sz w:val="26"/>
                              <w:szCs w:val="24"/>
                            </w:rPr>
                          </m:ctrlPr>
                        </m:dPr>
                        <m:e>
                          <m:sSub>
                            <m:sSubPr>
                              <m:ctrlPr>
                                <w:rPr>
                                  <w:rFonts w:ascii="Cambria Math" w:eastAsiaTheme="minorEastAsia" w:hAnsi="Cambria Math"/>
                                  <w:i/>
                                  <w:sz w:val="26"/>
                                  <w:szCs w:val="24"/>
                                </w:rPr>
                              </m:ctrlPr>
                            </m:sSubPr>
                            <m:e>
                              <m:r>
                                <m:rPr>
                                  <m:nor/>
                                </m:rPr>
                                <w:rPr>
                                  <w:rFonts w:eastAsiaTheme="minorEastAsia"/>
                                  <w:sz w:val="26"/>
                                  <w:szCs w:val="24"/>
                                </w:rPr>
                                <m:t>P</m:t>
                              </m:r>
                              <m:ctrlPr>
                                <w:rPr>
                                  <w:rFonts w:ascii="Cambria Math" w:eastAsiaTheme="minorEastAsia" w:hAnsi="Cambria Math"/>
                                  <w:sz w:val="26"/>
                                  <w:szCs w:val="24"/>
                                </w:rPr>
                              </m:ctrlPr>
                            </m:e>
                            <m:sub>
                              <m:r>
                                <m:rPr>
                                  <m:nor/>
                                </m:rPr>
                                <w:rPr>
                                  <w:rFonts w:eastAsiaTheme="minorEastAsia"/>
                                  <w:sz w:val="26"/>
                                  <w:szCs w:val="24"/>
                                </w:rPr>
                                <m:t>i</m:t>
                              </m:r>
                            </m:sub>
                          </m:sSub>
                          <m:r>
                            <m:rPr>
                              <m:nor/>
                            </m:rPr>
                            <w:rPr>
                              <w:rFonts w:eastAsiaTheme="minorEastAsia"/>
                              <w:sz w:val="26"/>
                              <w:szCs w:val="24"/>
                            </w:rPr>
                            <m:t>=</m:t>
                          </m:r>
                          <m:sSub>
                            <m:sSubPr>
                              <m:ctrlPr>
                                <w:rPr>
                                  <w:rFonts w:ascii="Cambria Math" w:eastAsiaTheme="minorEastAsia" w:hAnsi="Cambria Math"/>
                                  <w:i/>
                                  <w:sz w:val="26"/>
                                  <w:szCs w:val="24"/>
                                </w:rPr>
                              </m:ctrlPr>
                            </m:sSubPr>
                            <m:e>
                              <m:r>
                                <m:rPr>
                                  <m:nor/>
                                </m:rPr>
                                <w:rPr>
                                  <w:rFonts w:eastAsiaTheme="minorEastAsia"/>
                                  <w:sz w:val="26"/>
                                  <w:szCs w:val="24"/>
                                </w:rPr>
                                <m:t>V</m:t>
                              </m:r>
                            </m:e>
                            <m:sub>
                              <m:r>
                                <m:rPr>
                                  <m:nor/>
                                </m:rPr>
                                <w:rPr>
                                  <w:rFonts w:eastAsiaTheme="minorEastAsia"/>
                                  <w:sz w:val="26"/>
                                  <w:szCs w:val="24"/>
                                </w:rPr>
                                <m:t>i</m:t>
                              </m:r>
                            </m:sub>
                          </m:sSub>
                          <m:ctrlPr>
                            <w:rPr>
                              <w:rFonts w:ascii="Cambria Math" w:eastAsiaTheme="minorEastAsia" w:hAnsi="Cambria Math"/>
                              <w:i/>
                              <w:sz w:val="26"/>
                              <w:szCs w:val="24"/>
                            </w:rPr>
                          </m:ctrlPr>
                        </m:e>
                      </m:d>
                      <m:ctrlPr>
                        <w:rPr>
                          <w:rFonts w:ascii="Cambria Math" w:eastAsiaTheme="minorEastAsia" w:hAnsi="Cambria Math"/>
                          <w:i/>
                          <w:sz w:val="26"/>
                          <w:szCs w:val="24"/>
                        </w:rPr>
                      </m:ctrlPr>
                    </m:e>
                  </m:nary>
                  <m:ctrlPr>
                    <w:rPr>
                      <w:rFonts w:ascii="Cambria Math" w:eastAsiaTheme="minorEastAsia" w:hAnsi="Cambria Math"/>
                      <w:i/>
                      <w:sz w:val="26"/>
                      <w:szCs w:val="24"/>
                    </w:rPr>
                  </m:ctrlPr>
                </m:e>
              </m:d>
            </m:num>
            <m:den>
              <m:r>
                <m:rPr>
                  <m:nor/>
                </m:rPr>
                <w:rPr>
                  <w:rFonts w:eastAsiaTheme="minorEastAsia"/>
                  <w:sz w:val="26"/>
                  <w:szCs w:val="24"/>
                </w:rPr>
                <m:t>N</m:t>
              </m:r>
            </m:den>
          </m:f>
          <m:r>
            <m:rPr>
              <m:nor/>
            </m:rPr>
            <w:rPr>
              <w:rFonts w:eastAsiaTheme="minorEastAsia"/>
              <w:sz w:val="26"/>
              <w:szCs w:val="24"/>
            </w:rPr>
            <m:t>*100</m:t>
          </m:r>
          <m:r>
            <m:rPr>
              <m:nor/>
            </m:rPr>
            <w:rPr>
              <w:rFonts w:ascii="Cambria Math" w:eastAsiaTheme="minorEastAsia"/>
              <w:sz w:val="26"/>
              <w:szCs w:val="24"/>
            </w:rPr>
            <m:t xml:space="preserve">               </m:t>
          </m:r>
          <m:r>
            <w:rPr>
              <w:rFonts w:ascii="Cambria Math" w:hAnsi="Cambria Math"/>
              <w:sz w:val="26"/>
              <w:szCs w:val="24"/>
            </w:rPr>
            <m:t xml:space="preserve">                                                                                                          </m:t>
          </m:r>
          <m:r>
            <m:rPr>
              <m:nor/>
            </m:rPr>
            <w:rPr>
              <w:rFonts w:ascii="Times" w:hAnsi="Times" w:cs="Times"/>
              <w:sz w:val="26"/>
              <w:szCs w:val="24"/>
            </w:rPr>
            <m:t>(6)</m:t>
          </m:r>
        </m:oMath>
      </m:oMathPara>
    </w:p>
    <w:p w14:paraId="1541230E" w14:textId="77777777" w:rsidR="00F9005D" w:rsidRPr="00F9005D" w:rsidRDefault="00F9005D" w:rsidP="005E4F94">
      <w:pPr>
        <w:pStyle w:val="TAMainText"/>
      </w:pPr>
    </w:p>
    <w:p w14:paraId="2CD7A3A0" w14:textId="48ADBC76" w:rsidR="007040AF" w:rsidRDefault="004C14FE" w:rsidP="004C14FE">
      <w:pPr>
        <w:pStyle w:val="TAMainText"/>
        <w:ind w:firstLine="0"/>
        <w:rPr>
          <w:rFonts w:eastAsiaTheme="minorEastAsia"/>
        </w:rPr>
      </w:pPr>
      <w:r>
        <w:rPr>
          <w:rFonts w:eastAsiaTheme="minorEastAsia"/>
        </w:rPr>
        <w:t>w</w:t>
      </w:r>
      <w:r w:rsidR="005E4F94">
        <w:rPr>
          <w:rFonts w:eastAsiaTheme="minorEastAsia"/>
        </w:rPr>
        <w:t xml:space="preserve">here </w:t>
      </w:r>
      <m:oMath>
        <m:r>
          <m:rPr>
            <m:nor/>
          </m:rPr>
          <w:rPr>
            <w:rFonts w:eastAsiaTheme="minorEastAsia"/>
          </w:rPr>
          <m:t>I</m:t>
        </m:r>
        <m:d>
          <m:dPr>
            <m:ctrlPr>
              <w:rPr>
                <w:rFonts w:ascii="Cambria Math" w:eastAsiaTheme="minorEastAsia" w:hAnsi="Cambria Math"/>
                <w:i/>
              </w:rPr>
            </m:ctrlPr>
          </m:dPr>
          <m:e>
            <m:r>
              <m:rPr>
                <m:nor/>
              </m:rPr>
              <w:rPr>
                <w:rFonts w:eastAsiaTheme="minorEastAsia"/>
              </w:rPr>
              <m:t>.</m:t>
            </m:r>
          </m:e>
        </m:d>
      </m:oMath>
      <w:r w:rsidR="005E4F94">
        <w:rPr>
          <w:rFonts w:eastAsiaTheme="minorEastAsia"/>
        </w:rPr>
        <w:t xml:space="preserve"> is the indicator function which evaluates to 1 if the condition is true and 0 otherwise, </w:t>
      </w:r>
      <m:oMath>
        <m:sSub>
          <m:sSubPr>
            <m:ctrlPr>
              <w:rPr>
                <w:rFonts w:ascii="Cambria Math" w:eastAsiaTheme="minorEastAsia" w:hAnsi="Cambria Math" w:cs="Times"/>
                <w:i/>
              </w:rPr>
            </m:ctrlPr>
          </m:sSubPr>
          <m:e>
            <m:r>
              <m:rPr>
                <m:nor/>
              </m:rPr>
              <w:rPr>
                <w:rFonts w:ascii="Times" w:eastAsiaTheme="minorEastAsia" w:hAnsi="Times" w:cs="Times"/>
              </w:rPr>
              <m:t>P</m:t>
            </m:r>
          </m:e>
          <m:sub>
            <m:r>
              <m:rPr>
                <m:nor/>
              </m:rPr>
              <w:rPr>
                <w:rFonts w:ascii="Times" w:eastAsiaTheme="minorEastAsia" w:hAnsi="Times" w:cs="Times"/>
              </w:rPr>
              <m:t>i</m:t>
            </m:r>
          </m:sub>
        </m:sSub>
      </m:oMath>
      <w:r w:rsidR="005E4F94">
        <w:rPr>
          <w:rFonts w:eastAsiaTheme="minorEastAsia"/>
        </w:rPr>
        <w:t xml:space="preserve"> is the prediction label at point </w:t>
      </w:r>
      <w:proofErr w:type="spellStart"/>
      <m:oMath>
        <m:r>
          <m:rPr>
            <m:nor/>
          </m:rPr>
          <w:rPr>
            <w:rFonts w:ascii="Times" w:eastAsiaTheme="minorEastAsia" w:hAnsi="Times" w:cs="Times"/>
          </w:rPr>
          <m:t>i</m:t>
        </m:r>
      </m:oMath>
      <w:proofErr w:type="spellEnd"/>
      <w:r w:rsidR="005E4F94">
        <w:rPr>
          <w:rFonts w:eastAsiaTheme="minorEastAsia"/>
        </w:rPr>
        <w:t xml:space="preserve">, </w:t>
      </w:r>
      <m:oMath>
        <m:sSub>
          <m:sSubPr>
            <m:ctrlPr>
              <w:rPr>
                <w:rFonts w:ascii="Cambria Math" w:eastAsiaTheme="minorEastAsia" w:hAnsi="Cambria Math" w:cs="Times"/>
                <w:i/>
              </w:rPr>
            </m:ctrlPr>
          </m:sSubPr>
          <m:e>
            <m:r>
              <m:rPr>
                <m:nor/>
              </m:rPr>
              <w:rPr>
                <w:rFonts w:ascii="Times" w:eastAsiaTheme="minorEastAsia" w:hAnsi="Times" w:cs="Times"/>
              </w:rPr>
              <m:t>V</m:t>
            </m:r>
          </m:e>
          <m:sub>
            <w:proofErr w:type="spellStart"/>
            <m:r>
              <m:rPr>
                <m:nor/>
              </m:rPr>
              <w:rPr>
                <w:rFonts w:ascii="Times" w:eastAsiaTheme="minorEastAsia" w:hAnsi="Times" w:cs="Times"/>
              </w:rPr>
              <m:t>i</m:t>
            </m:r>
            <w:proofErr w:type="spellEnd"/>
          </m:sub>
        </m:sSub>
      </m:oMath>
      <w:r w:rsidR="005E4F94">
        <w:rPr>
          <w:rFonts w:eastAsiaTheme="minorEastAsia"/>
        </w:rPr>
        <w:t xml:space="preserve"> is the validation set label at point </w:t>
      </w:r>
      <w:proofErr w:type="spellStart"/>
      <m:oMath>
        <m:r>
          <m:rPr>
            <m:nor/>
          </m:rPr>
          <w:rPr>
            <w:rFonts w:ascii="Times" w:eastAsiaTheme="minorEastAsia" w:hAnsi="Times" w:cs="Times"/>
          </w:rPr>
          <m:t>i</m:t>
        </m:r>
      </m:oMath>
      <w:proofErr w:type="spellEnd"/>
      <w:r w:rsidR="005E4F94">
        <w:rPr>
          <w:rFonts w:eastAsiaTheme="minorEastAsia"/>
        </w:rPr>
        <w:t xml:space="preserve">, and </w:t>
      </w:r>
      <m:oMath>
        <m:r>
          <m:rPr>
            <m:nor/>
          </m:rPr>
          <w:rPr>
            <w:rFonts w:ascii="Times" w:eastAsiaTheme="minorEastAsia" w:hAnsi="Times" w:cs="Times"/>
          </w:rPr>
          <m:t>N</m:t>
        </m:r>
      </m:oMath>
      <w:r w:rsidR="005E4F94">
        <w:rPr>
          <w:rFonts w:eastAsiaTheme="minorEastAsia"/>
        </w:rPr>
        <w:t xml:space="preserve"> is the total number of points in the validation set. Tuning results indicated that a value of 0.03 was most appropriate for </w:t>
      </w:r>
      <m:oMath>
        <m:sSub>
          <m:sSubPr>
            <m:ctrlPr>
              <w:rPr>
                <w:rFonts w:ascii="Cambria Math" w:eastAsiaTheme="minorEastAsia" w:hAnsi="Cambria Math" w:cs="Times"/>
                <w:i/>
              </w:rPr>
            </m:ctrlPr>
          </m:sSubPr>
          <m:e>
            <m:r>
              <m:rPr>
                <m:nor/>
              </m:rPr>
              <w:rPr>
                <w:rFonts w:ascii="Times" w:eastAsiaTheme="minorEastAsia" w:hAnsi="Times" w:cs="Times"/>
              </w:rPr>
              <m:t>f</m:t>
            </m:r>
          </m:e>
          <m:sub>
            <m:r>
              <m:rPr>
                <m:nor/>
              </m:rPr>
              <w:rPr>
                <w:rFonts w:ascii="Times" w:eastAsiaTheme="minorEastAsia" w:hAnsi="Times" w:cs="Times"/>
              </w:rPr>
              <m:t>val</m:t>
            </m:r>
          </m:sub>
        </m:sSub>
        <m:r>
          <m:rPr>
            <m:sty m:val="p"/>
          </m:rPr>
          <w:rPr>
            <w:rFonts w:ascii="Cambria Math" w:eastAsiaTheme="minorEastAsia" w:hAnsi="Cambria Math" w:cs="Times"/>
          </w:rPr>
          <w:softHyphen/>
        </m:r>
      </m:oMath>
      <w:r w:rsidR="005E4F94">
        <w:rPr>
          <w:rFonts w:eastAsiaTheme="minorEastAsia"/>
        </w:rPr>
        <w:t>, which was used in subsequent analyses.</w:t>
      </w:r>
      <w:r w:rsidR="007040AF">
        <w:rPr>
          <w:rFonts w:eastAsiaTheme="minorEastAsia"/>
        </w:rPr>
        <w:t xml:space="preserve"> In addition to the </w:t>
      </w:r>
      <m:oMath>
        <m:sSub>
          <m:sSubPr>
            <m:ctrlPr>
              <w:rPr>
                <w:rFonts w:ascii="Cambria Math" w:eastAsiaTheme="minorEastAsia" w:hAnsi="Cambria Math" w:cs="Times"/>
                <w:i/>
              </w:rPr>
            </m:ctrlPr>
          </m:sSubPr>
          <m:e>
            <m:r>
              <m:rPr>
                <m:nor/>
              </m:rPr>
              <w:rPr>
                <w:rFonts w:ascii="Times" w:eastAsiaTheme="minorEastAsia" w:hAnsi="Times" w:cs="Times"/>
              </w:rPr>
              <m:t>f</m:t>
            </m:r>
          </m:e>
          <m:sub>
            <m:r>
              <m:rPr>
                <m:nor/>
              </m:rPr>
              <w:rPr>
                <w:rFonts w:ascii="Times" w:eastAsiaTheme="minorEastAsia" w:hAnsi="Times" w:cs="Times"/>
              </w:rPr>
              <m:t>val</m:t>
            </m:r>
          </m:sub>
        </m:sSub>
        <m:r>
          <m:rPr>
            <m:sty m:val="p"/>
          </m:rPr>
          <w:rPr>
            <w:rFonts w:ascii="Cambria Math" w:eastAsiaTheme="minorEastAsia" w:hAnsi="Cambria Math" w:cs="Times"/>
          </w:rPr>
          <w:softHyphen/>
        </m:r>
      </m:oMath>
      <w:r w:rsidR="007040AF">
        <w:rPr>
          <w:rFonts w:eastAsiaTheme="minorEastAsia"/>
        </w:rPr>
        <w:t xml:space="preserve"> parameter, the quantile parameter was tuned with the external validation set. Quantiles near the 90</w:t>
      </w:r>
      <w:r w:rsidR="007040AF" w:rsidRPr="0054555E">
        <w:rPr>
          <w:rFonts w:eastAsiaTheme="minorEastAsia"/>
          <w:vertAlign w:val="superscript"/>
        </w:rPr>
        <w:t>th</w:t>
      </w:r>
      <w:r w:rsidR="007040AF">
        <w:rPr>
          <w:rFonts w:eastAsiaTheme="minorEastAsia"/>
        </w:rPr>
        <w:t xml:space="preserve"> were found to return only modest improvements, and thus the 90</w:t>
      </w:r>
      <w:r w:rsidR="007040AF" w:rsidRPr="00DE1C65">
        <w:rPr>
          <w:rFonts w:eastAsiaTheme="minorEastAsia"/>
          <w:vertAlign w:val="superscript"/>
        </w:rPr>
        <w:t>th</w:t>
      </w:r>
      <w:r w:rsidR="007040AF">
        <w:rPr>
          <w:rFonts w:eastAsiaTheme="minorEastAsia"/>
        </w:rPr>
        <w:t xml:space="preserve"> quantile was analyzed for simplicity.</w:t>
      </w:r>
      <w:r w:rsidR="0025731C">
        <w:rPr>
          <w:rFonts w:eastAsiaTheme="minorEastAsia"/>
        </w:rPr>
        <w:t xml:space="preserve"> </w:t>
      </w:r>
    </w:p>
    <w:p w14:paraId="6DBF4285" w14:textId="3B1F02B6" w:rsidR="005E4F94" w:rsidRDefault="0025731C" w:rsidP="007040AF">
      <w:pPr>
        <w:pStyle w:val="TAMainText"/>
        <w:rPr>
          <w:rFonts w:eastAsiaTheme="minorEastAsia"/>
        </w:rPr>
      </w:pPr>
      <w:r>
        <w:rPr>
          <w:rFonts w:eastAsiaTheme="minorEastAsia"/>
        </w:rPr>
        <w:t>To evaluate whether we overfit to th</w:t>
      </w:r>
      <w:r w:rsidR="00456E06">
        <w:rPr>
          <w:rFonts w:eastAsiaTheme="minorEastAsia"/>
        </w:rPr>
        <w:t>is validation set</w:t>
      </w:r>
      <w:r>
        <w:rPr>
          <w:rFonts w:eastAsiaTheme="minorEastAsia"/>
        </w:rPr>
        <w:t xml:space="preserve">, we perform </w:t>
      </w:r>
      <w:r w:rsidR="005012CE">
        <w:rPr>
          <w:rFonts w:eastAsiaTheme="minorEastAsia"/>
        </w:rPr>
        <w:t>k-fold cross validation</w:t>
      </w:r>
      <w:r w:rsidR="00456E06">
        <w:rPr>
          <w:rFonts w:eastAsiaTheme="minorEastAsia"/>
        </w:rPr>
        <w:t xml:space="preserve"> </w:t>
      </w:r>
      <w:r w:rsidR="005012CE">
        <w:rPr>
          <w:rFonts w:eastAsiaTheme="minorEastAsia"/>
        </w:rPr>
        <w:t>with the number of folds</w:t>
      </w:r>
      <w:r w:rsidR="008403DF">
        <w:rPr>
          <w:rFonts w:eastAsiaTheme="minorEastAsia"/>
        </w:rPr>
        <w:t>,</w:t>
      </w:r>
      <w:r w:rsidR="005012CE">
        <w:rPr>
          <w:rFonts w:eastAsiaTheme="minorEastAsia"/>
        </w:rPr>
        <w:t xml:space="preserve"> k</w:t>
      </w:r>
      <w:r w:rsidR="008403DF">
        <w:rPr>
          <w:rFonts w:eastAsiaTheme="minorEastAsia"/>
        </w:rPr>
        <w:t>,</w:t>
      </w:r>
      <w:r w:rsidR="005012CE">
        <w:rPr>
          <w:rFonts w:eastAsiaTheme="minorEastAsia"/>
        </w:rPr>
        <w:t xml:space="preserve"> </w:t>
      </w:r>
      <w:r w:rsidR="008403DF">
        <w:rPr>
          <w:rFonts w:eastAsiaTheme="minorEastAsia"/>
        </w:rPr>
        <w:t>equal to five</w:t>
      </w:r>
      <w:r w:rsidR="005012CE">
        <w:rPr>
          <w:rFonts w:eastAsiaTheme="minorEastAsia"/>
        </w:rPr>
        <w:t xml:space="preserve">. We train our models on </w:t>
      </w:r>
      <w:r w:rsidR="008403DF">
        <w:rPr>
          <w:rFonts w:eastAsiaTheme="minorEastAsia"/>
        </w:rPr>
        <w:t>four</w:t>
      </w:r>
      <w:r w:rsidR="005012CE">
        <w:rPr>
          <w:rFonts w:eastAsiaTheme="minorEastAsia"/>
        </w:rPr>
        <w:t xml:space="preserve"> out of </w:t>
      </w:r>
      <w:r w:rsidR="008403DF">
        <w:rPr>
          <w:rFonts w:eastAsiaTheme="minorEastAsia"/>
        </w:rPr>
        <w:t>five</w:t>
      </w:r>
      <w:r w:rsidR="005012CE">
        <w:rPr>
          <w:rFonts w:eastAsiaTheme="minorEastAsia"/>
        </w:rPr>
        <w:t xml:space="preserve"> folds, tuning the </w:t>
      </w:r>
      <m:oMath>
        <m:sSub>
          <m:sSubPr>
            <m:ctrlPr>
              <w:rPr>
                <w:rFonts w:ascii="Cambria Math" w:eastAsiaTheme="minorEastAsia" w:hAnsi="Cambria Math"/>
                <w:i/>
              </w:rPr>
            </m:ctrlPr>
          </m:sSubPr>
          <m:e>
            <m:r>
              <m:rPr>
                <m:nor/>
              </m:rPr>
              <w:rPr>
                <w:rFonts w:ascii="Cambria Math" w:eastAsiaTheme="minorEastAsia" w:hAnsi="Cambria Math"/>
              </w:rPr>
              <m:t>f</m:t>
            </m:r>
          </m:e>
          <m:sub>
            <m:r>
              <m:rPr>
                <m:nor/>
              </m:rPr>
              <w:rPr>
                <w:rFonts w:ascii="Cambria Math" w:eastAsiaTheme="minorEastAsia" w:hAnsi="Cambria Math"/>
              </w:rPr>
              <m:t>val</m:t>
            </m:r>
          </m:sub>
        </m:sSub>
      </m:oMath>
      <w:r w:rsidR="005012CE">
        <w:rPr>
          <w:rFonts w:eastAsiaTheme="minorEastAsia"/>
        </w:rPr>
        <w:t xml:space="preserve"> </w:t>
      </w:r>
      <w:r w:rsidR="005012CE">
        <w:rPr>
          <w:rFonts w:eastAsiaTheme="minorEastAsia"/>
        </w:rPr>
        <w:lastRenderedPageBreak/>
        <w:t xml:space="preserve">parameter such that the model performance agreement is maximized on the testing set. We find that the value of </w:t>
      </w:r>
      <m:oMath>
        <m:sSub>
          <m:sSubPr>
            <m:ctrlPr>
              <w:rPr>
                <w:rFonts w:ascii="Cambria Math" w:eastAsiaTheme="minorEastAsia" w:hAnsi="Cambria Math"/>
                <w:i/>
              </w:rPr>
            </m:ctrlPr>
          </m:sSubPr>
          <m:e>
            <m:r>
              <m:rPr>
                <m:nor/>
              </m:rPr>
              <w:rPr>
                <w:rFonts w:ascii="Cambria Math" w:eastAsiaTheme="minorEastAsia" w:hAnsi="Cambria Math"/>
              </w:rPr>
              <m:t>f</m:t>
            </m:r>
          </m:e>
          <m:sub>
            <m:r>
              <m:rPr>
                <m:nor/>
              </m:rPr>
              <w:rPr>
                <w:rFonts w:ascii="Cambria Math" w:eastAsiaTheme="minorEastAsia" w:hAnsi="Cambria Math"/>
              </w:rPr>
              <m:t>val</m:t>
            </m:r>
          </m:sub>
        </m:sSub>
      </m:oMath>
      <w:r w:rsidR="005012CE">
        <w:rPr>
          <w:rFonts w:eastAsiaTheme="minorEastAsia"/>
        </w:rPr>
        <w:t xml:space="preserve"> which results in superior performance to be 0.03, suggesting tha</w:t>
      </w:r>
      <w:r w:rsidR="00456E06">
        <w:rPr>
          <w:rFonts w:eastAsiaTheme="minorEastAsia"/>
        </w:rPr>
        <w:t>t our work above</w:t>
      </w:r>
      <w:r w:rsidR="005012CE">
        <w:rPr>
          <w:rFonts w:eastAsiaTheme="minorEastAsia"/>
        </w:rPr>
        <w:t xml:space="preserve"> generalizes appropriately. K-fold cross validation results are given in Table</w:t>
      </w:r>
      <w:r w:rsidR="00512096">
        <w:rPr>
          <w:rFonts w:eastAsiaTheme="minorEastAsia"/>
        </w:rPr>
        <w:t xml:space="preserve"> S2.</w:t>
      </w:r>
      <w:r w:rsidR="007040AF">
        <w:rPr>
          <w:rFonts w:eastAsiaTheme="minorEastAsia"/>
        </w:rPr>
        <w:t xml:space="preserve"> </w:t>
      </w:r>
    </w:p>
    <w:p w14:paraId="12C4A998" w14:textId="0DD309FD" w:rsidR="00BF146F" w:rsidRDefault="00BF146F" w:rsidP="005E4F94">
      <w:pPr>
        <w:pStyle w:val="TAMainText"/>
        <w:rPr>
          <w:rFonts w:eastAsiaTheme="minorEastAsia"/>
        </w:rPr>
      </w:pPr>
      <w:r>
        <w:rPr>
          <w:rFonts w:eastAsiaTheme="minorEastAsia"/>
        </w:rPr>
        <w:t xml:space="preserve">We also use this same validation set to compare performance across all </w:t>
      </w:r>
      <w:r w:rsidR="008403DF">
        <w:rPr>
          <w:rFonts w:eastAsiaTheme="minorEastAsia"/>
        </w:rPr>
        <w:t>four</w:t>
      </w:r>
      <w:r>
        <w:rPr>
          <w:rFonts w:eastAsiaTheme="minorEastAsia"/>
        </w:rPr>
        <w:t xml:space="preserve"> algorithms examined in this study. We evaluate performance of each by calculating the percentage agreement between each algorithm’s labels and the validation set labels.</w:t>
      </w:r>
    </w:p>
    <w:p w14:paraId="3D8BAA40" w14:textId="62C016A4" w:rsidR="008B7274" w:rsidRDefault="00093F08" w:rsidP="005E4F94">
      <w:pPr>
        <w:pStyle w:val="TAMainText"/>
        <w:spacing w:after="240"/>
        <w:ind w:firstLine="0"/>
        <w:jc w:val="left"/>
        <w:rPr>
          <w:rFonts w:eastAsiaTheme="minorEastAsia"/>
          <w:b/>
          <w:bCs/>
        </w:rPr>
      </w:pPr>
      <w:r>
        <w:rPr>
          <w:rFonts w:eastAsiaTheme="minorEastAsia"/>
          <w:b/>
          <w:bCs/>
        </w:rPr>
        <w:t>2.</w:t>
      </w:r>
      <w:r w:rsidR="00EB7D99">
        <w:rPr>
          <w:rFonts w:eastAsiaTheme="minorEastAsia"/>
          <w:b/>
          <w:bCs/>
        </w:rPr>
        <w:t>7</w:t>
      </w:r>
      <w:r>
        <w:rPr>
          <w:rFonts w:eastAsiaTheme="minorEastAsia"/>
          <w:b/>
          <w:bCs/>
        </w:rPr>
        <w:t xml:space="preserve"> Interpretation: </w:t>
      </w:r>
      <w:r w:rsidR="005E4FFA">
        <w:rPr>
          <w:rFonts w:eastAsiaTheme="minorEastAsia"/>
          <w:b/>
          <w:bCs/>
        </w:rPr>
        <w:t>K</w:t>
      </w:r>
      <w:r>
        <w:rPr>
          <w:rFonts w:eastAsiaTheme="minorEastAsia"/>
          <w:b/>
          <w:bCs/>
        </w:rPr>
        <w:t>-</w:t>
      </w:r>
      <w:r w:rsidR="005E4FFA">
        <w:rPr>
          <w:rFonts w:eastAsiaTheme="minorEastAsia"/>
          <w:b/>
          <w:bCs/>
        </w:rPr>
        <w:t>M</w:t>
      </w:r>
      <w:r>
        <w:rPr>
          <w:rFonts w:eastAsiaTheme="minorEastAsia"/>
          <w:b/>
          <w:bCs/>
        </w:rPr>
        <w:t>eans Clustering and P</w:t>
      </w:r>
      <w:r w:rsidR="002B3FDF">
        <w:rPr>
          <w:rFonts w:eastAsiaTheme="minorEastAsia"/>
          <w:b/>
          <w:bCs/>
        </w:rPr>
        <w:t>CA</w:t>
      </w:r>
    </w:p>
    <w:p w14:paraId="483B575C" w14:textId="0E7CEDE2" w:rsidR="00093F08" w:rsidRDefault="001547D6" w:rsidP="00093F08">
      <w:pPr>
        <w:pStyle w:val="TAMainText"/>
      </w:pPr>
      <w:r>
        <w:t>W</w:t>
      </w:r>
      <w:r w:rsidR="00456E06">
        <w:t xml:space="preserve">e perform k-means clustering on the extracted anomalies </w:t>
      </w:r>
      <w:r w:rsidR="00093F08">
        <w:t xml:space="preserve">in R using the </w:t>
      </w:r>
      <w:proofErr w:type="spellStart"/>
      <w:r w:rsidR="00093F08">
        <w:t>kmeans</w:t>
      </w:r>
      <w:proofErr w:type="spellEnd"/>
      <w:r w:rsidR="00093F08">
        <w:t xml:space="preserve"> function available in base.</w:t>
      </w:r>
      <w:r w:rsidR="00093F08">
        <w:fldChar w:fldCharType="begin"/>
      </w:r>
      <w:r w:rsidR="005041F5">
        <w:instrText xml:space="preserve"> ADDIN ZOTERO_ITEM CSL_CITATION {"citationID":"lrKNLhVP","properties":{"formattedCitation":"\\super 12\\nosupersub{}","plainCitation":"12","noteIndex":0},"citationItems":[{"id":57,"uris":["http://zotero.org/users/4282478/items/93NPIWK3"],"itemData":{"id":57,"type":"webpage","title":"R: The R Project for Statistical Computing","URL":"https://www.r-project.org/","accessed":{"date-parts":[["2021",6,22]]}}}],"schema":"https://github.com/citation-style-language/schema/raw/master/csl-citation.json"} </w:instrText>
      </w:r>
      <w:r w:rsidR="00093F08">
        <w:fldChar w:fldCharType="separate"/>
      </w:r>
      <w:r w:rsidR="005041F5" w:rsidRPr="005041F5">
        <w:rPr>
          <w:rFonts w:ascii="Cambria" w:hAnsi="Cambria"/>
          <w:szCs w:val="24"/>
          <w:vertAlign w:val="superscript"/>
        </w:rPr>
        <w:t>12</w:t>
      </w:r>
      <w:r w:rsidR="00093F08">
        <w:fldChar w:fldCharType="end"/>
      </w:r>
      <w:r w:rsidR="00093F08">
        <w:t xml:space="preserve"> The number of centers (clusters) was set to 3</w:t>
      </w:r>
      <w:r w:rsidR="002B3FDF">
        <w:t>,</w:t>
      </w:r>
      <w:r w:rsidR="00093F08">
        <w:t xml:space="preserve"> and 200 iterations with different random starts were chosen to ensure the derived result was robust</w:t>
      </w:r>
      <w:r w:rsidR="007040AF">
        <w:t xml:space="preserve"> to utilized starting values</w:t>
      </w:r>
      <w:r w:rsidR="00093F08">
        <w:t>. Cluster labels were assigned based on the cluster means</w:t>
      </w:r>
      <w:r w:rsidR="00456E06">
        <w:t xml:space="preserve"> to ensure consistency in label assignment.</w:t>
      </w:r>
      <w:r w:rsidR="00F67FF3">
        <w:t xml:space="preserve"> </w:t>
      </w:r>
      <w:r w:rsidR="008A1A42">
        <w:t xml:space="preserve">Principal component loadings and scores for visualization were calculated using </w:t>
      </w:r>
      <w:proofErr w:type="spellStart"/>
      <w:r w:rsidR="008A1A42">
        <w:t>prcomp</w:t>
      </w:r>
      <w:proofErr w:type="spellEnd"/>
      <w:r w:rsidR="008A1A42">
        <w:t xml:space="preserve"> available in R base on scaled measurements.</w:t>
      </w:r>
      <w:r w:rsidR="002C3217">
        <w:fldChar w:fldCharType="begin"/>
      </w:r>
      <w:r w:rsidR="005041F5">
        <w:instrText xml:space="preserve"> ADDIN ZOTERO_ITEM CSL_CITATION {"citationID":"Mjknp4xK","properties":{"formattedCitation":"\\super 12\\nosupersub{}","plainCitation":"12","noteIndex":0},"citationItems":[{"id":57,"uris":["http://zotero.org/users/4282478/items/93NPIWK3"],"itemData":{"id":57,"type":"webpage","title":"R: The R Project for Statistical Computing","URL":"https://www.r-project.org/","accessed":{"date-parts":[["2021",6,22]]}}}],"schema":"https://github.com/citation-style-language/schema/raw/master/csl-citation.json"} </w:instrText>
      </w:r>
      <w:r w:rsidR="002C3217">
        <w:fldChar w:fldCharType="separate"/>
      </w:r>
      <w:r w:rsidR="005041F5" w:rsidRPr="005041F5">
        <w:rPr>
          <w:szCs w:val="24"/>
          <w:vertAlign w:val="superscript"/>
        </w:rPr>
        <w:t>12</w:t>
      </w:r>
      <w:r w:rsidR="002C3217">
        <w:fldChar w:fldCharType="end"/>
      </w:r>
      <w:r w:rsidR="008A1A42">
        <w:t xml:space="preserve"> Visualization itself was done using R packages scattermore</w:t>
      </w:r>
      <w:r w:rsidR="008A1A42">
        <w:fldChar w:fldCharType="begin"/>
      </w:r>
      <w:r w:rsidR="005041F5">
        <w:instrText xml:space="preserve"> ADDIN ZOTERO_ITEM CSL_CITATION {"citationID":"Qo6PzN0t","properties":{"formattedCitation":"\\super 13\\nosupersub{}","plainCitation":"13","noteIndex":0},"citationItems":[{"id":791,"uris":["http://zotero.org/users/4282478/items/PNAPG8MF"],"itemData":{"id":791,"type":"book","abstract":"C-based conversion of large scatterplot data to rasters. Speeds up plotting of data with millions of points.","source":"R-Packages","title":"scattermore: Scatterplots with More Points","title-short":"scattermore","URL":"https://CRAN.R-project.org/package=scattermore","version":"0.8","author":[{"family":"Kratochvil","given":"Mirek"}],"accessed":{"date-parts":[["2022",4,11]]},"issued":{"date-parts":[["2022",2,14]]}}}],"schema":"https://github.com/citation-style-language/schema/raw/master/csl-citation.json"} </w:instrText>
      </w:r>
      <w:r w:rsidR="008A1A42">
        <w:fldChar w:fldCharType="separate"/>
      </w:r>
      <w:r w:rsidR="005041F5" w:rsidRPr="005041F5">
        <w:rPr>
          <w:szCs w:val="24"/>
          <w:vertAlign w:val="superscript"/>
        </w:rPr>
        <w:t>13</w:t>
      </w:r>
      <w:r w:rsidR="008A1A42">
        <w:fldChar w:fldCharType="end"/>
      </w:r>
      <w:r w:rsidR="008A1A42">
        <w:t xml:space="preserve"> and tidyverse.</w:t>
      </w:r>
      <w:r w:rsidR="008A1A42">
        <w:fldChar w:fldCharType="begin"/>
      </w:r>
      <w:r w:rsidR="005041F5">
        <w:instrText xml:space="preserve"> ADDIN ZOTERO_ITEM CSL_CITATION {"citationID":"t8midioS","properties":{"formattedCitation":"\\super 14\\nosupersub{}","plainCitation":"14","noteIndex":0},"citationItems":[{"id":766,"uris":["http://zotero.org/users/4282478/items/MF36QX2J"],"itemData":{"id":766,"type":"webpage","abstract":"The tidyverse is an integrated collection of R packages designed to make data science fast, fluid, and fun.","language":"en-us","title":"Tidyverse","URL":"https://www.tidyverse.org/","accessed":{"date-parts":[["2022",3,31]]}}}],"schema":"https://github.com/citation-style-language/schema/raw/master/csl-citation.json"} </w:instrText>
      </w:r>
      <w:r w:rsidR="008A1A42">
        <w:fldChar w:fldCharType="separate"/>
      </w:r>
      <w:r w:rsidR="005041F5" w:rsidRPr="005041F5">
        <w:rPr>
          <w:szCs w:val="24"/>
          <w:vertAlign w:val="superscript"/>
        </w:rPr>
        <w:t>14</w:t>
      </w:r>
      <w:r w:rsidR="008A1A42">
        <w:fldChar w:fldCharType="end"/>
      </w:r>
      <w:r w:rsidR="008A1A42">
        <w:t xml:space="preserve"> Varimax rotation was performed using R package psych</w:t>
      </w:r>
      <w:r w:rsidR="008A1A42">
        <w:fldChar w:fldCharType="begin"/>
      </w:r>
      <w:r w:rsidR="005041F5">
        <w:instrText xml:space="preserve"> ADDIN ZOTERO_ITEM CSL_CITATION {"citationID":"CZOFGOPw","properties":{"formattedCitation":"\\super 15\\nosupersub{}","plainCitation":"15","noteIndex":0},"citationItems":[{"id":792,"uris":["http://zotero.org/users/4282478/items/N93IUAHJ"],"itemData":{"id":792,"type":"book","abstract":"A general purpose toolbox for personality, psychometric theory and experimental psychology. Functions are primarily for multivariate analysis and scale construction using factor analysis, principal component analysis, cluster analysis and reliability analysis, although others provide basic descriptive statistics. Item Response Theory is done using factor analysis of tetrachoric and polychoric correlations. Functions for analyzing data at multiple levels include within and between group statistics, including correlations and factor analysis. Functions for simulating and testing particular item and test structures are included. Several functions serve as a useful front end for structural equation modeling. Graphical displays of path diagrams, factor analysis and structural equation models are created using basic graphics. Some of the functions are written to support a book on psychometric theory as well as publications in personality research. For more information, see the &lt;https://personality-project.org/r/&gt; web page.","source":"R-Packages","title":"psych: Procedures for Psychological, Psychometric, and Personality Research","title-short":"psych","URL":"https://CRAN.R-project.org/package=psych","version":"2.2.3","author":[{"family":"Revelle","given":"William"}],"accessed":{"date-parts":[["2022",4,11]]},"issued":{"date-parts":[["2022",3,19]]}}}],"schema":"https://github.com/citation-style-language/schema/raw/master/csl-citation.json"} </w:instrText>
      </w:r>
      <w:r w:rsidR="008A1A42">
        <w:fldChar w:fldCharType="separate"/>
      </w:r>
      <w:r w:rsidR="005041F5" w:rsidRPr="005041F5">
        <w:rPr>
          <w:szCs w:val="24"/>
          <w:vertAlign w:val="superscript"/>
        </w:rPr>
        <w:t>15</w:t>
      </w:r>
      <w:r w:rsidR="008A1A42">
        <w:fldChar w:fldCharType="end"/>
      </w:r>
      <w:r>
        <w:t xml:space="preserve"> to compare with results in a previously published study.</w:t>
      </w:r>
      <w:r>
        <w:fldChar w:fldCharType="begin"/>
      </w:r>
      <w:r>
        <w:instrText xml:space="preserve"> ADDIN ZOTERO_ITEM CSL_CITATION {"citationID":"rbWTJCWy","properties":{"formattedCitation":"\\super 1\\nosupersub{}","plainCitation":"1","noteIndex":0},"citationItems":[{"id":159,"uris":["http://zotero.org/users/4282478/items/4SPHF3NQ"],"itemData":{"id":159,"type":"article-journal","abstract":"We have applied the absolute principal component scores (APCS) receptor model to on-road, background-adjusted measurements of NOx, CO, CO2, black carbon (BC), and particle number (PN) obtained from a continuously moving platform deployed over nine afternoon sampling periods in Seattle, WA. Two Varimax-rotated principal component features described 75% of the overall variance of the observations. A heavy-duty vehicle feature was correlated with black carbon and particle number, whereas a light-duty feature was correlated with CO and CO2. NOx had moderate correlation with both features. The bootstrapped APCS model predictions were used to estimate area-wide, average fuel-based emission factors and their respective 95% confidence limits. The average emission factors for NOx, CO, BC and PN (14.8, 18.9, 0.40 g/kg, and 4.3 × 1015 particles/kg for heavy duty vehicles, and 3.2, 22.4, 0.016 g/kg, and 0.19 × 1015 particles/kg for light-duty vehicles, respectively) are consistent with previous estimates based on remote sensing, vehicle chase studies, and recent dynamometer tests. Information on the spatial distribution of the concentrations contributed by these two vehicle categories relative to background during the sampling period was also obtained.","container-title":"Atmospheric Environment","DOI":"10.1016/j.atmosenv.2016.12.037","ISSN":"1352-2310","journalAbbreviation":"Atmospheric Environment","page":"201-211","source":"ScienceDirect","title":"Ambient air quality measurements from a continuously moving mobile platform: Estimation of area-wide, fuel-based, mobile source emission factors using absolute principal component scores","title-short":"Ambient air quality measurements from a continuously moving mobile platform","volume":"152","author":[{"family":"Larson","given":"Timothy"},{"family":"Gould","given":"Timothy"},{"family":"Riley","given":"Erin A."},{"family":"Austin","given":"Elena"},{"family":"Fintzi","given":"Jonathan"},{"family":"Sheppard","given":"Lianne"},{"family":"Yost","given":"Michael"},{"family":"Simpson","given":"Christopher"}],"issued":{"date-parts":[["2017",3,1]]}}}],"schema":"https://github.com/citation-style-language/schema/raw/master/csl-citation.json"} </w:instrText>
      </w:r>
      <w:r>
        <w:fldChar w:fldCharType="separate"/>
      </w:r>
      <w:r w:rsidRPr="001547D6">
        <w:rPr>
          <w:szCs w:val="24"/>
          <w:vertAlign w:val="superscript"/>
        </w:rPr>
        <w:t>1</w:t>
      </w:r>
      <w:r>
        <w:fldChar w:fldCharType="end"/>
      </w:r>
    </w:p>
    <w:p w14:paraId="279331C0" w14:textId="755CD25D" w:rsidR="00093F08" w:rsidRPr="009A06AE" w:rsidRDefault="00093F08" w:rsidP="00093F08">
      <w:pPr>
        <w:pStyle w:val="TAMainText"/>
      </w:pPr>
      <w:r>
        <w:t>Boxplots of assigned roadway trucking variables were created to probe potential meanings of clustered anomalies. Roadway trucking variables were extracted from</w:t>
      </w:r>
      <w:r w:rsidR="002B3FDF">
        <w:t xml:space="preserve"> the Texas Department of Transportation’s</w:t>
      </w:r>
      <w:r>
        <w:t xml:space="preserve"> </w:t>
      </w:r>
      <w:r w:rsidR="002B3FDF">
        <w:t>(</w:t>
      </w:r>
      <w:r>
        <w:t>TxDOT</w:t>
      </w:r>
      <w:r w:rsidR="002B3FDF">
        <w:t>)</w:t>
      </w:r>
      <w:r>
        <w:t xml:space="preserve"> roadway inventory with processing performed using R package sf.</w:t>
      </w:r>
      <w:r>
        <w:fldChar w:fldCharType="begin"/>
      </w:r>
      <w:r w:rsidR="005041F5">
        <w:instrText xml:space="preserve"> ADDIN ZOTERO_ITEM CSL_CITATION {"citationID":"iTrWHs8Z","properties":{"formattedCitation":"\\super 16\\nosupersub{}","plainCitation":"16","noteIndex":0},"citationItems":[{"id":733,"uris":["http://zotero.org/users/4282478/items/A8MAGVCD"],"itemData":{"id":733,"type":"webpage","title":"Roadway Inventory","URL":"https://www.txdot.gov/inside-txdot/division/transportation-planning/roadway-inventory.html","accessed":{"date-parts":[["2022",3,4]]}}}],"schema":"https://github.com/citation-style-language/schema/raw/master/csl-citation.json"} </w:instrText>
      </w:r>
      <w:r>
        <w:fldChar w:fldCharType="separate"/>
      </w:r>
      <w:r w:rsidR="005041F5" w:rsidRPr="005041F5">
        <w:rPr>
          <w:rFonts w:ascii="Cambria" w:hAnsi="Cambria"/>
          <w:szCs w:val="24"/>
          <w:vertAlign w:val="superscript"/>
        </w:rPr>
        <w:t>16</w:t>
      </w:r>
      <w:r>
        <w:fldChar w:fldCharType="end"/>
      </w:r>
      <w:r>
        <w:t xml:space="preserve"> Records along the same road segment were averaged with weights equivalent to the distance between fields</w:t>
      </w:r>
      <w:r w:rsidR="008A1A42">
        <w:t xml:space="preserve"> in the shapefile</w:t>
      </w:r>
      <w:r>
        <w:t xml:space="preserve"> FROM_DFO and TO_DFO</w:t>
      </w:r>
      <w:r w:rsidR="008A1A42">
        <w:t>, which</w:t>
      </w:r>
      <w:r w:rsidR="001547D6">
        <w:t xml:space="preserve"> are distance measures</w:t>
      </w:r>
      <w:r w:rsidR="008A1A42">
        <w:t xml:space="preserve"> represent</w:t>
      </w:r>
      <w:r w:rsidR="001547D6">
        <w:t>ing</w:t>
      </w:r>
      <w:r w:rsidR="008A1A42">
        <w:t xml:space="preserve"> </w:t>
      </w:r>
      <w:r w:rsidR="003F43CC">
        <w:t>starting and ending points for those records in the shapefile</w:t>
      </w:r>
      <w:r>
        <w:t>. Extracted roadway variables from the shapefile included Truck Annual Average Daily Traffic Percentage (TRUCK_AADT_PCT) and the number of all trucks in AADT (AADT_TRUCKS).</w:t>
      </w:r>
    </w:p>
    <w:p w14:paraId="0F39BFF1" w14:textId="79731ACD" w:rsidR="008B7274" w:rsidRDefault="00093F08" w:rsidP="00093F08">
      <w:pPr>
        <w:pStyle w:val="TAMainText"/>
        <w:spacing w:after="240"/>
        <w:ind w:firstLine="0"/>
        <w:jc w:val="left"/>
        <w:rPr>
          <w:b/>
          <w:bCs/>
        </w:rPr>
      </w:pPr>
      <w:r>
        <w:rPr>
          <w:b/>
          <w:bCs/>
        </w:rPr>
        <w:lastRenderedPageBreak/>
        <w:t>2.</w:t>
      </w:r>
      <w:r w:rsidR="00EB7D99">
        <w:rPr>
          <w:b/>
          <w:bCs/>
        </w:rPr>
        <w:t>8</w:t>
      </w:r>
      <w:r>
        <w:rPr>
          <w:b/>
          <w:bCs/>
        </w:rPr>
        <w:t xml:space="preserve"> Census Tract Assignment</w:t>
      </w:r>
    </w:p>
    <w:p w14:paraId="541B9C65" w14:textId="10504F26" w:rsidR="00093F08" w:rsidRDefault="00093F08" w:rsidP="00093F08">
      <w:pPr>
        <w:pStyle w:val="TAMainText"/>
      </w:pPr>
      <w:r>
        <w:t>To determine differences in anomaly frequency between census tracts, points were assigned</w:t>
      </w:r>
      <w:r w:rsidR="003F43CC">
        <w:fldChar w:fldCharType="begin"/>
      </w:r>
      <w:r w:rsidR="005041F5">
        <w:instrText xml:space="preserve"> ADDIN ZOTERO_ITEM CSL_CITATION {"citationID":"0jG7r4JL","properties":{"formattedCitation":"\\super 17\\nosupersub{}","plainCitation":"17","noteIndex":0},"citationItems":[{"id":775,"uris":["http://zotero.org/users/4282478/items/E6QZTWN3"],"itemData":{"id":775,"type":"book","abstract":"Support for simple features, a standardized way to encode spatial vector data. Binds to 'GDAL' for reading and writing data, to 'GEOS' for geometrical operations, and to 'PROJ' for projection conversions and datum transformations. Uses by default the 's2' package for spherical geometry operations on ellipsoidal (long/lat) coordinates.","source":"R-Packages","title":"sf: Simple Features for R","title-short":"sf","URL":"https://CRAN.R-project.org/package=sf","version":"1.0-7","author":[{"family":"Pebesma","given":"Edzer"},{"family":"Bivand","given":"Roger"},{"family":"Racine","given":"Etienne"},{"family":"Sumner","given":"Michael"},{"family":"Cook","given":"Ian"},{"family":"Keitt","given":"Tim"},{"family":"Lovelace","given":"Robin"},{"family":"Wickham","given":"Hadley"},{"family":"Ooms","given":"Jeroen"},{"family":"Müller","given":"Kirill"},{"family":"Pedersen","given":"Thomas Lin"},{"family":"Baston","given":"Dan"},{"family":"Dunnington","given":"Dewey"}],"accessed":{"date-parts":[["2022",3,31]]},"issued":{"date-parts":[["2022",3,7]]}}}],"schema":"https://github.com/citation-style-language/schema/raw/master/csl-citation.json"} </w:instrText>
      </w:r>
      <w:r w:rsidR="003F43CC">
        <w:fldChar w:fldCharType="separate"/>
      </w:r>
      <w:r w:rsidR="005041F5" w:rsidRPr="005041F5">
        <w:rPr>
          <w:szCs w:val="24"/>
          <w:vertAlign w:val="superscript"/>
        </w:rPr>
        <w:t>17</w:t>
      </w:r>
      <w:r w:rsidR="003F43CC">
        <w:fldChar w:fldCharType="end"/>
      </w:r>
      <w:r>
        <w:t xml:space="preserve"> to census tracts using tract boundaries stored in a shapefile</w:t>
      </w:r>
      <w:r w:rsidR="00FD6ABB">
        <w:t xml:space="preserve"> </w:t>
      </w:r>
      <w:r>
        <w:t>used in previously published analyses of the same campaign data.</w:t>
      </w:r>
      <w:r>
        <w:fldChar w:fldCharType="begin"/>
      </w:r>
      <w:r w:rsidR="001547D6">
        <w:instrText xml:space="preserve"> ADDIN ZOTERO_ITEM CSL_CITATION {"citationID":"tNyES2tt","properties":{"formattedCitation":"\\super 7,8\\nosupersub{}","plainCitation":"7,8","noteIndex":0},"citationItems":[{"id":108,"uris":["http://zotero.org/users/4282478/items/ZJCS2Z78"],"itemData":{"id":108,"type":"article-journal","abstract":"Diverse urban air pollution sources contribute to spatially variable atmospheric concentrations, with important public health implications. Mobile monitoring shows promise for understanding spatial pollutant patterns, yet it is unclear whether uncertainties associated with temporally sparse sampling and instrument performance limit our ability to identify locations of elevated pollution. To address this question, we analyze 9 months of repeated weekday daytime on-road mobile measurements of black carbon (BC), particle number (PN), and nitrogen oxide (NO, NO2) concentrations within 24 census tracts across Houston, Texas. We quantify persistently elevated, intermittent, and extreme concentration behaviors at 50 m road segments on surface streets and 90 m segments on highways relative to median statistics across the entire sampling domain. We find elevated concentrations above uncertainty levels (±40%) within portions of every census tract, with median concentration increases ranging from 2 to 3× for NO2, and &gt;9× for NO. In contrast, PN exhibits elevated concentrations of 1.5–2× the domain-wide median and distinct spatial patterns relative to other pollutants. Co-located elevated concentrations of primary combustion tracers (BC and NOx) near 30% of metal recycling and concrete batch plant facilities within our sampled census tracts are comparable to those measured within 200 m of highways. Our results demonstrate how extensive mobile monitoring across multiple census tracts can quantitatively characterize urban air pollution source patterns and are applicable to developing effective source mitigation policies.","container-title":"Environmental Science &amp; Technology","DOI":"10.1021/acs.est.9b05523","ISSN":"0013-936X","issue":"4","journalAbbreviation":"Environ. Sci. Technol.","note":"publisher: American Chemical Society","page":"2133-2142","source":"ACS Publications","title":"Characterizing Elevated Urban Air Pollutant Spatial Patterns with Mobile Monitoring in Houston, Texas","volume":"54","author":[{"family":"Miller","given":"David J."},{"family":"Actkinson","given":"Blake"},{"family":"Padilla","given":"Lauren"},{"family":"Griffin","given":"Robert J."},{"family":"Moore","given":"Katie"},{"family":"Lewis","given":"P. Grace Tee"},{"family":"Gardner-Frolick","given":"Rivkah"},{"family":"Craft","given":"Elena"},{"family":"Portier","given":"Christopher J."},{"family":"Hamburg","given":"Steven P."},{"family":"Alvarez","given":"Ramón A."}],"issued":{"date-parts":[["2020",2,18]]}}},{"id":24,"uris":["http://zotero.org/users/4282478/items/RSPG5BFE"],"itemData":{"id":24,"type":"article-journal","abstract":"&lt;p&gt;&lt;strong class=\"journal-contentHeaderColor\"&gt;Abstract.&lt;/strong&gt; Mobile monitoring is becoming increasingly popular for characterizing air pollution on fine spatial scales. In identifying local source contributions to measured pollutant concentrations, the detection and quantification of background are key steps in many mobile monitoring studies, but the methodology to do so requires further development to improve replicability. Here we discuss a new method for quantifying and removing background in mobile monitoring studies, State-Informed Background Removal (SIBaR). The method employs hidden Markov models (HMMs), a popular modeling technique that detects regime changes in time series. We discuss the development of SIBaR and assess its performance on an external dataset. We find 83 % agreement between the predictions made by SIBaR and the predetermined allocation of background and non-background data points. We then assess its application to a dataset collected in Houston by mapping the fraction of points designated as background and comparing source contributions to those derived using other published background detection and removal techniques. The presented results suggest that the SIBaR-modeled source contributions contain source influences left undetected by other techniques, but that they are prone to unrealistic source contribution estimates when they extrapolate. Results suggest that SIBaR could serve as a framework for improved background quantification and removal in future mobile monitoring studies while ensuring that cases of extrapolation are appropriately addressed.&lt;/p&gt;","container-title":"Atmospheric Measurement Techniques","DOI":"10.5194/amt-14-5809-2021","ISSN":"1867-1381","issue":"8","language":"English","note":"publisher: Copernicus GmbH","page":"5809-5821","source":"amt.copernicus.org","title":"SIBaR: a new method for background quantification and removal from mobile air pollution measurements","title-short":"SIBaR","volume":"14","author":[{"family":"Actkinson","given":"Blake"},{"family":"Ensor","given":"Katherine"},{"family":"Griffin","given":"Robert J."}],"issued":{"date-parts":[["2021",8,26]]}}}],"schema":"https://github.com/citation-style-language/schema/raw/master/csl-citation.json"} </w:instrText>
      </w:r>
      <w:r>
        <w:fldChar w:fldCharType="separate"/>
      </w:r>
      <w:r w:rsidR="001547D6" w:rsidRPr="001547D6">
        <w:rPr>
          <w:rFonts w:ascii="Cambria" w:hAnsi="Cambria"/>
          <w:szCs w:val="24"/>
          <w:vertAlign w:val="superscript"/>
        </w:rPr>
        <w:t>7,8</w:t>
      </w:r>
      <w:r>
        <w:fldChar w:fldCharType="end"/>
      </w:r>
      <w:r>
        <w:t xml:space="preserve"> </w:t>
      </w:r>
      <w:r w:rsidR="00512096">
        <w:t xml:space="preserve">Anomalies of a given cluster assignment were counted and divided by the total recorded measurements in each polygon. </w:t>
      </w:r>
      <w:r w:rsidR="003F43CC">
        <w:t>Because</w:t>
      </w:r>
      <w:r w:rsidR="001914EB">
        <w:t xml:space="preserve"> each census tract was imperfectly sampled, we implement a rescaling procedure described in detail in S</w:t>
      </w:r>
      <w:r w:rsidR="002B3FDF">
        <w:t>ection S1</w:t>
      </w:r>
      <w:r w:rsidR="001914EB">
        <w:t xml:space="preserve">. As part of that procedure, we </w:t>
      </w:r>
      <w:r w:rsidR="003F43CC">
        <w:t>re</w:t>
      </w:r>
      <w:r w:rsidR="001914EB">
        <w:t>strict the comparisons to 19 of the 35 census tracts, to measurements taken between 8 AM and 4 PM, and to measurements taken on weekdays. To account for different polygons containing differing</w:t>
      </w:r>
      <w:r w:rsidR="003F43CC">
        <w:t xml:space="preserve"> numbers</w:t>
      </w:r>
      <w:r w:rsidR="001914EB">
        <w:t xml:space="preserve"> of measurements, we divide the total amount of rescaled anomaly types by the total number of measurements made in the census tract, deriving a probability of encountering the specified anomaly type during the campaign in the </w:t>
      </w:r>
      <w:r w:rsidR="003F43CC">
        <w:t>restricted</w:t>
      </w:r>
      <w:r w:rsidR="001914EB">
        <w:t xml:space="preserve"> time interval </w:t>
      </w:r>
      <w:r w:rsidR="002C3217">
        <w:t xml:space="preserve">described </w:t>
      </w:r>
      <w:r w:rsidR="001914EB">
        <w:t>above.</w:t>
      </w:r>
      <w:r w:rsidR="00BC54A5">
        <w:t xml:space="preserve"> Error estimates for these probabilities are obtained via bootstrapping and provided in Tables S6, S7 and S8. Section S2 describes the used bootstrapping procedure. </w:t>
      </w:r>
    </w:p>
    <w:p w14:paraId="1CE35C4E" w14:textId="77777777" w:rsidR="00512096" w:rsidRDefault="00512096" w:rsidP="00093F08">
      <w:pPr>
        <w:pStyle w:val="TAMainText"/>
      </w:pPr>
    </w:p>
    <w:p w14:paraId="72192B83" w14:textId="01E42810" w:rsidR="00DD3F8C" w:rsidRDefault="00DD3F8C" w:rsidP="00DD3F8C">
      <w:pPr>
        <w:pStyle w:val="TAMainText"/>
        <w:numPr>
          <w:ilvl w:val="0"/>
          <w:numId w:val="15"/>
        </w:numPr>
        <w:spacing w:after="240"/>
        <w:jc w:val="left"/>
        <w:rPr>
          <w:b/>
          <w:bCs/>
        </w:rPr>
      </w:pPr>
      <w:r>
        <w:rPr>
          <w:b/>
          <w:bCs/>
        </w:rPr>
        <w:t>RESULTS</w:t>
      </w:r>
    </w:p>
    <w:p w14:paraId="46FD53B0" w14:textId="4DDFD1A7" w:rsidR="00093F08" w:rsidRPr="00093F08" w:rsidRDefault="00093F08" w:rsidP="00093F08">
      <w:pPr>
        <w:pStyle w:val="TAMainText"/>
        <w:spacing w:after="240"/>
        <w:ind w:firstLine="0"/>
        <w:jc w:val="left"/>
        <w:rPr>
          <w:rFonts w:eastAsiaTheme="minorEastAsia"/>
          <w:b/>
          <w:bCs/>
        </w:rPr>
      </w:pPr>
      <w:r>
        <w:rPr>
          <w:rFonts w:eastAsiaTheme="minorEastAsia"/>
          <w:b/>
          <w:bCs/>
        </w:rPr>
        <w:t>3.1 External Validation</w:t>
      </w:r>
    </w:p>
    <w:p w14:paraId="0669D354" w14:textId="2A636ED6" w:rsidR="004460CE" w:rsidRDefault="004460CE" w:rsidP="00093F08">
      <w:pPr>
        <w:pStyle w:val="TAMainText"/>
      </w:pPr>
      <w:r>
        <w:t>All four algorithms</w:t>
      </w:r>
      <w:r w:rsidR="001E0844">
        <w:t xml:space="preserve"> - </w:t>
      </w:r>
      <w:proofErr w:type="spellStart"/>
      <w:r>
        <w:t>Drewnick</w:t>
      </w:r>
      <w:proofErr w:type="spellEnd"/>
      <w:r>
        <w:t>, QOR, QAND, and DBSCAN</w:t>
      </w:r>
      <w:r w:rsidR="001E0844">
        <w:t xml:space="preserve"> -</w:t>
      </w:r>
      <w:r>
        <w:t xml:space="preserve"> were run on the Houston mobile monitoring campaign data. To compare performance, each algorithm’s labeled anomalies were compared with the anomalies of the validation set on the same subset of days, which were taken to be the ground truth.</w:t>
      </w:r>
    </w:p>
    <w:p w14:paraId="24DD01C7" w14:textId="4F35ABC1" w:rsidR="004460CE" w:rsidRDefault="004460CE" w:rsidP="00093F08">
      <w:pPr>
        <w:pStyle w:val="TAMainText"/>
      </w:pPr>
      <w:r>
        <w:t xml:space="preserve">Of the </w:t>
      </w:r>
      <w:r w:rsidR="002B3FDF">
        <w:t>four</w:t>
      </w:r>
      <w:r>
        <w:t xml:space="preserve"> algorithms, DBSCAN had the best performance, with its labels exhibiting 86.9% </w:t>
      </w:r>
      <w:r w:rsidR="008D1165">
        <w:t xml:space="preserve">agreement </w:t>
      </w:r>
      <w:r>
        <w:t xml:space="preserve">with the validation set’s labels. The QOR, QAND, and </w:t>
      </w:r>
      <w:proofErr w:type="spellStart"/>
      <w:r>
        <w:t>Drewnick</w:t>
      </w:r>
      <w:proofErr w:type="spellEnd"/>
      <w:r>
        <w:t xml:space="preserve"> algorithms exhibit </w:t>
      </w:r>
      <w:r>
        <w:lastRenderedPageBreak/>
        <w:t xml:space="preserve">85.5%, 77.0%, and 81.8% agreement, respectively. </w:t>
      </w:r>
      <w:r w:rsidR="008D1165">
        <w:t>For</w:t>
      </w:r>
      <w:r>
        <w:t xml:space="preserve"> context, an algorithm that simply labeled all points as normal would generate 74.7% agreement with the validation set. Because this baseline agreement is so high, confusion matrices were created to probe sources of agreement and disagreement between each algorithm’s predicted anomalies and the validation set labeled anomalies. </w:t>
      </w:r>
      <w:r w:rsidR="001547D6">
        <w:t>These c</w:t>
      </w:r>
      <w:r w:rsidR="0047612D">
        <w:t xml:space="preserve">onfusion matrices </w:t>
      </w:r>
      <w:r w:rsidR="001547D6">
        <w:t>tabulate</w:t>
      </w:r>
      <w:r w:rsidR="0047612D">
        <w:t xml:space="preserve"> the number of points that a given algorithm labels as normal or anomaly which agree or disagree with the corresponding labels in the validation set. </w:t>
      </w:r>
      <w:r>
        <w:t xml:space="preserve">Confusion matrices for the four algorithms are presented in </w:t>
      </w:r>
      <w:r w:rsidR="005064FC">
        <w:t xml:space="preserve">Figure </w:t>
      </w:r>
      <w:r w:rsidR="00A25751">
        <w:t>3</w:t>
      </w:r>
      <w:r>
        <w:t>.</w:t>
      </w:r>
    </w:p>
    <w:p w14:paraId="4D99F4FA" w14:textId="00915BB7" w:rsidR="004460CE" w:rsidRDefault="005064FC" w:rsidP="00093F08">
      <w:pPr>
        <w:pStyle w:val="TAMainText"/>
      </w:pPr>
      <w:r>
        <w:t xml:space="preserve">Figure </w:t>
      </w:r>
      <w:r w:rsidR="00A25751">
        <w:t>3</w:t>
      </w:r>
      <w:r>
        <w:t xml:space="preserve"> </w:t>
      </w:r>
      <w:r w:rsidR="004460CE">
        <w:t>illustrates that even though the DBSCAN algorithm exhibits greater overall agreement with the validation set, it predict</w:t>
      </w:r>
      <w:r w:rsidR="008D1165">
        <w:t>s</w:t>
      </w:r>
      <w:r w:rsidR="004460CE">
        <w:t xml:space="preserve"> anomalies</w:t>
      </w:r>
      <w:r w:rsidR="008D1165">
        <w:t xml:space="preserve"> less successfully</w:t>
      </w:r>
      <w:r w:rsidR="004460CE">
        <w:t xml:space="preserve"> compared </w:t>
      </w:r>
      <w:r w:rsidR="008D1165">
        <w:t>to</w:t>
      </w:r>
      <w:r w:rsidR="004460CE">
        <w:t xml:space="preserve"> the QOR algorithm. </w:t>
      </w:r>
      <w:r w:rsidR="00612946">
        <w:t>However, t</w:t>
      </w:r>
      <w:r w:rsidR="004460CE">
        <w:t>he DBSCAN algorithm outperforms the QOR algorithm in its ability to not predict normal points as anomalous. Th</w:t>
      </w:r>
      <w:r w:rsidR="00612946">
        <w:t xml:space="preserve">is </w:t>
      </w:r>
      <w:r w:rsidR="004460CE">
        <w:t>suggest</w:t>
      </w:r>
      <w:r w:rsidR="00612946">
        <w:t>s</w:t>
      </w:r>
      <w:r w:rsidR="004460CE">
        <w:t xml:space="preserve"> that the QOR algorithm captures the most anomalies but is a coarse approach to doing so; the DBSCAN algorithm captures fewer anomalies but is less likely to predict something as anomalous when it is not.</w:t>
      </w:r>
      <w:r w:rsidR="009D24A6">
        <w:t xml:space="preserve"> Table S</w:t>
      </w:r>
      <w:r w:rsidR="009555E3">
        <w:t>3</w:t>
      </w:r>
      <w:r w:rsidR="009D24A6">
        <w:t xml:space="preserve"> contains counts of instances in which one algorithm made a mistake of a given type when the other did not. T</w:t>
      </w:r>
      <w:r w:rsidR="009D6D91">
        <w:t>a</w:t>
      </w:r>
      <w:r w:rsidR="009D24A6">
        <w:t>ble</w:t>
      </w:r>
      <w:r w:rsidR="009D6D91">
        <w:t xml:space="preserve"> S</w:t>
      </w:r>
      <w:r w:rsidR="009555E3">
        <w:t>3</w:t>
      </w:r>
      <w:r w:rsidR="009D24A6">
        <w:t xml:space="preserve"> provide</w:t>
      </w:r>
      <w:r w:rsidR="002B3FDF">
        <w:t xml:space="preserve">s </w:t>
      </w:r>
      <w:r w:rsidR="009D24A6">
        <w:t xml:space="preserve">further evidence that the DBSCAN algorithm is inferior in its ability to label anomalous points compared to the QOR algorithm, while the QOR algorithm </w:t>
      </w:r>
      <w:r w:rsidR="00F1532D">
        <w:t xml:space="preserve">is inferior in its ability to not label normal points as anomalous. For the purposes of further analysis, we focus our attention on DBSCAN derived anomalies, bringing in QOR derived anomalies periodically for comparison. We choose to focus on results from DBSCAN as the approach is more conservative; it does not result in as many false positives as the QOR algorithm and provides confidence that what is being </w:t>
      </w:r>
      <w:r w:rsidR="00F1532D">
        <w:lastRenderedPageBreak/>
        <w:t>analyzed is an anomaly.</w:t>
      </w:r>
      <w:r w:rsidR="009D24A6">
        <w:t xml:space="preserve"> </w:t>
      </w:r>
      <w:r w:rsidR="004460CE">
        <w:t xml:space="preserve">The QAND and </w:t>
      </w:r>
      <w:proofErr w:type="spellStart"/>
      <w:r w:rsidR="004460CE">
        <w:t>Drewnick</w:t>
      </w:r>
      <w:proofErr w:type="spellEnd"/>
      <w:r w:rsidR="004460CE">
        <w:t xml:space="preserve"> algorithms do not offer superior performance over the DBSCAN and QOR algorithms</w:t>
      </w:r>
      <w:r w:rsidR="00093F08">
        <w:rPr>
          <w:noProof/>
        </w:rPr>
        <w:drawing>
          <wp:anchor distT="0" distB="0" distL="114300" distR="114300" simplePos="0" relativeHeight="251671552" behindDoc="0" locked="0" layoutInCell="1" allowOverlap="1" wp14:anchorId="7F3ECAF6" wp14:editId="4C2596EF">
            <wp:simplePos x="0" y="0"/>
            <wp:positionH relativeFrom="margin">
              <wp:posOffset>285750</wp:posOffset>
            </wp:positionH>
            <wp:positionV relativeFrom="paragraph">
              <wp:posOffset>647700</wp:posOffset>
            </wp:positionV>
            <wp:extent cx="5486400" cy="4389120"/>
            <wp:effectExtent l="0" t="0" r="0" b="0"/>
            <wp:wrapTopAndBottom/>
            <wp:docPr id="47" name="Picture 47"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Chart, bar char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486400" cy="4389120"/>
                    </a:xfrm>
                    <a:prstGeom prst="rect">
                      <a:avLst/>
                    </a:prstGeom>
                  </pic:spPr>
                </pic:pic>
              </a:graphicData>
            </a:graphic>
          </wp:anchor>
        </w:drawing>
      </w:r>
      <w:r w:rsidR="002B3FDF">
        <w:t xml:space="preserve"> and </w:t>
      </w:r>
      <w:r w:rsidR="004460CE">
        <w:t>will not be considered for further analysis.</w:t>
      </w:r>
    </w:p>
    <w:p w14:paraId="2657F1D0" w14:textId="5CF2FCDB" w:rsidR="004460CE" w:rsidRPr="00093F08" w:rsidRDefault="00093F08" w:rsidP="00093F08">
      <w:pPr>
        <w:pStyle w:val="VAFigureCaption"/>
        <w:rPr>
          <w:b/>
          <w:bCs/>
        </w:rPr>
      </w:pPr>
      <w:r>
        <w:rPr>
          <w:b/>
          <w:bCs/>
        </w:rPr>
        <w:t xml:space="preserve">Figure </w:t>
      </w:r>
      <w:r w:rsidR="00596E3A">
        <w:rPr>
          <w:b/>
          <w:bCs/>
        </w:rPr>
        <w:t>3</w:t>
      </w:r>
      <w:r>
        <w:rPr>
          <w:b/>
          <w:bCs/>
        </w:rPr>
        <w:t xml:space="preserve">. </w:t>
      </w:r>
      <w:r w:rsidRPr="008242B3">
        <w:t xml:space="preserve">Confusion matrices corresponding to the performance of (a) DBSCAN, (b) </w:t>
      </w:r>
      <w:proofErr w:type="spellStart"/>
      <w:r w:rsidRPr="008242B3">
        <w:t>Drewnick</w:t>
      </w:r>
      <w:proofErr w:type="spellEnd"/>
      <w:r w:rsidRPr="008242B3">
        <w:t>, (c) QOR, and (d) QAND. Overall agreement between each algorithm and the validation set was (a) 86.9%, (b) 85.5%, (c) 81.8%, and (d) 77.0%</w:t>
      </w:r>
    </w:p>
    <w:p w14:paraId="3D0D7350" w14:textId="4AA29787" w:rsidR="00093F08" w:rsidRPr="00093F08" w:rsidRDefault="00093F08" w:rsidP="00093F08">
      <w:pPr>
        <w:pStyle w:val="TAMainText"/>
        <w:spacing w:after="240"/>
        <w:ind w:firstLine="0"/>
        <w:jc w:val="left"/>
        <w:rPr>
          <w:b/>
          <w:bCs/>
        </w:rPr>
      </w:pPr>
      <w:r>
        <w:rPr>
          <w:b/>
          <w:bCs/>
        </w:rPr>
        <w:t xml:space="preserve">3.2 </w:t>
      </w:r>
      <w:r w:rsidR="002B3FDF">
        <w:rPr>
          <w:b/>
          <w:bCs/>
        </w:rPr>
        <w:t>k</w:t>
      </w:r>
      <w:r>
        <w:rPr>
          <w:b/>
          <w:bCs/>
        </w:rPr>
        <w:t>-</w:t>
      </w:r>
      <w:r w:rsidR="0047612D">
        <w:rPr>
          <w:b/>
          <w:bCs/>
        </w:rPr>
        <w:t>M</w:t>
      </w:r>
      <w:r>
        <w:rPr>
          <w:b/>
          <w:bCs/>
        </w:rPr>
        <w:t>eans Clustering and P</w:t>
      </w:r>
      <w:r w:rsidR="0047612D">
        <w:rPr>
          <w:b/>
          <w:bCs/>
        </w:rPr>
        <w:t>CA</w:t>
      </w:r>
    </w:p>
    <w:p w14:paraId="5927B2B8" w14:textId="72305FF0" w:rsidR="004460CE" w:rsidRDefault="004460CE" w:rsidP="005064FC">
      <w:pPr>
        <w:pStyle w:val="TAMainText"/>
        <w:rPr>
          <w:rFonts w:eastAsiaTheme="minorEastAsia"/>
        </w:rPr>
      </w:pPr>
      <w:r>
        <w:t xml:space="preserve">Detected anomalies were clustered </w:t>
      </w:r>
      <w:r w:rsidR="0094595E">
        <w:t xml:space="preserve">using </w:t>
      </w:r>
      <w:r w:rsidR="00612946">
        <w:t xml:space="preserve">R function </w:t>
      </w:r>
      <w:proofErr w:type="spellStart"/>
      <w:r w:rsidR="0094595E">
        <w:t>kmeans</w:t>
      </w:r>
      <w:proofErr w:type="spellEnd"/>
      <w:r w:rsidR="0094595E">
        <w:t xml:space="preserve"> and consistently yielded </w:t>
      </w:r>
      <w:r>
        <w:t xml:space="preserve">one cluster rich in </w:t>
      </w:r>
      <m:oMath>
        <m:sSub>
          <m:sSubPr>
            <m:ctrlPr>
              <w:rPr>
                <w:rFonts w:ascii="Cambria Math" w:hAnsi="Cambria Math"/>
              </w:rPr>
            </m:ctrlPr>
          </m:sSubPr>
          <m:e>
            <m:r>
              <m:rPr>
                <m:nor/>
              </m:rPr>
              <m:t>CO</m:t>
            </m:r>
          </m:e>
          <m:sub>
            <m:r>
              <w:rPr>
                <w:rFonts w:ascii="Cambria Math" w:hAnsi="Cambria Math"/>
              </w:rPr>
              <m:t>2</m:t>
            </m:r>
          </m:sub>
        </m:sSub>
      </m:oMath>
      <w:r>
        <w:rPr>
          <w:rFonts w:eastAsiaTheme="minorEastAsia"/>
        </w:rPr>
        <w:t xml:space="preserve"> concentrations</w:t>
      </w:r>
      <w:r w:rsidR="0094595E">
        <w:rPr>
          <w:rFonts w:eastAsiaTheme="minorEastAsia"/>
        </w:rPr>
        <w:t xml:space="preserve"> (“CO</w:t>
      </w:r>
      <w:r w:rsidR="0094595E">
        <w:rPr>
          <w:rFonts w:eastAsiaTheme="minorEastAsia"/>
          <w:vertAlign w:val="subscript"/>
        </w:rPr>
        <w:t>2</w:t>
      </w:r>
      <w:r w:rsidR="0094595E">
        <w:rPr>
          <w:rFonts w:eastAsiaTheme="minorEastAsia"/>
        </w:rPr>
        <w:t xml:space="preserve"> Cluster</w:t>
      </w:r>
      <w:r w:rsidR="004F7ED7">
        <w:rPr>
          <w:rFonts w:eastAsiaTheme="minorEastAsia"/>
        </w:rPr>
        <w:t>”</w:t>
      </w:r>
      <w:r w:rsidR="0094595E">
        <w:rPr>
          <w:rFonts w:eastAsiaTheme="minorEastAsia"/>
        </w:rPr>
        <w:t>)</w:t>
      </w:r>
      <w:r>
        <w:rPr>
          <w:rFonts w:eastAsiaTheme="minorEastAsia"/>
        </w:rPr>
        <w:t xml:space="preserve">, another cluster rich in </w:t>
      </w:r>
      <w:r w:rsidR="0043357B">
        <w:rPr>
          <w:rFonts w:eastAsiaTheme="minorEastAsia"/>
        </w:rPr>
        <w:t>BC/NO</w:t>
      </w:r>
      <w:r w:rsidR="0043357B">
        <w:rPr>
          <w:rFonts w:eastAsiaTheme="minorEastAsia"/>
          <w:vertAlign w:val="subscript"/>
        </w:rPr>
        <w:t>x</w:t>
      </w:r>
      <w:r w:rsidR="0043357B">
        <w:rPr>
          <w:rFonts w:eastAsiaTheme="minorEastAsia"/>
        </w:rPr>
        <w:t xml:space="preserve">/UFP </w:t>
      </w:r>
      <w:r w:rsidR="0094595E">
        <w:rPr>
          <w:rFonts w:eastAsiaTheme="minorEastAsia"/>
        </w:rPr>
        <w:t>(“BC/UFP Cluster</w:t>
      </w:r>
      <w:r w:rsidR="004F7ED7">
        <w:rPr>
          <w:rFonts w:eastAsiaTheme="minorEastAsia"/>
        </w:rPr>
        <w:t>”</w:t>
      </w:r>
      <w:r w:rsidR="0094595E">
        <w:rPr>
          <w:rFonts w:eastAsiaTheme="minorEastAsia"/>
        </w:rPr>
        <w:t xml:space="preserve">) </w:t>
      </w:r>
      <w:r>
        <w:rPr>
          <w:rFonts w:eastAsiaTheme="minorEastAsia"/>
        </w:rPr>
        <w:t xml:space="preserve">concentrations, and a third cluster that contains lower </w:t>
      </w:r>
      <w:r w:rsidR="00612946">
        <w:rPr>
          <w:rFonts w:eastAsiaTheme="minorEastAsia"/>
        </w:rPr>
        <w:t>concentrations</w:t>
      </w:r>
      <w:r>
        <w:rPr>
          <w:rFonts w:eastAsiaTheme="minorEastAsia"/>
        </w:rPr>
        <w:t xml:space="preserve"> of all </w:t>
      </w:r>
      <w:r w:rsidR="009555E3">
        <w:rPr>
          <w:rFonts w:eastAsiaTheme="minorEastAsia"/>
        </w:rPr>
        <w:t>four pollutants</w:t>
      </w:r>
      <w:r>
        <w:rPr>
          <w:rFonts w:eastAsiaTheme="minorEastAsia"/>
        </w:rPr>
        <w:t xml:space="preserve"> for both QOR and DBSCAN derived anomalies</w:t>
      </w:r>
      <w:r w:rsidR="0094595E">
        <w:rPr>
          <w:rFonts w:eastAsiaTheme="minorEastAsia"/>
        </w:rPr>
        <w:t xml:space="preserve"> (“Transition Cluster”)</w:t>
      </w:r>
      <w:r>
        <w:rPr>
          <w:rFonts w:eastAsiaTheme="minorEastAsia"/>
        </w:rPr>
        <w:t xml:space="preserve">.  </w:t>
      </w:r>
      <w:r w:rsidR="0094595E">
        <w:rPr>
          <w:rFonts w:eastAsiaTheme="minorEastAsia"/>
        </w:rPr>
        <w:t>Table 1</w:t>
      </w:r>
      <w:r>
        <w:rPr>
          <w:rFonts w:eastAsiaTheme="minorEastAsia"/>
        </w:rPr>
        <w:t xml:space="preserve"> contains </w:t>
      </w:r>
      <w:r>
        <w:rPr>
          <w:rFonts w:eastAsiaTheme="minorEastAsia"/>
        </w:rPr>
        <w:lastRenderedPageBreak/>
        <w:t xml:space="preserve">cluster means of the three derived clusters from </w:t>
      </w:r>
      <w:r w:rsidR="00612946">
        <w:rPr>
          <w:rFonts w:eastAsiaTheme="minorEastAsia"/>
        </w:rPr>
        <w:t xml:space="preserve">the </w:t>
      </w:r>
      <w:r>
        <w:rPr>
          <w:rFonts w:eastAsiaTheme="minorEastAsia"/>
        </w:rPr>
        <w:t>QOR and DBSCAN a</w:t>
      </w:r>
      <w:r w:rsidR="0047612D">
        <w:rPr>
          <w:rFonts w:eastAsiaTheme="minorEastAsia"/>
        </w:rPr>
        <w:t>lgorithms</w:t>
      </w:r>
      <w:r>
        <w:rPr>
          <w:rFonts w:eastAsiaTheme="minorEastAsia"/>
        </w:rPr>
        <w:t xml:space="preserve">. </w:t>
      </w:r>
      <w:r w:rsidR="0094595E">
        <w:rPr>
          <w:rFonts w:eastAsiaTheme="minorEastAsia"/>
        </w:rPr>
        <w:t xml:space="preserve">Figure </w:t>
      </w:r>
      <w:r w:rsidR="00A25751">
        <w:rPr>
          <w:rFonts w:eastAsiaTheme="minorEastAsia"/>
        </w:rPr>
        <w:t>S2</w:t>
      </w:r>
      <w:r w:rsidR="0094595E">
        <w:rPr>
          <w:rFonts w:eastAsiaTheme="minorEastAsia"/>
        </w:rPr>
        <w:t xml:space="preserve"> </w:t>
      </w:r>
      <w:r>
        <w:rPr>
          <w:rFonts w:eastAsiaTheme="minorEastAsia"/>
        </w:rPr>
        <w:t xml:space="preserve">shows cluster assignments of DBSCAN labeled anomalies projected onto the first </w:t>
      </w:r>
      <w:r w:rsidR="00A25751">
        <w:rPr>
          <w:rFonts w:eastAsiaTheme="minorEastAsia"/>
        </w:rPr>
        <w:t>two</w:t>
      </w:r>
      <w:r>
        <w:rPr>
          <w:rFonts w:eastAsiaTheme="minorEastAsia"/>
        </w:rPr>
        <w:t xml:space="preserve"> principal component axes</w:t>
      </w:r>
      <w:r w:rsidR="0047612D">
        <w:rPr>
          <w:rFonts w:eastAsiaTheme="minorEastAsia"/>
        </w:rPr>
        <w:t xml:space="preserve"> in a PCA biplot</w:t>
      </w:r>
      <w:r>
        <w:rPr>
          <w:rFonts w:eastAsiaTheme="minorEastAsia"/>
        </w:rPr>
        <w:t xml:space="preserve">. </w:t>
      </w:r>
      <w:r w:rsidR="0094595E">
        <w:rPr>
          <w:rFonts w:eastAsiaTheme="minorEastAsia"/>
        </w:rPr>
        <w:t xml:space="preserve">Figure </w:t>
      </w:r>
      <w:r w:rsidR="00A25751">
        <w:rPr>
          <w:rFonts w:eastAsiaTheme="minorEastAsia"/>
        </w:rPr>
        <w:t>4</w:t>
      </w:r>
      <w:r w:rsidR="0094595E">
        <w:rPr>
          <w:rFonts w:eastAsiaTheme="minorEastAsia"/>
        </w:rPr>
        <w:t xml:space="preserve"> </w:t>
      </w:r>
      <w:r w:rsidR="005F0B26">
        <w:rPr>
          <w:rFonts w:eastAsiaTheme="minorEastAsia"/>
        </w:rPr>
        <w:t>displays</w:t>
      </w:r>
      <w:r>
        <w:rPr>
          <w:rFonts w:eastAsiaTheme="minorEastAsia"/>
        </w:rPr>
        <w:t xml:space="preserve"> boxplots of the clustered DBSCAN pollutant anomalies. In</w:t>
      </w:r>
      <w:r w:rsidR="0094595E">
        <w:rPr>
          <w:rFonts w:eastAsiaTheme="minorEastAsia"/>
        </w:rPr>
        <w:t xml:space="preserve"> Figure </w:t>
      </w:r>
      <w:r w:rsidR="009D6D91">
        <w:rPr>
          <w:rFonts w:eastAsiaTheme="minorEastAsia"/>
        </w:rPr>
        <w:t>S</w:t>
      </w:r>
      <w:r w:rsidR="009555E3">
        <w:rPr>
          <w:rFonts w:eastAsiaTheme="minorEastAsia"/>
        </w:rPr>
        <w:t>5</w:t>
      </w:r>
      <w:r>
        <w:rPr>
          <w:rFonts w:eastAsiaTheme="minorEastAsia"/>
        </w:rPr>
        <w:t>, it is evident that the CO</w:t>
      </w:r>
      <w:r>
        <w:rPr>
          <w:rFonts w:eastAsiaTheme="minorEastAsia"/>
          <w:vertAlign w:val="subscript"/>
        </w:rPr>
        <w:t>2</w:t>
      </w:r>
      <w:r w:rsidR="00A25751">
        <w:rPr>
          <w:rFonts w:eastAsiaTheme="minorEastAsia"/>
        </w:rPr>
        <w:t>-rich</w:t>
      </w:r>
      <w:r>
        <w:rPr>
          <w:rFonts w:eastAsiaTheme="minorEastAsia"/>
        </w:rPr>
        <w:t xml:space="preserve"> cluster points in the direction of CO</w:t>
      </w:r>
      <w:r>
        <w:rPr>
          <w:rFonts w:eastAsiaTheme="minorEastAsia"/>
          <w:vertAlign w:val="subscript"/>
        </w:rPr>
        <w:t>2</w:t>
      </w:r>
      <w:r>
        <w:rPr>
          <w:rFonts w:eastAsiaTheme="minorEastAsia"/>
        </w:rPr>
        <w:t xml:space="preserve"> loading</w:t>
      </w:r>
      <w:r w:rsidR="00BA58C5">
        <w:rPr>
          <w:rFonts w:eastAsiaTheme="minorEastAsia"/>
        </w:rPr>
        <w:t>s</w:t>
      </w:r>
      <w:r>
        <w:rPr>
          <w:rFonts w:eastAsiaTheme="minorEastAsia"/>
        </w:rPr>
        <w:t>, while the BC/UFP</w:t>
      </w:r>
      <w:r w:rsidR="00A25751">
        <w:rPr>
          <w:rFonts w:eastAsiaTheme="minorEastAsia"/>
        </w:rPr>
        <w:t xml:space="preserve">-rich </w:t>
      </w:r>
      <w:r>
        <w:rPr>
          <w:rFonts w:eastAsiaTheme="minorEastAsia"/>
        </w:rPr>
        <w:t>cluster points in the direction of the BC/UFP loadings. These loadings when varimax rotated are consistent in split with those reported in Larson et al.</w:t>
      </w:r>
      <w:r w:rsidR="005F0B26">
        <w:rPr>
          <w:rFonts w:eastAsiaTheme="minorEastAsia"/>
        </w:rPr>
        <w:t>; loadings are sequestered into BC/UFP-rich and CO</w:t>
      </w:r>
      <w:r w:rsidR="005F0B26">
        <w:rPr>
          <w:rFonts w:eastAsiaTheme="minorEastAsia"/>
          <w:vertAlign w:val="subscript"/>
        </w:rPr>
        <w:t>2</w:t>
      </w:r>
      <w:r w:rsidR="005F0B26">
        <w:rPr>
          <w:rFonts w:eastAsiaTheme="minorEastAsia"/>
        </w:rPr>
        <w:t>-rich factors.</w:t>
      </w:r>
      <w:r w:rsidR="00596E3A">
        <w:rPr>
          <w:rFonts w:eastAsiaTheme="minorEastAsia"/>
        </w:rPr>
        <w:fldChar w:fldCharType="begin"/>
      </w:r>
      <w:r w:rsidR="00596E3A">
        <w:rPr>
          <w:rFonts w:eastAsiaTheme="minorEastAsia"/>
        </w:rPr>
        <w:instrText xml:space="preserve"> ADDIN ZOTERO_ITEM CSL_CITATION {"citationID":"2vUCrD6Q","properties":{"formattedCitation":"\\super 1\\nosupersub{}","plainCitation":"1","noteIndex":0},"citationItems":[{"id":159,"uris":["http://zotero.org/users/4282478/items/4SPHF3NQ"],"itemData":{"id":159,"type":"article-journal","abstract":"We have applied the absolute principal component scores (APCS) receptor model to on-road, background-adjusted measurements of NOx, CO, CO2, black carbon (BC), and particle number (PN) obtained from a continuously moving platform deployed over nine afternoon sampling periods in Seattle, WA. Two Varimax-rotated principal component features described 75% of the overall variance of the observations. A heavy-duty vehicle feature was correlated with black carbon and particle number, whereas a light-duty feature was correlated with CO and CO2. NOx had moderate correlation with both features. The bootstrapped APCS model predictions were used to estimate area-wide, average fuel-based emission factors and their respective 95% confidence limits. The average emission factors for NOx, CO, BC and PN (14.8, 18.9, 0.40 g/kg, and 4.3 × 1015 particles/kg for heavy duty vehicles, and 3.2, 22.4, 0.016 g/kg, and 0.19 × 1015 particles/kg for light-duty vehicles, respectively) are consistent with previous estimates based on remote sensing, vehicle chase studies, and recent dynamometer tests. Information on the spatial distribution of the concentrations contributed by these two vehicle categories relative to background during the sampling period was also obtained.","container-title":"Atmospheric Environment","DOI":"10.1016/j.atmosenv.2016.12.037","ISSN":"1352-2310","journalAbbreviation":"Atmospheric Environment","page":"201-211","source":"ScienceDirect","title":"Ambient air quality measurements from a continuously moving mobile platform: Estimation of area-wide, fuel-based, mobile source emission factors using absolute principal component scores","title-short":"Ambient air quality measurements from a continuously moving mobile platform","volume":"152","author":[{"family":"Larson","given":"Timothy"},{"family":"Gould","given":"Timothy"},{"family":"Riley","given":"Erin A."},{"family":"Austin","given":"Elena"},{"family":"Fintzi","given":"Jonathan"},{"family":"Sheppard","given":"Lianne"},{"family":"Yost","given":"Michael"},{"family":"Simpson","given":"Christopher"}],"issued":{"date-parts":[["2017",3,1]]}}}],"schema":"https://github.com/citation-style-language/schema/raw/master/csl-citation.json"} </w:instrText>
      </w:r>
      <w:r w:rsidR="00596E3A">
        <w:rPr>
          <w:rFonts w:eastAsiaTheme="minorEastAsia"/>
        </w:rPr>
        <w:fldChar w:fldCharType="separate"/>
      </w:r>
      <w:r w:rsidR="00596E3A" w:rsidRPr="00596E3A">
        <w:rPr>
          <w:szCs w:val="24"/>
          <w:vertAlign w:val="superscript"/>
        </w:rPr>
        <w:t>1</w:t>
      </w:r>
      <w:r w:rsidR="00596E3A">
        <w:rPr>
          <w:rFonts w:eastAsiaTheme="minorEastAsia"/>
        </w:rPr>
        <w:fldChar w:fldCharType="end"/>
      </w:r>
      <w:r>
        <w:rPr>
          <w:rFonts w:eastAsiaTheme="minorEastAsia"/>
        </w:rPr>
        <w:t xml:space="preserve"> </w:t>
      </w:r>
      <w:r w:rsidR="005F0B26">
        <w:rPr>
          <w:rFonts w:eastAsiaTheme="minorEastAsia"/>
        </w:rPr>
        <w:t>However, they</w:t>
      </w:r>
      <w:r>
        <w:rPr>
          <w:rFonts w:eastAsiaTheme="minorEastAsia"/>
        </w:rPr>
        <w:t xml:space="preserve"> differ in value</w:t>
      </w:r>
      <w:r w:rsidR="005F0B26">
        <w:rPr>
          <w:rFonts w:eastAsiaTheme="minorEastAsia"/>
        </w:rPr>
        <w:t>.</w:t>
      </w:r>
      <w:r w:rsidR="005064FC">
        <w:rPr>
          <w:rFonts w:eastAsiaTheme="minorEastAsia"/>
        </w:rPr>
        <w:t xml:space="preserve"> </w:t>
      </w:r>
      <w:r w:rsidR="005F0B26">
        <w:rPr>
          <w:rFonts w:eastAsiaTheme="minorEastAsia"/>
        </w:rPr>
        <w:t>These loadings</w:t>
      </w:r>
      <w:r>
        <w:rPr>
          <w:rFonts w:eastAsiaTheme="minorEastAsia"/>
        </w:rPr>
        <w:t xml:space="preserve"> are given i</w:t>
      </w:r>
      <w:r w:rsidR="005064FC">
        <w:rPr>
          <w:rFonts w:eastAsiaTheme="minorEastAsia"/>
        </w:rPr>
        <w:t xml:space="preserve">n Table </w:t>
      </w:r>
      <w:r w:rsidR="00596E3A">
        <w:rPr>
          <w:rFonts w:eastAsiaTheme="minorEastAsia"/>
        </w:rPr>
        <w:t>S3</w:t>
      </w:r>
      <w:r>
        <w:rPr>
          <w:rFonts w:eastAsiaTheme="minorEastAsia"/>
        </w:rPr>
        <w:t xml:space="preserve">. </w:t>
      </w:r>
    </w:p>
    <w:tbl>
      <w:tblPr>
        <w:tblStyle w:val="PlainTable2"/>
        <w:tblpPr w:leftFromText="180" w:rightFromText="180" w:vertAnchor="page" w:horzAnchor="margin" w:tblpXSpec="center" w:tblpY="7561"/>
        <w:tblW w:w="0" w:type="auto"/>
        <w:tblLook w:val="04A0" w:firstRow="1" w:lastRow="0" w:firstColumn="1" w:lastColumn="0" w:noHBand="0" w:noVBand="1"/>
      </w:tblPr>
      <w:tblGrid>
        <w:gridCol w:w="2248"/>
        <w:gridCol w:w="1438"/>
        <w:gridCol w:w="1534"/>
        <w:gridCol w:w="1342"/>
        <w:gridCol w:w="1439"/>
      </w:tblGrid>
      <w:tr w:rsidR="00DD3F8C" w14:paraId="30D866C4" w14:textId="77777777" w:rsidTr="009F4A0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48" w:type="dxa"/>
          </w:tcPr>
          <w:p w14:paraId="6AA6222A" w14:textId="77777777" w:rsidR="00DD3F8C" w:rsidRPr="009F4A0A" w:rsidRDefault="00DD3F8C" w:rsidP="00DD3F8C">
            <w:pPr>
              <w:rPr>
                <w:rFonts w:ascii="Times" w:eastAsiaTheme="minorEastAsia" w:hAnsi="Times" w:cs="Times"/>
              </w:rPr>
            </w:pPr>
          </w:p>
        </w:tc>
        <w:tc>
          <w:tcPr>
            <w:tcW w:w="1438" w:type="dxa"/>
          </w:tcPr>
          <w:p w14:paraId="02798D30" w14:textId="595526AA" w:rsidR="00DD3F8C" w:rsidRPr="009F4A0A" w:rsidRDefault="00C12C9B" w:rsidP="008D7783">
            <w:pPr>
              <w:pStyle w:val="TCTableBody"/>
              <w:jc w:val="left"/>
              <w:cnfStyle w:val="100000000000" w:firstRow="1" w:lastRow="0" w:firstColumn="0" w:lastColumn="0" w:oddVBand="0" w:evenVBand="0" w:oddHBand="0" w:evenHBand="0" w:firstRowFirstColumn="0" w:firstRowLastColumn="0" w:lastRowFirstColumn="0" w:lastRowLastColumn="0"/>
              <w:rPr>
                <w:rFonts w:ascii="Times" w:eastAsia="Times New Roman" w:hAnsi="Times" w:cs="Times"/>
              </w:rPr>
            </w:pPr>
            <m:oMath>
              <m:sSub>
                <m:sSubPr>
                  <m:ctrlPr>
                    <w:rPr>
                      <w:rFonts w:ascii="Cambria Math" w:hAnsi="Cambria Math" w:cs="Times"/>
                      <w:i/>
                    </w:rPr>
                  </m:ctrlPr>
                </m:sSubPr>
                <m:e>
                  <m:r>
                    <m:rPr>
                      <m:nor/>
                    </m:rPr>
                    <w:rPr>
                      <w:rFonts w:ascii="Times" w:hAnsi="Times" w:cs="Times"/>
                    </w:rPr>
                    <m:t>CO</m:t>
                  </m:r>
                  <m:ctrlPr>
                    <w:rPr>
                      <w:rFonts w:ascii="Cambria Math" w:hAnsi="Cambria Math" w:cs="Times"/>
                    </w:rPr>
                  </m:ctrlPr>
                </m:e>
                <m:sub>
                  <m:r>
                    <m:rPr>
                      <m:nor/>
                    </m:rPr>
                    <w:rPr>
                      <w:rFonts w:ascii="Times" w:hAnsi="Times" w:cs="Times"/>
                    </w:rPr>
                    <m:t>2</m:t>
                  </m:r>
                </m:sub>
              </m:sSub>
            </m:oMath>
            <w:r w:rsidR="00FE6CC4">
              <w:rPr>
                <w:rFonts w:ascii="Times" w:eastAsiaTheme="minorEastAsia" w:hAnsi="Times" w:cs="Times"/>
              </w:rPr>
              <w:t xml:space="preserve"> </w:t>
            </w:r>
            <w:r w:rsidR="00DD3F8C" w:rsidRPr="009F4A0A">
              <w:rPr>
                <w:rFonts w:ascii="Times" w:hAnsi="Times" w:cs="Times"/>
              </w:rPr>
              <w:t>(ppm)</w:t>
            </w:r>
          </w:p>
        </w:tc>
        <w:tc>
          <w:tcPr>
            <w:tcW w:w="1534" w:type="dxa"/>
          </w:tcPr>
          <w:p w14:paraId="0C2A1B72" w14:textId="77777777" w:rsidR="00DD3F8C" w:rsidRPr="009F4A0A" w:rsidRDefault="00DD3F8C" w:rsidP="00DD3F8C">
            <w:pPr>
              <w:cnfStyle w:val="100000000000" w:firstRow="1" w:lastRow="0" w:firstColumn="0" w:lastColumn="0" w:oddVBand="0" w:evenVBand="0" w:oddHBand="0"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BC (ng/m</w:t>
            </w:r>
            <w:r w:rsidRPr="009F4A0A">
              <w:rPr>
                <w:rFonts w:ascii="Times" w:eastAsiaTheme="minorEastAsia" w:hAnsi="Times" w:cs="Times"/>
                <w:vertAlign w:val="superscript"/>
              </w:rPr>
              <w:t>3</w:t>
            </w:r>
            <w:r w:rsidRPr="009F4A0A">
              <w:rPr>
                <w:rFonts w:ascii="Times" w:eastAsiaTheme="minorEastAsia" w:hAnsi="Times" w:cs="Times"/>
              </w:rPr>
              <w:t>)</w:t>
            </w:r>
          </w:p>
        </w:tc>
        <w:tc>
          <w:tcPr>
            <w:tcW w:w="1342" w:type="dxa"/>
          </w:tcPr>
          <w:p w14:paraId="466B8FF3" w14:textId="099F084B" w:rsidR="00DD3F8C" w:rsidRPr="009F4A0A" w:rsidRDefault="00C12C9B" w:rsidP="00E11ADB">
            <w:pPr>
              <w:pStyle w:val="TCTableBody"/>
              <w:cnfStyle w:val="100000000000" w:firstRow="1" w:lastRow="0" w:firstColumn="0" w:lastColumn="0" w:oddVBand="0" w:evenVBand="0" w:oddHBand="0" w:evenHBand="0" w:firstRowFirstColumn="0" w:firstRowLastColumn="0" w:lastRowFirstColumn="0" w:lastRowLastColumn="0"/>
              <w:rPr>
                <w:rFonts w:ascii="Times" w:hAnsi="Times" w:cs="Times"/>
              </w:rPr>
            </w:pPr>
            <m:oMath>
              <m:sSub>
                <m:sSubPr>
                  <m:ctrlPr>
                    <w:rPr>
                      <w:rFonts w:ascii="Cambria Math" w:hAnsi="Cambria Math" w:cs="Times"/>
                      <w:i/>
                    </w:rPr>
                  </m:ctrlPr>
                </m:sSubPr>
                <m:e>
                  <m:r>
                    <m:rPr>
                      <m:nor/>
                    </m:rPr>
                    <w:rPr>
                      <w:rFonts w:ascii="Times" w:hAnsi="Times" w:cs="Times"/>
                    </w:rPr>
                    <m:t>NO</m:t>
                  </m:r>
                  <m:ctrlPr>
                    <w:rPr>
                      <w:rFonts w:ascii="Cambria Math" w:hAnsi="Cambria Math" w:cs="Times"/>
                    </w:rPr>
                  </m:ctrlPr>
                </m:e>
                <m:sub>
                  <m:r>
                    <m:rPr>
                      <m:nor/>
                    </m:rPr>
                    <w:rPr>
                      <w:rFonts w:ascii="Times" w:hAnsi="Times" w:cs="Times"/>
                    </w:rPr>
                    <m:t>x</m:t>
                  </m:r>
                </m:sub>
              </m:sSub>
            </m:oMath>
            <w:r w:rsidR="00FE6CC4">
              <w:rPr>
                <w:rFonts w:ascii="Times" w:eastAsiaTheme="minorEastAsia" w:hAnsi="Times" w:cs="Times"/>
              </w:rPr>
              <w:t xml:space="preserve"> </w:t>
            </w:r>
            <w:r w:rsidR="00DD3F8C" w:rsidRPr="009F4A0A">
              <w:rPr>
                <w:rFonts w:ascii="Times" w:hAnsi="Times" w:cs="Times"/>
              </w:rPr>
              <w:t>(ppb)</w:t>
            </w:r>
          </w:p>
        </w:tc>
        <w:tc>
          <w:tcPr>
            <w:tcW w:w="1439" w:type="dxa"/>
          </w:tcPr>
          <w:p w14:paraId="277E3C34" w14:textId="77777777" w:rsidR="00DD3F8C" w:rsidRPr="009F4A0A" w:rsidRDefault="00DD3F8C" w:rsidP="00DD3F8C">
            <w:pPr>
              <w:cnfStyle w:val="100000000000" w:firstRow="1" w:lastRow="0" w:firstColumn="0" w:lastColumn="0" w:oddVBand="0" w:evenVBand="0" w:oddHBand="0"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UFP (p/cc)</w:t>
            </w:r>
          </w:p>
        </w:tc>
      </w:tr>
      <w:tr w:rsidR="00DD3F8C" w14:paraId="72EF1B3D" w14:textId="77777777" w:rsidTr="009F4A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01" w:type="dxa"/>
            <w:gridSpan w:val="5"/>
          </w:tcPr>
          <w:p w14:paraId="78EB38CD" w14:textId="77777777" w:rsidR="00DD3F8C" w:rsidRPr="009F4A0A" w:rsidRDefault="00DD3F8C" w:rsidP="00DD3F8C">
            <w:pPr>
              <w:rPr>
                <w:rFonts w:ascii="Times" w:eastAsiaTheme="minorEastAsia" w:hAnsi="Times" w:cs="Times"/>
              </w:rPr>
            </w:pPr>
            <w:r w:rsidRPr="009F4A0A">
              <w:rPr>
                <w:rFonts w:ascii="Times" w:eastAsiaTheme="minorEastAsia" w:hAnsi="Times" w:cs="Times"/>
              </w:rPr>
              <w:t>DBSCAN</w:t>
            </w:r>
          </w:p>
        </w:tc>
      </w:tr>
      <w:tr w:rsidR="00DD3F8C" w14:paraId="79A7E649" w14:textId="77777777" w:rsidTr="009F4A0A">
        <w:tc>
          <w:tcPr>
            <w:cnfStyle w:val="001000000000" w:firstRow="0" w:lastRow="0" w:firstColumn="1" w:lastColumn="0" w:oddVBand="0" w:evenVBand="0" w:oddHBand="0" w:evenHBand="0" w:firstRowFirstColumn="0" w:firstRowLastColumn="0" w:lastRowFirstColumn="0" w:lastRowLastColumn="0"/>
            <w:tcW w:w="2248" w:type="dxa"/>
          </w:tcPr>
          <w:p w14:paraId="59F4DC49" w14:textId="77777777" w:rsidR="00DD3F8C" w:rsidRPr="009F4A0A" w:rsidRDefault="00DD3F8C" w:rsidP="00DD3F8C">
            <w:pPr>
              <w:rPr>
                <w:rFonts w:ascii="Times" w:eastAsiaTheme="minorEastAsia" w:hAnsi="Times" w:cs="Times"/>
              </w:rPr>
            </w:pPr>
            <w:r w:rsidRPr="009F4A0A">
              <w:rPr>
                <w:rFonts w:ascii="Times" w:eastAsiaTheme="minorEastAsia" w:hAnsi="Times" w:cs="Times"/>
              </w:rPr>
              <w:t>1</w:t>
            </w:r>
            <w:r w:rsidRPr="009F4A0A">
              <w:rPr>
                <w:rFonts w:ascii="Times" w:eastAsiaTheme="minorEastAsia" w:hAnsi="Times" w:cs="Times"/>
                <w:vertAlign w:val="superscript"/>
              </w:rPr>
              <w:t>st</w:t>
            </w:r>
            <w:r w:rsidRPr="009F4A0A">
              <w:rPr>
                <w:rFonts w:ascii="Times" w:eastAsiaTheme="minorEastAsia" w:hAnsi="Times" w:cs="Times"/>
              </w:rPr>
              <w:t xml:space="preserve"> cluster</w:t>
            </w:r>
          </w:p>
        </w:tc>
        <w:tc>
          <w:tcPr>
            <w:tcW w:w="1438" w:type="dxa"/>
          </w:tcPr>
          <w:p w14:paraId="21B3B05E" w14:textId="361F4554" w:rsidR="00DD3F8C" w:rsidRPr="00F9005D" w:rsidRDefault="00DD3F8C" w:rsidP="008D7783">
            <w:pPr>
              <w:pStyle w:val="TCTableBody"/>
              <w:jc w:val="left"/>
              <w:cnfStyle w:val="000000000000" w:firstRow="0" w:lastRow="0" w:firstColumn="0" w:lastColumn="0" w:oddVBand="0" w:evenVBand="0" w:oddHBand="0" w:evenHBand="0" w:firstRowFirstColumn="0" w:firstRowLastColumn="0" w:lastRowFirstColumn="0" w:lastRowLastColumn="0"/>
              <w:rPr>
                <w:rFonts w:ascii="Times" w:hAnsi="Times"/>
              </w:rPr>
            </w:pPr>
            <w:r w:rsidRPr="00F9005D">
              <w:rPr>
                <w:rFonts w:ascii="Times" w:hAnsi="Times"/>
              </w:rPr>
              <w:t>55</w:t>
            </w:r>
            <w:r w:rsidR="008D7783">
              <w:rPr>
                <w:rFonts w:ascii="Times" w:hAnsi="Times"/>
              </w:rPr>
              <w:t>6</w:t>
            </w:r>
          </w:p>
        </w:tc>
        <w:tc>
          <w:tcPr>
            <w:tcW w:w="1534" w:type="dxa"/>
          </w:tcPr>
          <w:p w14:paraId="0581C372" w14:textId="47CFC4BE" w:rsidR="00DD3F8C" w:rsidRPr="009F4A0A" w:rsidRDefault="00DD3F8C" w:rsidP="00DD3F8C">
            <w:pPr>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18</w:t>
            </w:r>
            <w:r w:rsidR="00721C49" w:rsidRPr="009F4A0A">
              <w:rPr>
                <w:rFonts w:ascii="Times" w:eastAsiaTheme="minorEastAsia" w:hAnsi="Times" w:cs="Times"/>
              </w:rPr>
              <w:t>9</w:t>
            </w:r>
            <w:r w:rsidR="008D7783">
              <w:rPr>
                <w:rFonts w:ascii="Times" w:eastAsiaTheme="minorEastAsia" w:hAnsi="Times" w:cs="Times"/>
              </w:rPr>
              <w:t>3</w:t>
            </w:r>
          </w:p>
        </w:tc>
        <w:tc>
          <w:tcPr>
            <w:tcW w:w="1342" w:type="dxa"/>
          </w:tcPr>
          <w:p w14:paraId="5E338FDB" w14:textId="62F35D7B" w:rsidR="00DD3F8C" w:rsidRPr="009F4A0A" w:rsidRDefault="00DD3F8C" w:rsidP="00DD3F8C">
            <w:pPr>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7</w:t>
            </w:r>
            <w:r w:rsidR="00721C49" w:rsidRPr="009F4A0A">
              <w:rPr>
                <w:rFonts w:ascii="Times" w:eastAsiaTheme="minorEastAsia" w:hAnsi="Times" w:cs="Times"/>
              </w:rPr>
              <w:t>3</w:t>
            </w:r>
          </w:p>
        </w:tc>
        <w:tc>
          <w:tcPr>
            <w:tcW w:w="1439" w:type="dxa"/>
          </w:tcPr>
          <w:p w14:paraId="7B229B2C" w14:textId="1BECCC93" w:rsidR="00DD3F8C" w:rsidRPr="009F4A0A" w:rsidRDefault="00DD3F8C" w:rsidP="00DD3F8C">
            <w:pPr>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16</w:t>
            </w:r>
            <w:r w:rsidR="00721C49" w:rsidRPr="009F4A0A">
              <w:rPr>
                <w:rFonts w:ascii="Times" w:eastAsiaTheme="minorEastAsia" w:hAnsi="Times" w:cs="Times"/>
              </w:rPr>
              <w:t>29</w:t>
            </w:r>
            <w:r w:rsidR="008D7783">
              <w:rPr>
                <w:rFonts w:ascii="Times" w:eastAsiaTheme="minorEastAsia" w:hAnsi="Times" w:cs="Times"/>
              </w:rPr>
              <w:t>8</w:t>
            </w:r>
          </w:p>
        </w:tc>
      </w:tr>
      <w:tr w:rsidR="00DD3F8C" w14:paraId="5F109439" w14:textId="77777777" w:rsidTr="009F4A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48" w:type="dxa"/>
          </w:tcPr>
          <w:p w14:paraId="393A6FBD" w14:textId="77777777" w:rsidR="00DD3F8C" w:rsidRPr="009F4A0A" w:rsidRDefault="00DD3F8C" w:rsidP="00DD3F8C">
            <w:pPr>
              <w:rPr>
                <w:rFonts w:ascii="Times" w:eastAsiaTheme="minorEastAsia" w:hAnsi="Times" w:cs="Times"/>
              </w:rPr>
            </w:pPr>
            <w:r w:rsidRPr="009F4A0A">
              <w:rPr>
                <w:rFonts w:ascii="Times" w:eastAsiaTheme="minorEastAsia" w:hAnsi="Times" w:cs="Times"/>
              </w:rPr>
              <w:t>2</w:t>
            </w:r>
            <w:r w:rsidRPr="009F4A0A">
              <w:rPr>
                <w:rFonts w:ascii="Times" w:eastAsiaTheme="minorEastAsia" w:hAnsi="Times" w:cs="Times"/>
                <w:vertAlign w:val="superscript"/>
              </w:rPr>
              <w:t>nd</w:t>
            </w:r>
            <w:r w:rsidRPr="009F4A0A">
              <w:rPr>
                <w:rFonts w:ascii="Times" w:eastAsiaTheme="minorEastAsia" w:hAnsi="Times" w:cs="Times"/>
              </w:rPr>
              <w:t xml:space="preserve"> cluster</w:t>
            </w:r>
          </w:p>
        </w:tc>
        <w:tc>
          <w:tcPr>
            <w:tcW w:w="1438" w:type="dxa"/>
          </w:tcPr>
          <w:p w14:paraId="11DD6AD2" w14:textId="12AB1F02" w:rsidR="00DD3F8C" w:rsidRPr="009F4A0A" w:rsidRDefault="00DD3F8C" w:rsidP="008D7783">
            <w:pPr>
              <w:jc w:val="left"/>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44</w:t>
            </w:r>
            <w:r w:rsidR="008D7783">
              <w:rPr>
                <w:rFonts w:ascii="Times" w:eastAsiaTheme="minorEastAsia" w:hAnsi="Times" w:cs="Times"/>
              </w:rPr>
              <w:t>4</w:t>
            </w:r>
          </w:p>
        </w:tc>
        <w:tc>
          <w:tcPr>
            <w:tcW w:w="1534" w:type="dxa"/>
          </w:tcPr>
          <w:p w14:paraId="7657C6DD" w14:textId="4B06C371" w:rsidR="00DD3F8C" w:rsidRPr="009F4A0A" w:rsidRDefault="00DD3F8C" w:rsidP="00DD3F8C">
            <w:pPr>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15</w:t>
            </w:r>
            <w:r w:rsidR="008D7783">
              <w:rPr>
                <w:rFonts w:ascii="Times" w:eastAsiaTheme="minorEastAsia" w:hAnsi="Times" w:cs="Times"/>
              </w:rPr>
              <w:t>40</w:t>
            </w:r>
          </w:p>
        </w:tc>
        <w:tc>
          <w:tcPr>
            <w:tcW w:w="1342" w:type="dxa"/>
          </w:tcPr>
          <w:p w14:paraId="2074FE8E" w14:textId="43026A7E" w:rsidR="00DD3F8C" w:rsidRPr="009F4A0A" w:rsidRDefault="00DD3F8C" w:rsidP="00DD3F8C">
            <w:pPr>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4</w:t>
            </w:r>
            <w:r w:rsidR="008D7783">
              <w:rPr>
                <w:rFonts w:ascii="Times" w:eastAsiaTheme="minorEastAsia" w:hAnsi="Times" w:cs="Times"/>
              </w:rPr>
              <w:t>3</w:t>
            </w:r>
          </w:p>
        </w:tc>
        <w:tc>
          <w:tcPr>
            <w:tcW w:w="1439" w:type="dxa"/>
          </w:tcPr>
          <w:p w14:paraId="43564136" w14:textId="6739C1CD" w:rsidR="00DD3F8C" w:rsidRPr="009F4A0A" w:rsidRDefault="00DD3F8C" w:rsidP="00DD3F8C">
            <w:pPr>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154</w:t>
            </w:r>
            <w:r w:rsidR="00721C49" w:rsidRPr="009F4A0A">
              <w:rPr>
                <w:rFonts w:ascii="Times" w:eastAsiaTheme="minorEastAsia" w:hAnsi="Times" w:cs="Times"/>
              </w:rPr>
              <w:t>11</w:t>
            </w:r>
          </w:p>
        </w:tc>
      </w:tr>
      <w:tr w:rsidR="00DD3F8C" w14:paraId="1A7D3775" w14:textId="77777777" w:rsidTr="009F4A0A">
        <w:tc>
          <w:tcPr>
            <w:cnfStyle w:val="001000000000" w:firstRow="0" w:lastRow="0" w:firstColumn="1" w:lastColumn="0" w:oddVBand="0" w:evenVBand="0" w:oddHBand="0" w:evenHBand="0" w:firstRowFirstColumn="0" w:firstRowLastColumn="0" w:lastRowFirstColumn="0" w:lastRowLastColumn="0"/>
            <w:tcW w:w="2248" w:type="dxa"/>
          </w:tcPr>
          <w:p w14:paraId="1A134638" w14:textId="77777777" w:rsidR="00DD3F8C" w:rsidRPr="009F4A0A" w:rsidRDefault="00DD3F8C" w:rsidP="00DD3F8C">
            <w:pPr>
              <w:rPr>
                <w:rFonts w:ascii="Times" w:eastAsiaTheme="minorEastAsia" w:hAnsi="Times" w:cs="Times"/>
              </w:rPr>
            </w:pPr>
            <w:r w:rsidRPr="009F4A0A">
              <w:rPr>
                <w:rFonts w:ascii="Times" w:eastAsiaTheme="minorEastAsia" w:hAnsi="Times" w:cs="Times"/>
              </w:rPr>
              <w:t>3</w:t>
            </w:r>
            <w:r w:rsidRPr="009F4A0A">
              <w:rPr>
                <w:rFonts w:ascii="Times" w:eastAsiaTheme="minorEastAsia" w:hAnsi="Times" w:cs="Times"/>
                <w:vertAlign w:val="superscript"/>
              </w:rPr>
              <w:t>rd</w:t>
            </w:r>
            <w:r w:rsidRPr="009F4A0A">
              <w:rPr>
                <w:rFonts w:ascii="Times" w:eastAsiaTheme="minorEastAsia" w:hAnsi="Times" w:cs="Times"/>
              </w:rPr>
              <w:t xml:space="preserve"> cluster</w:t>
            </w:r>
          </w:p>
        </w:tc>
        <w:tc>
          <w:tcPr>
            <w:tcW w:w="1438" w:type="dxa"/>
          </w:tcPr>
          <w:p w14:paraId="7079A151" w14:textId="23EB8B42" w:rsidR="00DD3F8C" w:rsidRPr="009F4A0A" w:rsidRDefault="00DD3F8C" w:rsidP="008D7783">
            <w:pPr>
              <w:jc w:val="left"/>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493</w:t>
            </w:r>
          </w:p>
        </w:tc>
        <w:tc>
          <w:tcPr>
            <w:tcW w:w="1534" w:type="dxa"/>
          </w:tcPr>
          <w:p w14:paraId="052E8B81" w14:textId="2743D9D2" w:rsidR="00DD3F8C" w:rsidRPr="009F4A0A" w:rsidRDefault="00DD3F8C" w:rsidP="00DD3F8C">
            <w:pPr>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6</w:t>
            </w:r>
            <w:r w:rsidR="00721C49" w:rsidRPr="009F4A0A">
              <w:rPr>
                <w:rFonts w:ascii="Times" w:eastAsiaTheme="minorEastAsia" w:hAnsi="Times" w:cs="Times"/>
              </w:rPr>
              <w:t>32</w:t>
            </w:r>
            <w:r w:rsidR="008D7783">
              <w:rPr>
                <w:rFonts w:ascii="Times" w:eastAsiaTheme="minorEastAsia" w:hAnsi="Times" w:cs="Times"/>
              </w:rPr>
              <w:t>6</w:t>
            </w:r>
          </w:p>
        </w:tc>
        <w:tc>
          <w:tcPr>
            <w:tcW w:w="1342" w:type="dxa"/>
          </w:tcPr>
          <w:p w14:paraId="65AA76B4" w14:textId="5D933409" w:rsidR="00DD3F8C" w:rsidRPr="009F4A0A" w:rsidRDefault="00DD3F8C" w:rsidP="00DD3F8C">
            <w:pPr>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17</w:t>
            </w:r>
            <w:r w:rsidR="008D7783">
              <w:rPr>
                <w:rFonts w:ascii="Times" w:eastAsiaTheme="minorEastAsia" w:hAnsi="Times" w:cs="Times"/>
              </w:rPr>
              <w:t>9</w:t>
            </w:r>
          </w:p>
        </w:tc>
        <w:tc>
          <w:tcPr>
            <w:tcW w:w="1439" w:type="dxa"/>
          </w:tcPr>
          <w:p w14:paraId="5798C2FD" w14:textId="78E43608" w:rsidR="00DD3F8C" w:rsidRPr="009F4A0A" w:rsidRDefault="00721C49" w:rsidP="00DD3F8C">
            <w:pPr>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50244</w:t>
            </w:r>
          </w:p>
        </w:tc>
      </w:tr>
      <w:tr w:rsidR="00DD3F8C" w14:paraId="3BE609CF" w14:textId="77777777" w:rsidTr="009F4A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01" w:type="dxa"/>
            <w:gridSpan w:val="5"/>
          </w:tcPr>
          <w:p w14:paraId="50C54B49" w14:textId="77777777" w:rsidR="00DD3F8C" w:rsidRPr="009F4A0A" w:rsidRDefault="00DD3F8C" w:rsidP="00DD3F8C">
            <w:pPr>
              <w:rPr>
                <w:rFonts w:ascii="Times" w:eastAsiaTheme="minorEastAsia" w:hAnsi="Times" w:cs="Times"/>
              </w:rPr>
            </w:pPr>
            <w:r w:rsidRPr="009F4A0A">
              <w:rPr>
                <w:rFonts w:ascii="Times" w:eastAsiaTheme="minorEastAsia" w:hAnsi="Times" w:cs="Times"/>
              </w:rPr>
              <w:t>QOR</w:t>
            </w:r>
          </w:p>
        </w:tc>
      </w:tr>
      <w:tr w:rsidR="00DD3F8C" w14:paraId="3A9E2F97" w14:textId="77777777" w:rsidTr="009F4A0A">
        <w:tc>
          <w:tcPr>
            <w:cnfStyle w:val="001000000000" w:firstRow="0" w:lastRow="0" w:firstColumn="1" w:lastColumn="0" w:oddVBand="0" w:evenVBand="0" w:oddHBand="0" w:evenHBand="0" w:firstRowFirstColumn="0" w:firstRowLastColumn="0" w:lastRowFirstColumn="0" w:lastRowLastColumn="0"/>
            <w:tcW w:w="2248" w:type="dxa"/>
          </w:tcPr>
          <w:p w14:paraId="03131F52" w14:textId="77777777" w:rsidR="00DD3F8C" w:rsidRPr="009F4A0A" w:rsidRDefault="00DD3F8C" w:rsidP="00DD3F8C">
            <w:pPr>
              <w:rPr>
                <w:rFonts w:ascii="Times" w:eastAsiaTheme="minorEastAsia" w:hAnsi="Times" w:cs="Times"/>
              </w:rPr>
            </w:pPr>
            <w:r w:rsidRPr="009F4A0A">
              <w:rPr>
                <w:rFonts w:ascii="Times" w:eastAsiaTheme="minorEastAsia" w:hAnsi="Times" w:cs="Times"/>
              </w:rPr>
              <w:t>1</w:t>
            </w:r>
            <w:r w:rsidRPr="009F4A0A">
              <w:rPr>
                <w:rFonts w:ascii="Times" w:eastAsiaTheme="minorEastAsia" w:hAnsi="Times" w:cs="Times"/>
                <w:vertAlign w:val="superscript"/>
              </w:rPr>
              <w:t>st</w:t>
            </w:r>
            <w:r w:rsidRPr="009F4A0A">
              <w:rPr>
                <w:rFonts w:ascii="Times" w:eastAsiaTheme="minorEastAsia" w:hAnsi="Times" w:cs="Times"/>
              </w:rPr>
              <w:t xml:space="preserve"> cluster</w:t>
            </w:r>
          </w:p>
        </w:tc>
        <w:tc>
          <w:tcPr>
            <w:tcW w:w="1438" w:type="dxa"/>
          </w:tcPr>
          <w:p w14:paraId="0FA54D75" w14:textId="58F20B48" w:rsidR="00DD3F8C" w:rsidRPr="009F4A0A" w:rsidRDefault="00DD3F8C" w:rsidP="008D7783">
            <w:pPr>
              <w:jc w:val="left"/>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54</w:t>
            </w:r>
            <w:r w:rsidR="005D1AC4" w:rsidRPr="009F4A0A">
              <w:rPr>
                <w:rFonts w:ascii="Times" w:eastAsiaTheme="minorEastAsia" w:hAnsi="Times" w:cs="Times"/>
              </w:rPr>
              <w:t>7</w:t>
            </w:r>
          </w:p>
        </w:tc>
        <w:tc>
          <w:tcPr>
            <w:tcW w:w="1534" w:type="dxa"/>
          </w:tcPr>
          <w:p w14:paraId="53992B9D" w14:textId="3A3216E0" w:rsidR="00DD3F8C" w:rsidRPr="009F4A0A" w:rsidRDefault="00DD3F8C" w:rsidP="00DD3F8C">
            <w:pPr>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21</w:t>
            </w:r>
            <w:r w:rsidR="005D1AC4" w:rsidRPr="009F4A0A">
              <w:rPr>
                <w:rFonts w:ascii="Times" w:eastAsiaTheme="minorEastAsia" w:hAnsi="Times" w:cs="Times"/>
              </w:rPr>
              <w:t>42</w:t>
            </w:r>
          </w:p>
        </w:tc>
        <w:tc>
          <w:tcPr>
            <w:tcW w:w="1342" w:type="dxa"/>
          </w:tcPr>
          <w:p w14:paraId="362B1A06" w14:textId="3EF05EE8" w:rsidR="00DD3F8C" w:rsidRPr="009F4A0A" w:rsidRDefault="00DD3F8C" w:rsidP="00DD3F8C">
            <w:pPr>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8</w:t>
            </w:r>
            <w:r w:rsidR="005D1AC4" w:rsidRPr="009F4A0A">
              <w:rPr>
                <w:rFonts w:ascii="Times" w:eastAsiaTheme="minorEastAsia" w:hAnsi="Times" w:cs="Times"/>
              </w:rPr>
              <w:t>3</w:t>
            </w:r>
          </w:p>
        </w:tc>
        <w:tc>
          <w:tcPr>
            <w:tcW w:w="1439" w:type="dxa"/>
          </w:tcPr>
          <w:p w14:paraId="2E9238EA" w14:textId="7CF71C83" w:rsidR="00DD3F8C" w:rsidRPr="009F4A0A" w:rsidRDefault="00DD3F8C" w:rsidP="00DD3F8C">
            <w:pPr>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17</w:t>
            </w:r>
            <w:r w:rsidR="005D1AC4" w:rsidRPr="009F4A0A">
              <w:rPr>
                <w:rFonts w:ascii="Times" w:eastAsiaTheme="minorEastAsia" w:hAnsi="Times" w:cs="Times"/>
              </w:rPr>
              <w:t>46</w:t>
            </w:r>
            <w:r w:rsidR="008D7783">
              <w:rPr>
                <w:rFonts w:ascii="Times" w:eastAsiaTheme="minorEastAsia" w:hAnsi="Times" w:cs="Times"/>
              </w:rPr>
              <w:t>3</w:t>
            </w:r>
          </w:p>
        </w:tc>
      </w:tr>
      <w:tr w:rsidR="00DD3F8C" w14:paraId="127FF7BF" w14:textId="77777777" w:rsidTr="009F4A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48" w:type="dxa"/>
          </w:tcPr>
          <w:p w14:paraId="619491BD" w14:textId="77777777" w:rsidR="00DD3F8C" w:rsidRPr="009F4A0A" w:rsidRDefault="00DD3F8C" w:rsidP="00DD3F8C">
            <w:pPr>
              <w:rPr>
                <w:rFonts w:ascii="Times" w:eastAsiaTheme="minorEastAsia" w:hAnsi="Times" w:cs="Times"/>
              </w:rPr>
            </w:pPr>
            <w:r w:rsidRPr="009F4A0A">
              <w:rPr>
                <w:rFonts w:ascii="Times" w:eastAsiaTheme="minorEastAsia" w:hAnsi="Times" w:cs="Times"/>
              </w:rPr>
              <w:t>2</w:t>
            </w:r>
            <w:r w:rsidRPr="009F4A0A">
              <w:rPr>
                <w:rFonts w:ascii="Times" w:eastAsiaTheme="minorEastAsia" w:hAnsi="Times" w:cs="Times"/>
                <w:vertAlign w:val="superscript"/>
              </w:rPr>
              <w:t>nd</w:t>
            </w:r>
            <w:r w:rsidRPr="009F4A0A">
              <w:rPr>
                <w:rFonts w:ascii="Times" w:eastAsiaTheme="minorEastAsia" w:hAnsi="Times" w:cs="Times"/>
              </w:rPr>
              <w:t xml:space="preserve"> cluster</w:t>
            </w:r>
          </w:p>
        </w:tc>
        <w:tc>
          <w:tcPr>
            <w:tcW w:w="1438" w:type="dxa"/>
          </w:tcPr>
          <w:p w14:paraId="1BA7F05B" w14:textId="3FED32DF" w:rsidR="00DD3F8C" w:rsidRPr="009F4A0A" w:rsidRDefault="00DD3F8C" w:rsidP="008D7783">
            <w:pPr>
              <w:jc w:val="left"/>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44</w:t>
            </w:r>
            <w:r w:rsidR="008D7783">
              <w:rPr>
                <w:rFonts w:ascii="Times" w:eastAsiaTheme="minorEastAsia" w:hAnsi="Times" w:cs="Times"/>
              </w:rPr>
              <w:t>4</w:t>
            </w:r>
          </w:p>
        </w:tc>
        <w:tc>
          <w:tcPr>
            <w:tcW w:w="1534" w:type="dxa"/>
          </w:tcPr>
          <w:p w14:paraId="14BC8DBB" w14:textId="7D0B6161" w:rsidR="00DD3F8C" w:rsidRPr="009F4A0A" w:rsidRDefault="00DD3F8C" w:rsidP="00DD3F8C">
            <w:pPr>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15</w:t>
            </w:r>
            <w:r w:rsidR="005D1AC4" w:rsidRPr="009F4A0A">
              <w:rPr>
                <w:rFonts w:ascii="Times" w:eastAsiaTheme="minorEastAsia" w:hAnsi="Times" w:cs="Times"/>
              </w:rPr>
              <w:t>97</w:t>
            </w:r>
          </w:p>
        </w:tc>
        <w:tc>
          <w:tcPr>
            <w:tcW w:w="1342" w:type="dxa"/>
          </w:tcPr>
          <w:p w14:paraId="2095FB07" w14:textId="77290821" w:rsidR="00DD3F8C" w:rsidRPr="009F4A0A" w:rsidRDefault="00DD3F8C" w:rsidP="00DD3F8C">
            <w:pPr>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4</w:t>
            </w:r>
            <w:r w:rsidR="008D7783">
              <w:rPr>
                <w:rFonts w:ascii="Times" w:eastAsiaTheme="minorEastAsia" w:hAnsi="Times" w:cs="Times"/>
              </w:rPr>
              <w:t>2</w:t>
            </w:r>
          </w:p>
        </w:tc>
        <w:tc>
          <w:tcPr>
            <w:tcW w:w="1439" w:type="dxa"/>
          </w:tcPr>
          <w:p w14:paraId="34CC08F2" w14:textId="6D0EB6AF" w:rsidR="00DD3F8C" w:rsidRPr="009F4A0A" w:rsidRDefault="00DD3F8C" w:rsidP="00DD3F8C">
            <w:pPr>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166</w:t>
            </w:r>
            <w:r w:rsidR="005D1AC4" w:rsidRPr="009F4A0A">
              <w:rPr>
                <w:rFonts w:ascii="Times" w:eastAsiaTheme="minorEastAsia" w:hAnsi="Times" w:cs="Times"/>
              </w:rPr>
              <w:t>1</w:t>
            </w:r>
            <w:r w:rsidR="008D7783">
              <w:rPr>
                <w:rFonts w:ascii="Times" w:eastAsiaTheme="minorEastAsia" w:hAnsi="Times" w:cs="Times"/>
              </w:rPr>
              <w:t>6</w:t>
            </w:r>
          </w:p>
        </w:tc>
      </w:tr>
      <w:tr w:rsidR="00DD3F8C" w14:paraId="601D0B35" w14:textId="77777777" w:rsidTr="009F4A0A">
        <w:tc>
          <w:tcPr>
            <w:cnfStyle w:val="001000000000" w:firstRow="0" w:lastRow="0" w:firstColumn="1" w:lastColumn="0" w:oddVBand="0" w:evenVBand="0" w:oddHBand="0" w:evenHBand="0" w:firstRowFirstColumn="0" w:firstRowLastColumn="0" w:lastRowFirstColumn="0" w:lastRowLastColumn="0"/>
            <w:tcW w:w="2248" w:type="dxa"/>
          </w:tcPr>
          <w:p w14:paraId="525006F8" w14:textId="77777777" w:rsidR="00DD3F8C" w:rsidRPr="009F4A0A" w:rsidRDefault="00DD3F8C" w:rsidP="00DD3F8C">
            <w:pPr>
              <w:rPr>
                <w:rFonts w:ascii="Times" w:eastAsiaTheme="minorEastAsia" w:hAnsi="Times" w:cs="Times"/>
              </w:rPr>
            </w:pPr>
            <w:r w:rsidRPr="009F4A0A">
              <w:rPr>
                <w:rFonts w:ascii="Times" w:eastAsiaTheme="minorEastAsia" w:hAnsi="Times" w:cs="Times"/>
              </w:rPr>
              <w:t>3</w:t>
            </w:r>
            <w:r w:rsidRPr="009F4A0A">
              <w:rPr>
                <w:rFonts w:ascii="Times" w:eastAsiaTheme="minorEastAsia" w:hAnsi="Times" w:cs="Times"/>
                <w:vertAlign w:val="superscript"/>
              </w:rPr>
              <w:t>rd</w:t>
            </w:r>
            <w:r w:rsidRPr="009F4A0A">
              <w:rPr>
                <w:rFonts w:ascii="Times" w:eastAsiaTheme="minorEastAsia" w:hAnsi="Times" w:cs="Times"/>
              </w:rPr>
              <w:t xml:space="preserve"> cluster</w:t>
            </w:r>
          </w:p>
        </w:tc>
        <w:tc>
          <w:tcPr>
            <w:tcW w:w="1438" w:type="dxa"/>
          </w:tcPr>
          <w:p w14:paraId="632834DA" w14:textId="2F71921E" w:rsidR="00DD3F8C" w:rsidRPr="009F4A0A" w:rsidRDefault="00DD3F8C" w:rsidP="008D7783">
            <w:pPr>
              <w:jc w:val="left"/>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49</w:t>
            </w:r>
            <w:r w:rsidR="008D7783">
              <w:rPr>
                <w:rFonts w:ascii="Times" w:eastAsiaTheme="minorEastAsia" w:hAnsi="Times" w:cs="Times"/>
              </w:rPr>
              <w:t>5</w:t>
            </w:r>
          </w:p>
        </w:tc>
        <w:tc>
          <w:tcPr>
            <w:tcW w:w="1534" w:type="dxa"/>
          </w:tcPr>
          <w:p w14:paraId="18808A75" w14:textId="67678ED2" w:rsidR="00DD3F8C" w:rsidRPr="009F4A0A" w:rsidRDefault="00DD3F8C" w:rsidP="00DD3F8C">
            <w:pPr>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6</w:t>
            </w:r>
            <w:r w:rsidR="005D1AC4" w:rsidRPr="009F4A0A">
              <w:rPr>
                <w:rFonts w:ascii="Times" w:eastAsiaTheme="minorEastAsia" w:hAnsi="Times" w:cs="Times"/>
              </w:rPr>
              <w:t>63</w:t>
            </w:r>
            <w:r w:rsidR="008D7783">
              <w:rPr>
                <w:rFonts w:ascii="Times" w:eastAsiaTheme="minorEastAsia" w:hAnsi="Times" w:cs="Times"/>
              </w:rPr>
              <w:t>9</w:t>
            </w:r>
          </w:p>
        </w:tc>
        <w:tc>
          <w:tcPr>
            <w:tcW w:w="1342" w:type="dxa"/>
          </w:tcPr>
          <w:p w14:paraId="164C5644" w14:textId="2A7B1DB1" w:rsidR="00DD3F8C" w:rsidRPr="009F4A0A" w:rsidRDefault="005D1AC4" w:rsidP="00DD3F8C">
            <w:pPr>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184</w:t>
            </w:r>
          </w:p>
        </w:tc>
        <w:tc>
          <w:tcPr>
            <w:tcW w:w="1439" w:type="dxa"/>
          </w:tcPr>
          <w:p w14:paraId="0996252E" w14:textId="073DE8BF" w:rsidR="00DD3F8C" w:rsidRPr="009F4A0A" w:rsidRDefault="00DD3F8C" w:rsidP="00DD3F8C">
            <w:pPr>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5</w:t>
            </w:r>
            <w:r w:rsidR="005D1AC4" w:rsidRPr="009F4A0A">
              <w:rPr>
                <w:rFonts w:ascii="Times" w:eastAsiaTheme="minorEastAsia" w:hAnsi="Times" w:cs="Times"/>
              </w:rPr>
              <w:t>1112</w:t>
            </w:r>
          </w:p>
        </w:tc>
      </w:tr>
    </w:tbl>
    <w:p w14:paraId="248DC721" w14:textId="77777777" w:rsidR="00BA58C5" w:rsidRPr="00BA58C5" w:rsidRDefault="00BA58C5" w:rsidP="00BA58C5">
      <w:pPr>
        <w:rPr>
          <w:rFonts w:eastAsiaTheme="minorEastAsia"/>
        </w:rPr>
      </w:pPr>
    </w:p>
    <w:p w14:paraId="6D70EBB2" w14:textId="7615EBBD" w:rsidR="004F7ED7" w:rsidRDefault="004F7ED7" w:rsidP="004F7ED7">
      <w:pPr>
        <w:pStyle w:val="VDTableTitle"/>
        <w:rPr>
          <w:rFonts w:eastAsiaTheme="minorEastAsia"/>
          <w:b/>
          <w:bCs/>
        </w:rPr>
      </w:pPr>
    </w:p>
    <w:p w14:paraId="0E8A104B" w14:textId="77777777" w:rsidR="0071585C" w:rsidRPr="008242B3" w:rsidRDefault="0071585C" w:rsidP="0071585C">
      <w:pPr>
        <w:pStyle w:val="VDTableTitle"/>
        <w:rPr>
          <w:rFonts w:eastAsiaTheme="minorEastAsia"/>
        </w:rPr>
      </w:pPr>
      <w:r>
        <w:rPr>
          <w:rFonts w:eastAsiaTheme="minorEastAsia"/>
          <w:b/>
          <w:bCs/>
        </w:rPr>
        <w:t xml:space="preserve">Table 1. </w:t>
      </w:r>
      <w:r w:rsidRPr="008242B3">
        <w:rPr>
          <w:rFonts w:eastAsiaTheme="minorEastAsia"/>
        </w:rPr>
        <w:t>DBSCAN and QOR k-means cluster means.</w:t>
      </w:r>
    </w:p>
    <w:p w14:paraId="4201AE1E" w14:textId="77777777" w:rsidR="004F7ED7" w:rsidRPr="004F7ED7" w:rsidRDefault="004F7ED7" w:rsidP="004F7ED7">
      <w:pPr>
        <w:rPr>
          <w:rFonts w:eastAsiaTheme="minorEastAsia"/>
        </w:rPr>
      </w:pPr>
    </w:p>
    <w:p w14:paraId="66A850C6" w14:textId="48752E4A" w:rsidR="004460CE" w:rsidRDefault="004460CE" w:rsidP="004460CE">
      <w:pPr>
        <w:rPr>
          <w:rFonts w:eastAsiaTheme="minorEastAsia"/>
        </w:rPr>
      </w:pPr>
    </w:p>
    <w:p w14:paraId="622F9DB6" w14:textId="347E5F9B" w:rsidR="004460CE" w:rsidRDefault="004460CE" w:rsidP="004460CE">
      <w:pPr>
        <w:rPr>
          <w:rFonts w:eastAsiaTheme="minorEastAsia"/>
        </w:rPr>
      </w:pPr>
    </w:p>
    <w:p w14:paraId="57C22A87" w14:textId="4BCC4085" w:rsidR="004460CE" w:rsidRPr="00DD3F8C" w:rsidRDefault="00293504" w:rsidP="00DD3F8C">
      <w:pPr>
        <w:pStyle w:val="VAFigureCaption"/>
        <w:rPr>
          <w:rFonts w:eastAsiaTheme="minorEastAsia"/>
        </w:rPr>
      </w:pPr>
      <w:r>
        <w:rPr>
          <w:rFonts w:eastAsiaTheme="minorEastAsia"/>
          <w:b/>
          <w:bCs/>
          <w:noProof/>
        </w:rPr>
        <w:lastRenderedPageBreak/>
        <w:drawing>
          <wp:inline distT="0" distB="0" distL="0" distR="0" wp14:anchorId="0D3247AF" wp14:editId="3677DC36">
            <wp:extent cx="5943600" cy="5943600"/>
            <wp:effectExtent l="0" t="0" r="0" b="0"/>
            <wp:docPr id="2" name="Picture 2"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with medium confidenc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r w:rsidR="00DD3F8C">
        <w:rPr>
          <w:rFonts w:eastAsiaTheme="minorEastAsia"/>
          <w:b/>
          <w:bCs/>
        </w:rPr>
        <w:t xml:space="preserve">Figure </w:t>
      </w:r>
      <w:r w:rsidR="00596E3A">
        <w:rPr>
          <w:rFonts w:eastAsiaTheme="minorEastAsia"/>
          <w:b/>
          <w:bCs/>
        </w:rPr>
        <w:t>4</w:t>
      </w:r>
      <w:r w:rsidR="00DD3F8C">
        <w:rPr>
          <w:rFonts w:eastAsiaTheme="minorEastAsia"/>
          <w:b/>
          <w:bCs/>
        </w:rPr>
        <w:t xml:space="preserve">. </w:t>
      </w:r>
      <w:r w:rsidR="00DD3F8C" w:rsidRPr="008242B3">
        <w:rPr>
          <w:rFonts w:eastAsiaTheme="minorEastAsia"/>
        </w:rPr>
        <w:t>Boxplots of clustered DBSCAN anomalies by cluster label. Red rectangles correspond to insets of CO</w:t>
      </w:r>
      <w:r w:rsidR="009503CD">
        <w:rPr>
          <w:rFonts w:eastAsiaTheme="minorEastAsia"/>
          <w:vertAlign w:val="subscript"/>
        </w:rPr>
        <w:t>2</w:t>
      </w:r>
      <w:r w:rsidR="00DD3F8C" w:rsidRPr="008242B3">
        <w:rPr>
          <w:rFonts w:eastAsiaTheme="minorEastAsia"/>
        </w:rPr>
        <w:t xml:space="preserve"> and BC that are </w:t>
      </w:r>
      <w:r w:rsidRPr="008242B3">
        <w:rPr>
          <w:rFonts w:eastAsiaTheme="minorEastAsia"/>
        </w:rPr>
        <w:t xml:space="preserve">displayed </w:t>
      </w:r>
      <w:r w:rsidR="00DD3F8C" w:rsidRPr="008242B3">
        <w:rPr>
          <w:rFonts w:eastAsiaTheme="minorEastAsia"/>
        </w:rPr>
        <w:t>on the right side</w:t>
      </w:r>
      <w:r w:rsidRPr="008242B3">
        <w:rPr>
          <w:rFonts w:eastAsiaTheme="minorEastAsia"/>
        </w:rPr>
        <w:t xml:space="preserve"> of the plot</w:t>
      </w:r>
      <w:r w:rsidR="00DD3F8C" w:rsidRPr="008242B3">
        <w:rPr>
          <w:rFonts w:eastAsiaTheme="minorEastAsia"/>
        </w:rPr>
        <w:t>.</w:t>
      </w:r>
    </w:p>
    <w:p w14:paraId="4EE66DF6" w14:textId="452C88E1" w:rsidR="004460CE" w:rsidRDefault="004460CE" w:rsidP="004460CE">
      <w:pPr>
        <w:rPr>
          <w:rFonts w:eastAsiaTheme="minorEastAsia"/>
        </w:rPr>
      </w:pPr>
      <w:r>
        <w:rPr>
          <w:rFonts w:eastAsiaTheme="minorEastAsia"/>
        </w:rPr>
        <w:t xml:space="preserve">                  </w:t>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p>
    <w:p w14:paraId="791545F0" w14:textId="5D73DDAB" w:rsidR="004460CE" w:rsidRDefault="004460CE" w:rsidP="004460CE">
      <w:pPr>
        <w:rPr>
          <w:rFonts w:eastAsiaTheme="minorEastAsia"/>
        </w:rPr>
      </w:pPr>
    </w:p>
    <w:p w14:paraId="402904A5" w14:textId="77777777" w:rsidR="004460CE" w:rsidRDefault="004460CE" w:rsidP="004460CE">
      <w:pPr>
        <w:rPr>
          <w:rFonts w:eastAsiaTheme="minorEastAsia"/>
        </w:rPr>
      </w:pPr>
    </w:p>
    <w:p w14:paraId="56A1EFBD" w14:textId="77777777" w:rsidR="000B7C9B" w:rsidRDefault="000B7C9B" w:rsidP="004460CE">
      <w:pPr>
        <w:rPr>
          <w:rFonts w:eastAsiaTheme="minorEastAsia"/>
        </w:rPr>
      </w:pPr>
    </w:p>
    <w:p w14:paraId="030BA86E" w14:textId="1CB2B14E" w:rsidR="000B7C9B" w:rsidRPr="00BA58C5" w:rsidRDefault="004460CE" w:rsidP="00BA58C5">
      <w:pPr>
        <w:pStyle w:val="TAMainText"/>
        <w:rPr>
          <w:rFonts w:eastAsiaTheme="minorEastAsia"/>
        </w:rPr>
      </w:pPr>
      <w:r>
        <w:rPr>
          <w:rFonts w:eastAsiaTheme="minorEastAsia"/>
        </w:rPr>
        <w:lastRenderedPageBreak/>
        <w:t xml:space="preserve">To </w:t>
      </w:r>
      <w:r w:rsidR="006E3166">
        <w:rPr>
          <w:rFonts w:eastAsiaTheme="minorEastAsia"/>
        </w:rPr>
        <w:t>aid in</w:t>
      </w:r>
      <w:r>
        <w:rPr>
          <w:rFonts w:eastAsiaTheme="minorEastAsia"/>
        </w:rPr>
        <w:t xml:space="preserve"> interpretation of these clusters, </w:t>
      </w:r>
      <w:r w:rsidR="00C134BB">
        <w:rPr>
          <w:rFonts w:eastAsiaTheme="minorEastAsia"/>
        </w:rPr>
        <w:t xml:space="preserve">we extract </w:t>
      </w:r>
      <w:r>
        <w:rPr>
          <w:rFonts w:eastAsiaTheme="minorEastAsia"/>
        </w:rPr>
        <w:t>traffic variables from the TxDOT roadway inventory</w:t>
      </w:r>
      <w:r w:rsidR="00C134BB">
        <w:rPr>
          <w:rFonts w:eastAsiaTheme="minorEastAsia"/>
        </w:rPr>
        <w:t xml:space="preserve"> and assign these values to our clustered anomalies based on </w:t>
      </w:r>
      <w:r w:rsidR="00BA58C5">
        <w:rPr>
          <w:rFonts w:eastAsiaTheme="minorEastAsia"/>
        </w:rPr>
        <w:t xml:space="preserve">nearest neighbor assignment between the logged GPS coordinates of each clustered point and the latitude/longitude coordinates of the </w:t>
      </w:r>
      <w:r w:rsidR="00003593">
        <w:rPr>
          <w:rFonts w:eastAsiaTheme="minorEastAsia"/>
        </w:rPr>
        <w:t>inventory’s</w:t>
      </w:r>
      <w:r w:rsidR="00BA58C5">
        <w:rPr>
          <w:rFonts w:eastAsiaTheme="minorEastAsia"/>
        </w:rPr>
        <w:t xml:space="preserve"> features</w:t>
      </w:r>
      <w:r>
        <w:rPr>
          <w:rFonts w:eastAsiaTheme="minorEastAsia"/>
        </w:rPr>
        <w:t>.</w:t>
      </w:r>
      <w:r>
        <w:rPr>
          <w:rFonts w:eastAsiaTheme="minorEastAsia"/>
        </w:rPr>
        <w:fldChar w:fldCharType="begin"/>
      </w:r>
      <w:r w:rsidR="005041F5">
        <w:rPr>
          <w:rFonts w:eastAsiaTheme="minorEastAsia"/>
        </w:rPr>
        <w:instrText xml:space="preserve"> ADDIN ZOTERO_ITEM CSL_CITATION {"citationID":"jfkeIhOV","properties":{"formattedCitation":"\\super 16\\nosupersub{}","plainCitation":"16","noteIndex":0},"citationItems":[{"id":733,"uris":["http://zotero.org/users/4282478/items/A8MAGVCD"],"itemData":{"id":733,"type":"webpage","title":"Roadway Inventory","URL":"https://www.txdot.gov/inside-txdot/division/transportation-planning/roadway-inventory.html","accessed":{"date-parts":[["2022",3,4]]}}}],"schema":"https://github.com/citation-style-language/schema/raw/master/csl-citation.json"} </w:instrText>
      </w:r>
      <w:r>
        <w:rPr>
          <w:rFonts w:eastAsiaTheme="minorEastAsia"/>
        </w:rPr>
        <w:fldChar w:fldCharType="separate"/>
      </w:r>
      <w:r w:rsidR="005041F5" w:rsidRPr="005041F5">
        <w:rPr>
          <w:rFonts w:ascii="Cambria" w:hAnsi="Cambria"/>
          <w:szCs w:val="24"/>
          <w:vertAlign w:val="superscript"/>
        </w:rPr>
        <w:t>16</w:t>
      </w:r>
      <w:r>
        <w:rPr>
          <w:rFonts w:eastAsiaTheme="minorEastAsia"/>
        </w:rPr>
        <w:fldChar w:fldCharType="end"/>
      </w:r>
      <w:r>
        <w:rPr>
          <w:rFonts w:eastAsiaTheme="minorEastAsia"/>
        </w:rPr>
        <w:t xml:space="preserve"> </w:t>
      </w:r>
      <w:r w:rsidR="00C134BB">
        <w:rPr>
          <w:rFonts w:eastAsiaTheme="minorEastAsia"/>
        </w:rPr>
        <w:t xml:space="preserve">We plot these assignments </w:t>
      </w:r>
      <w:r>
        <w:rPr>
          <w:rFonts w:eastAsiaTheme="minorEastAsia"/>
        </w:rPr>
        <w:t>in</w:t>
      </w:r>
      <w:r w:rsidR="00C134BB">
        <w:rPr>
          <w:rFonts w:eastAsiaTheme="minorEastAsia"/>
        </w:rPr>
        <w:t xml:space="preserve"> Figure </w:t>
      </w:r>
      <w:r w:rsidR="00A25751">
        <w:rPr>
          <w:rFonts w:eastAsiaTheme="minorEastAsia"/>
        </w:rPr>
        <w:t>5</w:t>
      </w:r>
      <w:r>
        <w:rPr>
          <w:rFonts w:eastAsiaTheme="minorEastAsia"/>
        </w:rPr>
        <w:t>. Panel (a) in</w:t>
      </w:r>
      <w:r w:rsidR="00C134BB">
        <w:rPr>
          <w:rFonts w:eastAsiaTheme="minorEastAsia"/>
        </w:rPr>
        <w:t xml:space="preserve"> Figure </w:t>
      </w:r>
      <w:r w:rsidR="00A25751">
        <w:rPr>
          <w:rFonts w:eastAsiaTheme="minorEastAsia"/>
        </w:rPr>
        <w:t>5</w:t>
      </w:r>
      <w:r>
        <w:rPr>
          <w:rFonts w:eastAsiaTheme="minorEastAsia"/>
        </w:rPr>
        <w:t xml:space="preserve"> contains the overall </w:t>
      </w:r>
      <w:r w:rsidR="00003593">
        <w:rPr>
          <w:rFonts w:eastAsiaTheme="minorEastAsia"/>
        </w:rPr>
        <w:t xml:space="preserve">AADT </w:t>
      </w:r>
      <w:r>
        <w:rPr>
          <w:rFonts w:eastAsiaTheme="minorEastAsia"/>
        </w:rPr>
        <w:t xml:space="preserve">counts. Panel (b) in </w:t>
      </w:r>
      <w:r w:rsidR="00C134BB">
        <w:rPr>
          <w:rFonts w:eastAsiaTheme="minorEastAsia"/>
        </w:rPr>
        <w:t xml:space="preserve">Figure </w:t>
      </w:r>
      <w:r w:rsidR="00A25751">
        <w:rPr>
          <w:rFonts w:eastAsiaTheme="minorEastAsia"/>
        </w:rPr>
        <w:t>5</w:t>
      </w:r>
      <w:r>
        <w:rPr>
          <w:rFonts w:eastAsiaTheme="minorEastAsia"/>
        </w:rPr>
        <w:t xml:space="preserve"> shows percentages of trucks in the estimated annual </w:t>
      </w:r>
      <w:r w:rsidR="00003593">
        <w:rPr>
          <w:rFonts w:eastAsiaTheme="minorEastAsia"/>
        </w:rPr>
        <w:t>AADT</w:t>
      </w:r>
      <w:r>
        <w:rPr>
          <w:rFonts w:eastAsiaTheme="minorEastAsia"/>
        </w:rPr>
        <w:t xml:space="preserve"> counts. The boxplots illustrate </w:t>
      </w:r>
      <w:r w:rsidR="00003593">
        <w:rPr>
          <w:rFonts w:eastAsiaTheme="minorEastAsia"/>
        </w:rPr>
        <w:t xml:space="preserve">that </w:t>
      </w:r>
      <w:r>
        <w:rPr>
          <w:rFonts w:eastAsiaTheme="minorEastAsia"/>
        </w:rPr>
        <w:t xml:space="preserve">the </w:t>
      </w:r>
      <w:r w:rsidR="006064FC">
        <w:rPr>
          <w:rFonts w:eastAsiaTheme="minorEastAsia"/>
        </w:rPr>
        <w:t>third</w:t>
      </w:r>
      <w:r>
        <w:rPr>
          <w:rFonts w:eastAsiaTheme="minorEastAsia"/>
        </w:rPr>
        <w:t xml:space="preserve"> cluster </w:t>
      </w:r>
      <w:r w:rsidR="00003593">
        <w:rPr>
          <w:rFonts w:eastAsiaTheme="minorEastAsia"/>
        </w:rPr>
        <w:t xml:space="preserve">potentially </w:t>
      </w:r>
      <w:r>
        <w:rPr>
          <w:rFonts w:eastAsiaTheme="minorEastAsia"/>
        </w:rPr>
        <w:t>correspond</w:t>
      </w:r>
      <w:r w:rsidR="00C134BB">
        <w:rPr>
          <w:rFonts w:eastAsiaTheme="minorEastAsia"/>
        </w:rPr>
        <w:t>s</w:t>
      </w:r>
      <w:r>
        <w:rPr>
          <w:rFonts w:eastAsiaTheme="minorEastAsia"/>
        </w:rPr>
        <w:t xml:space="preserve"> to trucking activity, while the </w:t>
      </w:r>
      <w:r w:rsidR="006064FC">
        <w:rPr>
          <w:rFonts w:eastAsiaTheme="minorEastAsia"/>
        </w:rPr>
        <w:t>first</w:t>
      </w:r>
      <w:r>
        <w:rPr>
          <w:rFonts w:eastAsiaTheme="minorEastAsia"/>
        </w:rPr>
        <w:t xml:space="preserve"> cluster</w:t>
      </w:r>
      <w:r w:rsidR="00C134BB">
        <w:rPr>
          <w:rFonts w:eastAsiaTheme="minorEastAsia"/>
        </w:rPr>
        <w:t xml:space="preserve"> </w:t>
      </w:r>
      <w:r w:rsidR="00003593">
        <w:rPr>
          <w:rFonts w:eastAsiaTheme="minorEastAsia"/>
        </w:rPr>
        <w:t xml:space="preserve">potentially </w:t>
      </w:r>
      <w:r>
        <w:rPr>
          <w:rFonts w:eastAsiaTheme="minorEastAsia"/>
        </w:rPr>
        <w:t>correspond</w:t>
      </w:r>
      <w:r w:rsidR="00C134BB">
        <w:rPr>
          <w:rFonts w:eastAsiaTheme="minorEastAsia"/>
        </w:rPr>
        <w:t>s</w:t>
      </w:r>
      <w:r>
        <w:rPr>
          <w:rFonts w:eastAsiaTheme="minorEastAsia"/>
        </w:rPr>
        <w:t xml:space="preserve"> to gasoline-powered vehicle activity. The high percentage of trucks in AADT in the </w:t>
      </w:r>
      <w:r w:rsidR="006064FC">
        <w:rPr>
          <w:rFonts w:eastAsiaTheme="minorEastAsia"/>
        </w:rPr>
        <w:t>third</w:t>
      </w:r>
      <w:r>
        <w:rPr>
          <w:rFonts w:eastAsiaTheme="minorEastAsia"/>
        </w:rPr>
        <w:t xml:space="preserve"> cluster clearly point</w:t>
      </w:r>
      <w:r w:rsidR="00003593">
        <w:rPr>
          <w:rFonts w:eastAsiaTheme="minorEastAsia"/>
        </w:rPr>
        <w:t>s</w:t>
      </w:r>
      <w:r>
        <w:rPr>
          <w:rFonts w:eastAsiaTheme="minorEastAsia"/>
        </w:rPr>
        <w:t xml:space="preserve"> to trucking activity, while the lower trucking percentage in combination with elevated AADT compared to the </w:t>
      </w:r>
      <w:r w:rsidR="006064FC">
        <w:rPr>
          <w:rFonts w:eastAsiaTheme="minorEastAsia"/>
        </w:rPr>
        <w:t>second</w:t>
      </w:r>
      <w:r>
        <w:rPr>
          <w:rFonts w:eastAsiaTheme="minorEastAsia"/>
        </w:rPr>
        <w:t xml:space="preserve"> cluster suggest that the </w:t>
      </w:r>
      <w:r w:rsidR="006064FC">
        <w:rPr>
          <w:rFonts w:eastAsiaTheme="minorEastAsia"/>
        </w:rPr>
        <w:t>first</w:t>
      </w:r>
      <w:r>
        <w:rPr>
          <w:rFonts w:eastAsiaTheme="minorEastAsia"/>
        </w:rPr>
        <w:t xml:space="preserve"> cluster could be capturing some light</w:t>
      </w:r>
      <w:r w:rsidR="0043357B">
        <w:rPr>
          <w:rFonts w:eastAsiaTheme="minorEastAsia"/>
        </w:rPr>
        <w:t>-</w:t>
      </w:r>
      <w:r>
        <w:rPr>
          <w:rFonts w:eastAsiaTheme="minorEastAsia"/>
        </w:rPr>
        <w:t xml:space="preserve">duty gasoline vehicle activity. These </w:t>
      </w:r>
      <w:r w:rsidR="00BA58C5">
        <w:rPr>
          <w:rFonts w:eastAsiaTheme="minorEastAsia"/>
        </w:rPr>
        <w:t xml:space="preserve">assignments, in conjunction with their </w:t>
      </w:r>
      <w:r w:rsidR="00003593">
        <w:rPr>
          <w:rFonts w:eastAsiaTheme="minorEastAsia"/>
        </w:rPr>
        <w:t xml:space="preserve">principal component </w:t>
      </w:r>
      <w:r w:rsidR="00BA58C5">
        <w:rPr>
          <w:rFonts w:eastAsiaTheme="minorEastAsia"/>
        </w:rPr>
        <w:t>loading assignments,</w:t>
      </w:r>
      <w:r>
        <w:rPr>
          <w:rFonts w:eastAsiaTheme="minorEastAsia"/>
        </w:rPr>
        <w:t xml:space="preserve"> are consistent with previously published studies of vehicle source apportionment.</w:t>
      </w:r>
      <w:r>
        <w:rPr>
          <w:rFonts w:eastAsiaTheme="minorEastAsia"/>
        </w:rPr>
        <w:fldChar w:fldCharType="begin"/>
      </w:r>
      <w:r w:rsidR="005041F5">
        <w:rPr>
          <w:rFonts w:eastAsiaTheme="minorEastAsia"/>
        </w:rPr>
        <w:instrText xml:space="preserve"> ADDIN ZOTERO_ITEM CSL_CITATION {"citationID":"95bniNuo","properties":{"formattedCitation":"\\super 1,18,19\\nosupersub{}","plainCitation":"1,18,19","noteIndex":0},"citationItems":[{"id":159,"uris":["http://zotero.org/users/4282478/items/4SPHF3NQ"],"itemData":{"id":159,"type":"article-journal","abstract":"We have applied the absolute principal component scores (APCS) receptor model to on-road, background-adjusted measurements of NOx, CO, CO2, black carbon (BC), and particle number (PN) obtained from a continuously moving platform deployed over nine afternoon sampling periods in Seattle, WA. Two Varimax-rotated principal component features described 75% of the overall variance of the observations. A heavy-duty vehicle feature was correlated with black carbon and particle number, whereas a light-duty feature was correlated with CO and CO2. NOx had moderate correlation with both features. The bootstrapped APCS model predictions were used to estimate area-wide, average fuel-based emission factors and their respective 95% confidence limits. The average emission factors for NOx, CO, BC and PN (14.8, 18.9, 0.40 g/kg, and 4.3 × 1015 particles/kg for heavy duty vehicles, and 3.2, 22.4, 0.016 g/kg, and 0.19 × 1015 particles/kg for light-duty vehicles, respectively) are consistent with previous estimates based on remote sensing, vehicle chase studies, and recent dynamometer tests. Information on the spatial distribution of the concentrations contributed by these two vehicle categories relative to background during the sampling period was also obtained.","container-title":"Atmospheric Environment","DOI":"10.1016/j.atmosenv.2016.12.037","ISSN":"1352-2310","journalAbbreviation":"Atmospheric Environment","page":"201-211","source":"ScienceDirect","title":"Ambient air quality measurements from a continuously moving mobile platform: Estimation of area-wide, fuel-based, mobile source emission factors using absolute principal component scores","title-short":"Ambient air quality measurements from a continuously moving mobile platform","volume":"152","author":[{"family":"Larson","given":"Timothy"},{"family":"Gould","given":"Timothy"},{"family":"Riley","given":"Erin A."},{"family":"Austin","given":"Elena"},{"family":"Fintzi","given":"Jonathan"},{"family":"Sheppard","given":"Lianne"},{"family":"Yost","given":"Michael"},{"family":"Simpson","given":"Christopher"}],"issued":{"date-parts":[["2017",3,1]]}}},{"id":747,"uris":["http://zotero.org/users/4282478/items/ZA68FC2E"],"itemData":{"id":747,"type":"article-journal","abstract":"Multipollutant indicators of mobile source impacts are developed from readily available CO, NOx, and elemental carbon (EC) data for use in air quality and epidemiologic analysis. Two types of outcome-based Integrated Mobile Source Indicators (IMSI) are assessed. The first is derived from analysis of emissions of EC, CO, and NOx such that pollutant concentrations are mixed and weighted based on emission ratios for both gasoline and diesel vehicles. The emission-based indicators (IMSIEB) capture the impact of mobile sources on air quality estimated from receptor models and their uncertainty is comparable to measurement and source apportionment uncertainties. The IMSIEB have larger correlation between two different receptor sites impacted by traffic than single pollutants, suggesting they are better indicators of the local impact of mobile sources. A sensitivity analysis of fractions of pollutants in a two-pollutant mixture and the inclusion in an epidemiologic model is conducted to develop a second set of indicators based on health outcomes. The health-based indicators (IMSIHB) are weighted combinations of CO, NOx, and EC pairs that have the lowest P value in their association with cardiovascular disease emergency department visits, possibly due to their better spatial representativeness. These outcome-based, multipollutant indicators can provide support for the setting of multipollutant air quality standards and other air quality management activities. Implications: Integrated mobile source indicators (IMSI) were developed and assessed for use in air quality and epidemiologic analysis. IMSI contribute to fill the gap in the path towards a multipollutant air quality approach in two aspects: IMSI represent an innovative way to identify mixtures of pollutants based on outcomes and constitutes an alternative approach to assess multipollutant health effects. IMSI developed for mobile sources can be easily applied to other sources. Results can support the setting of multipollutant air quality standards. Supplemental Material Supplemental materials are available for this article. Go to the publisher's online edition of the Journal of the Air &amp; Waste Management Association for materials showing the estimation of uncertainties using propagation of errors, comparison of source impacts from CMB and PMF and wind direction and speed for the Jefferson Street monitoring location in Atlanta.","container-title":"Journal of the Air &amp; Waste Management Association","DOI":"10.1080/10473289.2012.656218","ISSN":"1096-2247","issue":"4","note":"publisher: Taylor &amp; Francis\n_eprint: https://doi.org/10.1080/10473289.2012.656218","page":"431-442","source":"Taylor and Francis+NEJM","title":"Development of outcome-based, multipollutant mobile source indicators","volume":"62","author":[{"family":"Pachon","given":"Jorge   E."},{"family":"Balachandran","given":"Sivaraman"},{"family":"Hu","given":"Yongtao"},{"family":"Mulholland","given":"James   A."},{"family":"Darrow","given":"Lyndsey   A."},{"family":"Sarnat","given":"Jeremy   A."},{"family":"Tolbert","given":"Paige   E."},{"family":"Russell","given":"Armistead   G."}],"issued":{"date-parts":[["2012",4,1]]}}},{"id":738,"uris":["http://zotero.org/users/4282478/items/KD46G8QK"],"itemData":{"id":738,"type":"article-journal","abstract":"Vehicle emissions of nitrogen oxides (NOx), carbon monoxide (CO), fine particulate matter (PM2.5), organic aerosol (OA), and black carbon (BC) were measured at the Caldecott tunnel in the San Francisco Bay Area. Measurements were made in bore 2 of the tunnel, where light-duty (LD) vehicles accounted for &gt;99% of total traffic and heavy-duty trucks were not allowed. Prior emission studies conducted in North America have often assumed that route- or weekend-specific prohibitions on heavy-duty truck traffic imply that diesel contributions to pollutant concentrations measured in on-road settings can be neglected. However, as light-duty vehicle emissions have declined, this assumption can lead to biased results, especially for pollutants such as NOx, OA, and BC, for which diesel-engine emission rates are high compared to corresponding values for gasoline engines. In this study, diesel vehicles (mostly medium-duty delivery trucks with two axles and six tires) accounted for &lt;1% of all vehicles observed in the tunnel but were nevertheless responsible for (18 ± 3)%, (22 ± 6)%, and (45 ± 8)% of measured NOx, OA, and BC concentrations. Fleet-average OA and BC emission factors for light-duty vehicles are, respectively, 10 and 50 times lower than for heavy-duty diesel trucks. Using measured emission factors from this study and publicly available data on taxable fuel sales, as of 2010, LD gasoline vehicles were estimated to be responsible for 85%, 18%, 18%, and 6% of emissions of CO, NOx, OA, and BC, respectively, from on-road motor vehicles in the United States.","container-title":"Environmental Science &amp; Technology","DOI":"10.1021/es402875u","ISSN":"0013-936X","issue":"23","journalAbbreviation":"Environ. Sci. Technol.","note":"publisher: American Chemical Society","page":"13873-13881","source":"ACS Publications","title":"Quantifying On-Road Emissions from Gasoline-Powered Motor Vehicles: Accounting for the Presence of Medium- and Heavy-Duty Diesel Trucks","title-short":"Quantifying On-Road Emissions from Gasoline-Powered Motor Vehicles","volume":"47","author":[{"family":"Dallmann","given":"Timothy R."},{"family":"Kirchstetter","given":"Thomas W."},{"family":"DeMartini","given":"Steven J."},{"family":"Harley","given":"Robert A."}],"issued":{"date-parts":[["2013",12,3]]}}}],"schema":"https://github.com/citation-style-language/schema/raw/master/csl-citation.json"} </w:instrText>
      </w:r>
      <w:r>
        <w:rPr>
          <w:rFonts w:eastAsiaTheme="minorEastAsia"/>
        </w:rPr>
        <w:fldChar w:fldCharType="separate"/>
      </w:r>
      <w:r w:rsidR="005041F5" w:rsidRPr="005041F5">
        <w:rPr>
          <w:rFonts w:ascii="Cambria" w:hAnsi="Cambria"/>
          <w:szCs w:val="24"/>
          <w:vertAlign w:val="superscript"/>
        </w:rPr>
        <w:t>1,18,19</w:t>
      </w:r>
      <w:r>
        <w:rPr>
          <w:rFonts w:eastAsiaTheme="minorEastAsia"/>
        </w:rPr>
        <w:fldChar w:fldCharType="end"/>
      </w:r>
      <w:bookmarkStart w:id="2" w:name="_Ref97310639"/>
      <w:bookmarkStart w:id="3" w:name="_Toc98254629"/>
    </w:p>
    <w:bookmarkEnd w:id="2"/>
    <w:bookmarkEnd w:id="3"/>
    <w:p w14:paraId="3A896D37" w14:textId="47FE1F3D" w:rsidR="000B7C9B" w:rsidRPr="00F158CC" w:rsidRDefault="00721C49" w:rsidP="00F158CC">
      <w:pPr>
        <w:pStyle w:val="VAFigureCaption"/>
        <w:spacing w:after="240"/>
        <w:jc w:val="left"/>
        <w:rPr>
          <w:rFonts w:eastAsiaTheme="minorEastAsia"/>
        </w:rPr>
      </w:pPr>
      <w:r>
        <w:rPr>
          <w:rFonts w:eastAsiaTheme="minorEastAsia"/>
          <w:b/>
          <w:bCs/>
          <w:noProof/>
        </w:rPr>
        <w:drawing>
          <wp:anchor distT="0" distB="0" distL="114300" distR="114300" simplePos="0" relativeHeight="251688960" behindDoc="0" locked="0" layoutInCell="1" allowOverlap="1" wp14:anchorId="4B09FA67" wp14:editId="0D1C3AB3">
            <wp:simplePos x="0" y="0"/>
            <wp:positionH relativeFrom="column">
              <wp:posOffset>-57150</wp:posOffset>
            </wp:positionH>
            <wp:positionV relativeFrom="paragraph">
              <wp:posOffset>0</wp:posOffset>
            </wp:positionV>
            <wp:extent cx="5943600" cy="2971800"/>
            <wp:effectExtent l="0" t="0" r="0" b="0"/>
            <wp:wrapTopAndBottom/>
            <wp:docPr id="1" name="Picture 1"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box and whisker chart&#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anchor>
        </w:drawing>
      </w:r>
      <w:r w:rsidR="000B7C9B" w:rsidRPr="000B7C9B">
        <w:rPr>
          <w:rFonts w:eastAsiaTheme="minorEastAsia"/>
          <w:b/>
          <w:bCs/>
        </w:rPr>
        <w:t xml:space="preserve">Figure </w:t>
      </w:r>
      <w:r w:rsidR="00596E3A">
        <w:rPr>
          <w:rFonts w:eastAsiaTheme="minorEastAsia"/>
          <w:b/>
          <w:bCs/>
        </w:rPr>
        <w:t>5</w:t>
      </w:r>
      <w:r w:rsidR="000B7C9B" w:rsidRPr="000B7C9B">
        <w:rPr>
          <w:rFonts w:eastAsiaTheme="minorEastAsia"/>
          <w:b/>
          <w:bCs/>
        </w:rPr>
        <w:t xml:space="preserve">. </w:t>
      </w:r>
      <w:r w:rsidR="000B7C9B" w:rsidRPr="000B7C9B">
        <w:rPr>
          <w:rFonts w:eastAsiaTheme="minorEastAsia"/>
        </w:rPr>
        <w:t>Boxplot of traffic attributes corresponding to anomalies in labelled clusters</w:t>
      </w:r>
      <w:r w:rsidR="002B0789">
        <w:rPr>
          <w:rFonts w:eastAsiaTheme="minorEastAsia"/>
        </w:rPr>
        <w:t xml:space="preserve"> (1- “CO</w:t>
      </w:r>
      <w:r w:rsidR="002B0789">
        <w:rPr>
          <w:rFonts w:eastAsiaTheme="minorEastAsia"/>
          <w:vertAlign w:val="subscript"/>
        </w:rPr>
        <w:t>2</w:t>
      </w:r>
      <w:r w:rsidR="002B0789">
        <w:rPr>
          <w:rFonts w:eastAsiaTheme="minorEastAsia"/>
        </w:rPr>
        <w:t xml:space="preserve"> Cluster”, 2 – “Transition Cluster”, 3 – “BC/UFP Cluster”)</w:t>
      </w:r>
      <w:r w:rsidR="000B7C9B" w:rsidRPr="000B7C9B">
        <w:rPr>
          <w:rFonts w:eastAsiaTheme="minorEastAsia"/>
        </w:rPr>
        <w:t xml:space="preserve">. (a) Annual average daily traffic </w:t>
      </w:r>
      <w:r w:rsidR="000B7C9B" w:rsidRPr="000B7C9B">
        <w:rPr>
          <w:rFonts w:eastAsiaTheme="minorEastAsia"/>
        </w:rPr>
        <w:lastRenderedPageBreak/>
        <w:t>(AADT) by cluster label. (b) Percentages of trucks in the annual average daily traffic counts (AADT % Truck).</w:t>
      </w:r>
    </w:p>
    <w:p w14:paraId="1F6DD3BD" w14:textId="222AA033" w:rsidR="004460CE" w:rsidRPr="00F158CC" w:rsidRDefault="00F158CC" w:rsidP="00F158CC">
      <w:pPr>
        <w:pStyle w:val="TAMainText"/>
        <w:spacing w:after="240"/>
        <w:ind w:firstLine="0"/>
        <w:jc w:val="left"/>
        <w:rPr>
          <w:b/>
          <w:bCs/>
        </w:rPr>
      </w:pPr>
      <w:bookmarkStart w:id="4" w:name="_Toc98322478"/>
      <w:r>
        <w:rPr>
          <w:b/>
          <w:bCs/>
        </w:rPr>
        <w:t xml:space="preserve">3.3 </w:t>
      </w:r>
      <w:r w:rsidR="004460CE" w:rsidRPr="00F158CC">
        <w:rPr>
          <w:b/>
          <w:bCs/>
        </w:rPr>
        <w:t>Detected Anomaly Type by Census Tract</w:t>
      </w:r>
      <w:bookmarkEnd w:id="4"/>
    </w:p>
    <w:p w14:paraId="5360B7C6" w14:textId="43148CB6" w:rsidR="004460CE" w:rsidRPr="00B831F1" w:rsidRDefault="00C134BB" w:rsidP="00F158CC">
      <w:pPr>
        <w:pStyle w:val="TAMainText"/>
      </w:pPr>
      <w:r>
        <w:t>We</w:t>
      </w:r>
      <w:r w:rsidR="004460CE">
        <w:t xml:space="preserve"> evaluate spatial differences in these clustered anomaly types </w:t>
      </w:r>
      <w:r w:rsidR="00003593">
        <w:t>across</w:t>
      </w:r>
      <w:r w:rsidR="004460CE">
        <w:t xml:space="preserve"> the city of Houston</w:t>
      </w:r>
      <w:r>
        <w:t xml:space="preserve"> by tabulating anomaly types for visited census tracts</w:t>
      </w:r>
      <w:r w:rsidR="006064FC">
        <w:t>; details about the census tracts are provided in Table S5</w:t>
      </w:r>
      <w:r w:rsidR="004460CE">
        <w:t xml:space="preserve">. </w:t>
      </w:r>
      <w:r w:rsidR="00BA58C5">
        <w:t xml:space="preserve">We report rescaled </w:t>
      </w:r>
      <w:r w:rsidR="004460CE">
        <w:t>total number</w:t>
      </w:r>
      <w:r w:rsidR="00A46BD5">
        <w:t>s</w:t>
      </w:r>
      <w:r w:rsidR="004460CE">
        <w:t xml:space="preserve"> of detected anomalies of a given cluster type</w:t>
      </w:r>
      <w:r w:rsidR="00CE0E21">
        <w:t xml:space="preserve"> (“CO</w:t>
      </w:r>
      <w:r w:rsidR="00CE0E21">
        <w:rPr>
          <w:vertAlign w:val="subscript"/>
        </w:rPr>
        <w:t xml:space="preserve">2 </w:t>
      </w:r>
      <w:r w:rsidR="00CE0E21">
        <w:t xml:space="preserve">Cluster” for </w:t>
      </w:r>
      <w:r w:rsidR="009503CD">
        <w:t>“</w:t>
      </w:r>
      <w:r w:rsidR="00CE0E21">
        <w:t>CO</w:t>
      </w:r>
      <w:r w:rsidR="00CE0E21">
        <w:rPr>
          <w:vertAlign w:val="subscript"/>
        </w:rPr>
        <w:t>2</w:t>
      </w:r>
      <w:r w:rsidR="009503CD">
        <w:rPr>
          <w:vertAlign w:val="subscript"/>
        </w:rPr>
        <w:t xml:space="preserve"> </w:t>
      </w:r>
      <w:r w:rsidR="009503CD">
        <w:t>-r</w:t>
      </w:r>
      <w:r w:rsidR="00CE0E21">
        <w:t>ich</w:t>
      </w:r>
      <w:r w:rsidR="009503CD">
        <w:t>”</w:t>
      </w:r>
      <w:r w:rsidR="00CE0E21">
        <w:t>, “Transition Cluster”, “BC/UFP Cluster”)</w:t>
      </w:r>
      <w:r w:rsidR="004460CE">
        <w:t xml:space="preserve"> divided by the total number of measurements made in that census tract. </w:t>
      </w:r>
      <w:r w:rsidR="00FE6CC4">
        <w:t>N</w:t>
      </w:r>
      <w:r w:rsidR="004460CE">
        <w:t xml:space="preserve">ormalizing by the total number of measurements </w:t>
      </w:r>
      <w:r w:rsidR="00FE6CC4">
        <w:t xml:space="preserve">in this manner </w:t>
      </w:r>
      <w:r w:rsidR="00003593">
        <w:t>yields</w:t>
      </w:r>
      <w:r w:rsidR="004460CE">
        <w:t xml:space="preserve"> the probability of encountering that anomaly in the census tract during the study period</w:t>
      </w:r>
      <w:r w:rsidR="00FE6CC4">
        <w:t xml:space="preserve">, which is from 8 AM to </w:t>
      </w:r>
      <w:r w:rsidR="00003593">
        <w:t>4</w:t>
      </w:r>
      <w:r w:rsidR="00FE6CC4">
        <w:t xml:space="preserve"> PM during weekdays</w:t>
      </w:r>
      <w:r w:rsidR="004460CE">
        <w:t xml:space="preserve">. </w:t>
      </w:r>
      <w:r w:rsidR="00B3007A">
        <w:t xml:space="preserve">Figure </w:t>
      </w:r>
      <w:r w:rsidR="00A25751">
        <w:t>S</w:t>
      </w:r>
      <w:r w:rsidR="006064FC">
        <w:t>6</w:t>
      </w:r>
      <w:r w:rsidR="00B3007A">
        <w:t xml:space="preserve"> </w:t>
      </w:r>
      <w:r w:rsidR="004460CE">
        <w:t>displays bar plots showing DBSCAN anomaly</w:t>
      </w:r>
      <w:r w:rsidR="00A46BD5">
        <w:t xml:space="preserve"> detection</w:t>
      </w:r>
      <w:r w:rsidR="004460CE">
        <w:t xml:space="preserve"> type </w:t>
      </w:r>
      <w:r w:rsidR="00A46BD5">
        <w:t xml:space="preserve">probabilities </w:t>
      </w:r>
      <w:r w:rsidR="004460CE">
        <w:t xml:space="preserve">by census tract, while </w:t>
      </w:r>
      <w:r w:rsidR="00B831F1">
        <w:t xml:space="preserve">Figures </w:t>
      </w:r>
      <w:r w:rsidR="00A25751">
        <w:t>6</w:t>
      </w:r>
      <w:r w:rsidR="00B831F1">
        <w:t xml:space="preserve"> and </w:t>
      </w:r>
      <w:r w:rsidR="00A25751">
        <w:t>7</w:t>
      </w:r>
      <w:r w:rsidR="00B831F1">
        <w:t xml:space="preserve"> map the census tracts colored by their CO</w:t>
      </w:r>
      <w:r w:rsidR="00B831F1">
        <w:rPr>
          <w:vertAlign w:val="subscript"/>
        </w:rPr>
        <w:t>2</w:t>
      </w:r>
      <w:r w:rsidR="00B831F1">
        <w:t xml:space="preserve"> and BC/UFP anomaly detection probabilities.</w:t>
      </w:r>
    </w:p>
    <w:p w14:paraId="33BB10D4" w14:textId="1976E903" w:rsidR="004460CE" w:rsidRDefault="006B7EE3" w:rsidP="00F158CC">
      <w:pPr>
        <w:pStyle w:val="VAFigureCaption"/>
        <w:rPr>
          <w:noProof/>
        </w:rPr>
      </w:pPr>
      <w:r>
        <w:rPr>
          <w:b/>
          <w:bCs/>
          <w:noProof/>
        </w:rPr>
        <w:lastRenderedPageBreak/>
        <w:drawing>
          <wp:inline distT="0" distB="0" distL="0" distR="0" wp14:anchorId="2A4D6EEE" wp14:editId="61F30F14">
            <wp:extent cx="5943600" cy="4211320"/>
            <wp:effectExtent l="0" t="0" r="0" b="0"/>
            <wp:docPr id="5" name="Picture 5"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Map&#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5943600" cy="4211320"/>
                    </a:xfrm>
                    <a:prstGeom prst="rect">
                      <a:avLst/>
                    </a:prstGeom>
                  </pic:spPr>
                </pic:pic>
              </a:graphicData>
            </a:graphic>
          </wp:inline>
        </w:drawing>
      </w:r>
      <w:r w:rsidR="00F158CC">
        <w:rPr>
          <w:b/>
          <w:bCs/>
          <w:noProof/>
        </w:rPr>
        <w:t xml:space="preserve">Figure </w:t>
      </w:r>
      <w:r w:rsidR="00596E3A">
        <w:rPr>
          <w:b/>
          <w:bCs/>
          <w:noProof/>
        </w:rPr>
        <w:t>6</w:t>
      </w:r>
      <w:r w:rsidR="00F158CC">
        <w:rPr>
          <w:b/>
          <w:bCs/>
          <w:noProof/>
        </w:rPr>
        <w:t xml:space="preserve">. </w:t>
      </w:r>
      <w:r w:rsidR="002B0789" w:rsidRPr="00FA183E">
        <w:t>Map depicting analyzed census tracts colored by their calculated CO</w:t>
      </w:r>
      <w:r w:rsidR="009503CD">
        <w:rPr>
          <w:vertAlign w:val="subscript"/>
        </w:rPr>
        <w:t>2</w:t>
      </w:r>
      <w:r w:rsidR="002B0789" w:rsidRPr="00FA183E">
        <w:t xml:space="preserve"> </w:t>
      </w:r>
      <w:r w:rsidR="007F1541" w:rsidRPr="00FA183E">
        <w:t xml:space="preserve">anomaly detection </w:t>
      </w:r>
      <w:r w:rsidR="002B0789" w:rsidRPr="00FA183E">
        <w:t>probabilities</w:t>
      </w:r>
      <w:r w:rsidR="007F1541" w:rsidRPr="00FA183E">
        <w:t xml:space="preserve"> (%)</w:t>
      </w:r>
      <w:r w:rsidR="00F158CC" w:rsidRPr="00FA183E">
        <w:t>.</w:t>
      </w:r>
      <w:r>
        <w:t xml:space="preserve"> </w:t>
      </w:r>
      <w:proofErr w:type="spellStart"/>
      <w:r>
        <w:t>Basemap</w:t>
      </w:r>
      <w:proofErr w:type="spellEnd"/>
      <w:r>
        <w:t xml:space="preserve"> courtesy of Wikimedia.</w:t>
      </w:r>
    </w:p>
    <w:p w14:paraId="2A817214" w14:textId="3A7780F5" w:rsidR="004460CE" w:rsidRDefault="006B7EE3" w:rsidP="00F158CC">
      <w:pPr>
        <w:pStyle w:val="VAFigureCaption"/>
        <w:rPr>
          <w:noProof/>
        </w:rPr>
      </w:pPr>
      <w:r>
        <w:rPr>
          <w:b/>
          <w:bCs/>
          <w:noProof/>
        </w:rPr>
        <w:lastRenderedPageBreak/>
        <w:drawing>
          <wp:inline distT="0" distB="0" distL="0" distR="0" wp14:anchorId="741FE093" wp14:editId="0D9CBFD3">
            <wp:extent cx="5943600" cy="4211320"/>
            <wp:effectExtent l="0" t="0" r="0" b="0"/>
            <wp:docPr id="6" name="Picture 6"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Map&#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943600" cy="4211320"/>
                    </a:xfrm>
                    <a:prstGeom prst="rect">
                      <a:avLst/>
                    </a:prstGeom>
                  </pic:spPr>
                </pic:pic>
              </a:graphicData>
            </a:graphic>
          </wp:inline>
        </w:drawing>
      </w:r>
      <w:r w:rsidR="00F158CC">
        <w:rPr>
          <w:b/>
          <w:bCs/>
          <w:noProof/>
        </w:rPr>
        <w:t xml:space="preserve">Figure </w:t>
      </w:r>
      <w:r w:rsidR="00596E3A">
        <w:rPr>
          <w:b/>
          <w:bCs/>
          <w:noProof/>
        </w:rPr>
        <w:t>7</w:t>
      </w:r>
      <w:r w:rsidR="00F158CC">
        <w:rPr>
          <w:b/>
          <w:bCs/>
          <w:noProof/>
        </w:rPr>
        <w:t>.</w:t>
      </w:r>
      <w:r w:rsidR="002B0789">
        <w:rPr>
          <w:b/>
          <w:bCs/>
          <w:noProof/>
        </w:rPr>
        <w:t xml:space="preserve"> </w:t>
      </w:r>
      <w:r w:rsidR="002B0789" w:rsidRPr="00FA183E">
        <w:t xml:space="preserve">Map depicting analyzed census tracts normalized by their calculated BC/UFP </w:t>
      </w:r>
      <w:r w:rsidR="007F1541" w:rsidRPr="00FA183E">
        <w:t xml:space="preserve">anomaly detection </w:t>
      </w:r>
      <w:r w:rsidR="002B0789" w:rsidRPr="00FA183E">
        <w:t>probabilities</w:t>
      </w:r>
      <w:r w:rsidR="007F1541" w:rsidRPr="00FA183E">
        <w:t xml:space="preserve"> (%)</w:t>
      </w:r>
      <w:r w:rsidR="00F158CC" w:rsidRPr="00FA183E">
        <w:t>.</w:t>
      </w:r>
      <w:r w:rsidR="00FE28DE">
        <w:t xml:space="preserve"> </w:t>
      </w:r>
      <w:proofErr w:type="spellStart"/>
      <w:r w:rsidR="00FE28DE">
        <w:t>Basemap</w:t>
      </w:r>
      <w:proofErr w:type="spellEnd"/>
      <w:r w:rsidR="00FE28DE">
        <w:t xml:space="preserve"> courtesy of Wikimedia.</w:t>
      </w:r>
    </w:p>
    <w:p w14:paraId="79A1F698" w14:textId="7742AACB" w:rsidR="004460CE" w:rsidRDefault="004460CE" w:rsidP="004460CE">
      <w:pPr>
        <w:rPr>
          <w:rFonts w:eastAsiaTheme="minorEastAsia"/>
        </w:rPr>
      </w:pPr>
    </w:p>
    <w:p w14:paraId="557E195B" w14:textId="6AA91742" w:rsidR="004460CE" w:rsidRDefault="004460CE" w:rsidP="00F158CC">
      <w:pPr>
        <w:pStyle w:val="TAMainText"/>
        <w:rPr>
          <w:rFonts w:eastAsiaTheme="minorEastAsia"/>
        </w:rPr>
      </w:pPr>
      <w:r>
        <w:t>The bar plot</w:t>
      </w:r>
      <w:r w:rsidR="002B0789">
        <w:t xml:space="preserve"> and maps</w:t>
      </w:r>
      <w:r>
        <w:t xml:space="preserve"> illustrate stark spatial </w:t>
      </w:r>
      <w:r w:rsidR="006064FC">
        <w:t>heterogeneity in</w:t>
      </w:r>
      <w:r>
        <w:t xml:space="preserve"> anomaly type. With re</w:t>
      </w:r>
      <w:r w:rsidR="0031190C">
        <w:t>spect</w:t>
      </w:r>
      <w:r>
        <w:t xml:space="preserve"> to </w:t>
      </w:r>
      <m:oMath>
        <m:sSub>
          <m:sSubPr>
            <m:ctrlPr>
              <w:rPr>
                <w:rFonts w:ascii="Cambria Math" w:hAnsi="Cambria Math"/>
              </w:rPr>
            </m:ctrlPr>
          </m:sSubPr>
          <m:e>
            <m:r>
              <m:rPr>
                <m:nor/>
              </m:rPr>
              <m:t>CO</m:t>
            </m:r>
          </m:e>
          <m:sub>
            <m:r>
              <w:rPr>
                <w:rFonts w:ascii="Cambria Math" w:hAnsi="Cambria Math"/>
              </w:rPr>
              <m:t>2</m:t>
            </m:r>
          </m:sub>
        </m:sSub>
      </m:oMath>
      <w:r>
        <w:rPr>
          <w:rFonts w:eastAsiaTheme="minorEastAsia"/>
        </w:rPr>
        <w:t xml:space="preserve"> cluster anomalies, neighborhoods in the </w:t>
      </w:r>
      <w:r w:rsidR="0031190C">
        <w:rPr>
          <w:rFonts w:eastAsiaTheme="minorEastAsia"/>
        </w:rPr>
        <w:t>w</w:t>
      </w:r>
      <w:r>
        <w:rPr>
          <w:rFonts w:eastAsiaTheme="minorEastAsia"/>
        </w:rPr>
        <w:t>estern parts of Houston (North Rice, South Rice, South River Oaks) consistently rank high</w:t>
      </w:r>
      <w:r w:rsidR="00B831F1">
        <w:rPr>
          <w:rFonts w:eastAsiaTheme="minorEastAsia"/>
        </w:rPr>
        <w:t xml:space="preserve">er than neighborhoods in the </w:t>
      </w:r>
      <w:r w:rsidR="0031190C">
        <w:rPr>
          <w:rFonts w:eastAsiaTheme="minorEastAsia"/>
        </w:rPr>
        <w:t>e</w:t>
      </w:r>
      <w:r w:rsidR="00B831F1">
        <w:rPr>
          <w:rFonts w:eastAsiaTheme="minorEastAsia"/>
        </w:rPr>
        <w:t>astern part of Houston</w:t>
      </w:r>
      <w:r>
        <w:rPr>
          <w:rFonts w:eastAsiaTheme="minorEastAsia"/>
        </w:rPr>
        <w:t xml:space="preserve">, with </w:t>
      </w:r>
      <w:r w:rsidR="00B831F1">
        <w:rPr>
          <w:rFonts w:eastAsiaTheme="minorEastAsia"/>
        </w:rPr>
        <w:t xml:space="preserve">neighborhoods surrounding Rice University </w:t>
      </w:r>
      <w:r w:rsidR="00635F85">
        <w:rPr>
          <w:rFonts w:eastAsiaTheme="minorEastAsia"/>
        </w:rPr>
        <w:t xml:space="preserve">ranking </w:t>
      </w:r>
      <w:r w:rsidR="00B831F1">
        <w:rPr>
          <w:rFonts w:eastAsiaTheme="minorEastAsia"/>
        </w:rPr>
        <w:t>the highest</w:t>
      </w:r>
      <w:r>
        <w:rPr>
          <w:rFonts w:eastAsiaTheme="minorEastAsia"/>
        </w:rPr>
        <w:t xml:space="preserve">. </w:t>
      </w:r>
      <w:r w:rsidR="00AA7680">
        <w:rPr>
          <w:rFonts w:eastAsiaTheme="minorEastAsia"/>
        </w:rPr>
        <w:t>T</w:t>
      </w:r>
      <w:r>
        <w:rPr>
          <w:rFonts w:eastAsiaTheme="minorEastAsia"/>
        </w:rPr>
        <w:t>he neighborhood</w:t>
      </w:r>
      <w:r w:rsidR="00B831F1">
        <w:rPr>
          <w:rFonts w:eastAsiaTheme="minorEastAsia"/>
        </w:rPr>
        <w:t>s near Rice campus</w:t>
      </w:r>
      <w:r>
        <w:rPr>
          <w:rFonts w:eastAsiaTheme="minorEastAsia"/>
        </w:rPr>
        <w:t xml:space="preserve"> consists of busy thoroughfares that are often congested with traffic from light</w:t>
      </w:r>
      <w:r w:rsidR="0043357B">
        <w:rPr>
          <w:rFonts w:eastAsiaTheme="minorEastAsia"/>
        </w:rPr>
        <w:t>-</w:t>
      </w:r>
      <w:r>
        <w:rPr>
          <w:rFonts w:eastAsiaTheme="minorEastAsia"/>
        </w:rPr>
        <w:t>duty gasoline powered vehicles, especially around rush hour (8 A</w:t>
      </w:r>
      <w:r w:rsidR="0031190C">
        <w:rPr>
          <w:rFonts w:eastAsiaTheme="minorEastAsia"/>
        </w:rPr>
        <w:t>M</w:t>
      </w:r>
      <w:r>
        <w:rPr>
          <w:rFonts w:eastAsiaTheme="minorEastAsia"/>
        </w:rPr>
        <w:t xml:space="preserve">). With regards to the BC/UFP clusters, heavily industrialized neighborhoods in the </w:t>
      </w:r>
      <w:r w:rsidR="00AA7680">
        <w:rPr>
          <w:rFonts w:eastAsiaTheme="minorEastAsia"/>
        </w:rPr>
        <w:t>e</w:t>
      </w:r>
      <w:r>
        <w:rPr>
          <w:rFonts w:eastAsiaTheme="minorEastAsia"/>
        </w:rPr>
        <w:t>astern part of Houston (</w:t>
      </w:r>
      <w:proofErr w:type="spellStart"/>
      <w:r>
        <w:rPr>
          <w:rFonts w:eastAsiaTheme="minorEastAsia"/>
        </w:rPr>
        <w:t>M</w:t>
      </w:r>
      <w:r w:rsidR="00B831F1">
        <w:rPr>
          <w:rFonts w:eastAsiaTheme="minorEastAsia"/>
        </w:rPr>
        <w:t>ilby</w:t>
      </w:r>
      <w:proofErr w:type="spellEnd"/>
      <w:r w:rsidR="00B831F1">
        <w:rPr>
          <w:rFonts w:eastAsiaTheme="minorEastAsia"/>
        </w:rPr>
        <w:t xml:space="preserve"> Park</w:t>
      </w:r>
      <w:r>
        <w:rPr>
          <w:rFonts w:eastAsiaTheme="minorEastAsia"/>
        </w:rPr>
        <w:t xml:space="preserve">, </w:t>
      </w:r>
      <w:r w:rsidR="00B831F1">
        <w:rPr>
          <w:rFonts w:eastAsiaTheme="minorEastAsia"/>
        </w:rPr>
        <w:t>West Galena Park</w:t>
      </w:r>
      <w:r>
        <w:rPr>
          <w:rFonts w:eastAsiaTheme="minorEastAsia"/>
        </w:rPr>
        <w:t xml:space="preserve">, </w:t>
      </w:r>
      <w:r w:rsidR="00B831F1">
        <w:rPr>
          <w:rFonts w:eastAsiaTheme="minorEastAsia"/>
        </w:rPr>
        <w:t>Manchester, Clinton</w:t>
      </w:r>
      <w:r>
        <w:rPr>
          <w:rFonts w:eastAsiaTheme="minorEastAsia"/>
        </w:rPr>
        <w:t xml:space="preserve">) </w:t>
      </w:r>
      <w:r w:rsidR="00B831F1">
        <w:rPr>
          <w:rFonts w:eastAsiaTheme="minorEastAsia"/>
        </w:rPr>
        <w:t>are ranked the highest</w:t>
      </w:r>
      <w:r>
        <w:rPr>
          <w:rFonts w:eastAsiaTheme="minorEastAsia"/>
        </w:rPr>
        <w:t xml:space="preserve">, with the </w:t>
      </w:r>
      <w:proofErr w:type="spellStart"/>
      <w:r>
        <w:rPr>
          <w:rFonts w:eastAsiaTheme="minorEastAsia"/>
        </w:rPr>
        <w:t>M</w:t>
      </w:r>
      <w:r w:rsidR="00B831F1">
        <w:rPr>
          <w:rFonts w:eastAsiaTheme="minorEastAsia"/>
        </w:rPr>
        <w:t>ilby</w:t>
      </w:r>
      <w:proofErr w:type="spellEnd"/>
      <w:r w:rsidR="00B831F1">
        <w:rPr>
          <w:rFonts w:eastAsiaTheme="minorEastAsia"/>
        </w:rPr>
        <w:t xml:space="preserve"> Park</w:t>
      </w:r>
      <w:r>
        <w:rPr>
          <w:rFonts w:eastAsiaTheme="minorEastAsia"/>
        </w:rPr>
        <w:t xml:space="preserve"> </w:t>
      </w:r>
      <w:r w:rsidR="00B831F1">
        <w:rPr>
          <w:rFonts w:eastAsiaTheme="minorEastAsia"/>
        </w:rPr>
        <w:t>census tract</w:t>
      </w:r>
      <w:r>
        <w:rPr>
          <w:rFonts w:eastAsiaTheme="minorEastAsia"/>
        </w:rPr>
        <w:t xml:space="preserve"> </w:t>
      </w:r>
      <w:r>
        <w:rPr>
          <w:rFonts w:eastAsiaTheme="minorEastAsia"/>
        </w:rPr>
        <w:lastRenderedPageBreak/>
        <w:t>exhibiting the highest probability of encountering one of these anomaly types (</w:t>
      </w:r>
      <w:r w:rsidR="00B831F1">
        <w:rPr>
          <w:rFonts w:eastAsiaTheme="minorEastAsia"/>
        </w:rPr>
        <w:t>10.</w:t>
      </w:r>
      <w:r w:rsidR="00A849E8">
        <w:rPr>
          <w:rFonts w:eastAsiaTheme="minorEastAsia"/>
        </w:rPr>
        <w:t>6</w:t>
      </w:r>
      <w:r>
        <w:rPr>
          <w:rFonts w:eastAsiaTheme="minorEastAsia"/>
        </w:rPr>
        <w:t>%)</w:t>
      </w:r>
      <w:r w:rsidR="00B831F1">
        <w:rPr>
          <w:rFonts w:eastAsiaTheme="minorEastAsia"/>
        </w:rPr>
        <w:t xml:space="preserve"> during the study period</w:t>
      </w:r>
      <w:r>
        <w:rPr>
          <w:rFonts w:eastAsiaTheme="minorEastAsia"/>
        </w:rPr>
        <w:t xml:space="preserve">. </w:t>
      </w:r>
      <w:r w:rsidR="00764673">
        <w:rPr>
          <w:rFonts w:eastAsiaTheme="minorEastAsia"/>
        </w:rPr>
        <w:t>Many of these anomaly detection types were found to occur on highway; Figure</w:t>
      </w:r>
      <w:r w:rsidR="007F1541">
        <w:rPr>
          <w:rFonts w:eastAsiaTheme="minorEastAsia"/>
        </w:rPr>
        <w:t xml:space="preserve"> S</w:t>
      </w:r>
      <w:r w:rsidR="00AA7680">
        <w:rPr>
          <w:rFonts w:eastAsiaTheme="minorEastAsia"/>
        </w:rPr>
        <w:t>7</w:t>
      </w:r>
      <w:r w:rsidR="00764673">
        <w:rPr>
          <w:rFonts w:eastAsiaTheme="minorEastAsia"/>
        </w:rPr>
        <w:t xml:space="preserve"> illustrates the </w:t>
      </w:r>
      <w:r w:rsidR="0031190C">
        <w:rPr>
          <w:rFonts w:eastAsiaTheme="minorEastAsia"/>
        </w:rPr>
        <w:t>differences</w:t>
      </w:r>
      <w:r w:rsidR="00764673">
        <w:rPr>
          <w:rFonts w:eastAsiaTheme="minorEastAsia"/>
        </w:rPr>
        <w:t xml:space="preserve"> in BC/UFP anomaly detection probabilities </w:t>
      </w:r>
      <w:r w:rsidR="007F1541">
        <w:rPr>
          <w:rFonts w:eastAsiaTheme="minorEastAsia"/>
        </w:rPr>
        <w:t>when highways are included and excluded from the analysis</w:t>
      </w:r>
      <w:r w:rsidR="006064FC">
        <w:rPr>
          <w:rFonts w:eastAsiaTheme="minorEastAsia"/>
        </w:rPr>
        <w:t xml:space="preserve"> (Figure S8 shows the same information for CO</w:t>
      </w:r>
      <w:r w:rsidR="006064FC">
        <w:rPr>
          <w:rFonts w:eastAsiaTheme="minorEastAsia"/>
          <w:vertAlign w:val="subscript"/>
        </w:rPr>
        <w:t>2</w:t>
      </w:r>
      <w:r w:rsidR="006064FC">
        <w:rPr>
          <w:rFonts w:eastAsiaTheme="minorEastAsia"/>
        </w:rPr>
        <w:t xml:space="preserve"> anomalies)</w:t>
      </w:r>
      <w:r w:rsidR="00764673">
        <w:rPr>
          <w:rFonts w:eastAsiaTheme="minorEastAsia"/>
        </w:rPr>
        <w:t xml:space="preserve">. </w:t>
      </w:r>
      <w:r w:rsidR="0031190C">
        <w:rPr>
          <w:rFonts w:eastAsiaTheme="minorEastAsia"/>
        </w:rPr>
        <w:t>E</w:t>
      </w:r>
      <w:r w:rsidR="00764673">
        <w:rPr>
          <w:rFonts w:eastAsiaTheme="minorEastAsia"/>
        </w:rPr>
        <w:t xml:space="preserve">ven with highways removed from the analysis, neighborhoods in the </w:t>
      </w:r>
      <w:r w:rsidR="0043357B">
        <w:rPr>
          <w:rFonts w:eastAsiaTheme="minorEastAsia"/>
        </w:rPr>
        <w:t>e</w:t>
      </w:r>
      <w:r w:rsidR="00764673">
        <w:rPr>
          <w:rFonts w:eastAsiaTheme="minorEastAsia"/>
        </w:rPr>
        <w:t>astern part of Houston</w:t>
      </w:r>
      <w:r w:rsidR="00635F85">
        <w:rPr>
          <w:rFonts w:eastAsiaTheme="minorEastAsia"/>
        </w:rPr>
        <w:t xml:space="preserve"> still rank consistently higher </w:t>
      </w:r>
      <w:r w:rsidR="0031190C">
        <w:rPr>
          <w:rFonts w:eastAsiaTheme="minorEastAsia"/>
        </w:rPr>
        <w:t>than those</w:t>
      </w:r>
      <w:r w:rsidR="00635F85">
        <w:rPr>
          <w:rFonts w:eastAsiaTheme="minorEastAsia"/>
        </w:rPr>
        <w:t xml:space="preserve"> neighborhoods in the western part of Houston.</w:t>
      </w:r>
      <w:r w:rsidR="00764673">
        <w:rPr>
          <w:rFonts w:eastAsiaTheme="minorEastAsia"/>
        </w:rPr>
        <w:t xml:space="preserve"> </w:t>
      </w:r>
      <w:r w:rsidR="00A03BE3">
        <w:rPr>
          <w:rFonts w:eastAsiaTheme="minorEastAsia"/>
        </w:rPr>
        <w:t>The mapped census tracts highlight spatial discrepancies in that some areas are CO</w:t>
      </w:r>
      <w:r w:rsidR="00A03BE3">
        <w:rPr>
          <w:rFonts w:eastAsiaTheme="minorEastAsia"/>
          <w:vertAlign w:val="subscript"/>
        </w:rPr>
        <w:t>2</w:t>
      </w:r>
      <w:r w:rsidR="00A03BE3">
        <w:rPr>
          <w:rFonts w:eastAsiaTheme="minorEastAsia"/>
        </w:rPr>
        <w:t xml:space="preserve"> dominated and others are BC/UFP dominated with respect to probability of anomaly type detection. </w:t>
      </w:r>
      <w:r w:rsidR="00A6624A">
        <w:rPr>
          <w:rFonts w:eastAsiaTheme="minorEastAsia"/>
        </w:rPr>
        <w:t xml:space="preserve">Table </w:t>
      </w:r>
      <w:r w:rsidR="00AA7680">
        <w:rPr>
          <w:rFonts w:eastAsiaTheme="minorEastAsia"/>
        </w:rPr>
        <w:t>2</w:t>
      </w:r>
      <w:r w:rsidR="00A6624A">
        <w:rPr>
          <w:rFonts w:eastAsiaTheme="minorEastAsia"/>
        </w:rPr>
        <w:t xml:space="preserve"> contains probabilities of detecting each anomaly type by census tract</w:t>
      </w:r>
      <w:r w:rsidR="00AA7680">
        <w:rPr>
          <w:rFonts w:eastAsiaTheme="minorEastAsia"/>
        </w:rPr>
        <w:t xml:space="preserve"> which underscores these spatial disparities</w:t>
      </w:r>
      <w:r w:rsidR="00A6624A">
        <w:rPr>
          <w:rFonts w:eastAsiaTheme="minorEastAsia"/>
        </w:rPr>
        <w:t xml:space="preserve">. </w:t>
      </w:r>
      <w:r w:rsidR="00A03BE3">
        <w:rPr>
          <w:rFonts w:eastAsiaTheme="minorEastAsia"/>
        </w:rPr>
        <w:t>For example,</w:t>
      </w:r>
      <w:r w:rsidR="00A6624A">
        <w:rPr>
          <w:rFonts w:eastAsiaTheme="minorEastAsia"/>
        </w:rPr>
        <w:t xml:space="preserve"> </w:t>
      </w:r>
      <w:r w:rsidR="00A03BE3">
        <w:rPr>
          <w:rFonts w:eastAsiaTheme="minorEastAsia"/>
        </w:rPr>
        <w:t>the bold, italicized entries in</w:t>
      </w:r>
      <w:r w:rsidR="00A6624A">
        <w:rPr>
          <w:rFonts w:eastAsiaTheme="minorEastAsia"/>
        </w:rPr>
        <w:t xml:space="preserve"> Table</w:t>
      </w:r>
      <w:r w:rsidR="00A03BE3">
        <w:rPr>
          <w:rFonts w:eastAsiaTheme="minorEastAsia"/>
        </w:rPr>
        <w:t xml:space="preserve"> </w:t>
      </w:r>
      <w:r w:rsidR="00AA7680">
        <w:rPr>
          <w:rFonts w:eastAsiaTheme="minorEastAsia"/>
        </w:rPr>
        <w:t>2</w:t>
      </w:r>
      <w:r w:rsidR="00A6624A">
        <w:rPr>
          <w:rFonts w:eastAsiaTheme="minorEastAsia"/>
        </w:rPr>
        <w:t xml:space="preserve"> </w:t>
      </w:r>
      <w:r w:rsidR="00A03BE3">
        <w:rPr>
          <w:rFonts w:eastAsiaTheme="minorEastAsia"/>
        </w:rPr>
        <w:t>indicate</w:t>
      </w:r>
      <w:r w:rsidR="00A6624A">
        <w:rPr>
          <w:rFonts w:eastAsiaTheme="minorEastAsia"/>
        </w:rPr>
        <w:t xml:space="preserve"> a </w:t>
      </w:r>
      <m:oMath>
        <m:r>
          <m:rPr>
            <m:nor/>
          </m:rPr>
          <w:rPr>
            <w:rFonts w:ascii="Times" w:eastAsiaTheme="minorEastAsia" w:hAnsi="Times" w:cs="Times"/>
          </w:rPr>
          <m:t>≈</m:t>
        </m:r>
      </m:oMath>
      <w:r w:rsidR="00A6624A">
        <w:rPr>
          <w:rFonts w:eastAsiaTheme="minorEastAsia"/>
        </w:rPr>
        <w:t xml:space="preserve"> 10x greater chance of encountering a BC/UFP anomaly type in the Manchester census tract compared to the North Rice census tract. </w:t>
      </w:r>
      <w:r w:rsidR="00084226">
        <w:rPr>
          <w:rFonts w:eastAsiaTheme="minorEastAsia"/>
        </w:rPr>
        <w:t>These disparities, and the presented e</w:t>
      </w:r>
      <w:r w:rsidR="00A6624A">
        <w:rPr>
          <w:rFonts w:eastAsiaTheme="minorEastAsia"/>
        </w:rPr>
        <w:t>vidence suggesting that the BC/UFP anomalies are closely related to heavy</w:t>
      </w:r>
      <w:r w:rsidR="0043357B">
        <w:rPr>
          <w:rFonts w:eastAsiaTheme="minorEastAsia"/>
        </w:rPr>
        <w:t>-</w:t>
      </w:r>
      <w:r w:rsidR="00A6624A">
        <w:rPr>
          <w:rFonts w:eastAsiaTheme="minorEastAsia"/>
        </w:rPr>
        <w:t>duty vehicles</w:t>
      </w:r>
      <w:r w:rsidR="00084226">
        <w:rPr>
          <w:rFonts w:eastAsiaTheme="minorEastAsia"/>
        </w:rPr>
        <w:t>, are consistent with</w:t>
      </w:r>
      <w:r w:rsidR="00A6624A">
        <w:rPr>
          <w:rFonts w:eastAsiaTheme="minorEastAsia"/>
        </w:rPr>
        <w:t xml:space="preserve"> previous modeling studies </w:t>
      </w:r>
      <w:r w:rsidR="006064FC">
        <w:rPr>
          <w:rFonts w:eastAsiaTheme="minorEastAsia"/>
        </w:rPr>
        <w:t>that</w:t>
      </w:r>
      <w:r w:rsidR="00084226">
        <w:rPr>
          <w:rFonts w:eastAsiaTheme="minorEastAsia"/>
        </w:rPr>
        <w:t xml:space="preserve"> show </w:t>
      </w:r>
      <w:r w:rsidR="00A6624A">
        <w:rPr>
          <w:rFonts w:eastAsiaTheme="minorEastAsia"/>
        </w:rPr>
        <w:t>large contributions of</w:t>
      </w:r>
      <w:r w:rsidR="006064FC">
        <w:rPr>
          <w:rFonts w:eastAsiaTheme="minorEastAsia"/>
        </w:rPr>
        <w:t xml:space="preserve"> heavy-duty vehicles to</w:t>
      </w:r>
      <w:r w:rsidR="00A6624A">
        <w:rPr>
          <w:rFonts w:eastAsiaTheme="minorEastAsia"/>
        </w:rPr>
        <w:t xml:space="preserve"> air pollution in Houston’s Ship Channel</w:t>
      </w:r>
      <w:r w:rsidR="006064FC">
        <w:rPr>
          <w:rFonts w:eastAsiaTheme="minorEastAsia"/>
        </w:rPr>
        <w:t xml:space="preserve"> (HSC)</w:t>
      </w:r>
      <w:r w:rsidR="00A6624A">
        <w:rPr>
          <w:rFonts w:eastAsiaTheme="minorEastAsia"/>
        </w:rPr>
        <w:t xml:space="preserve"> neighborhoods</w:t>
      </w:r>
      <w:r w:rsidR="00084226">
        <w:rPr>
          <w:rFonts w:eastAsiaTheme="minorEastAsia"/>
        </w:rPr>
        <w:t>.</w:t>
      </w:r>
      <w:r w:rsidR="00A6624A">
        <w:rPr>
          <w:rFonts w:eastAsiaTheme="minorEastAsia"/>
        </w:rPr>
        <w:fldChar w:fldCharType="begin"/>
      </w:r>
      <w:r w:rsidR="005041F5">
        <w:rPr>
          <w:rFonts w:eastAsiaTheme="minorEastAsia"/>
        </w:rPr>
        <w:instrText xml:space="preserve"> ADDIN ZOTERO_ITEM CSL_CITATION {"citationID":"dxm4sNrk","properties":{"formattedCitation":"\\super 20\\nosupersub{}","plainCitation":"20","noteIndex":0},"citationItems":[{"id":174,"uris":["http://zotero.org/users/4282478/items/DH8Z8TD9"],"itemData":{"id":174,"type":"article-journal","abstract":"Mobile emissions are a major source of urban air pollution and have been associated with a variety of adverse health outcomes. The Houston Ship Channel area is the home of a large number of diesel-powered vehicles emitting fine particulate matter (PM2.5; ≤2.5 μm in aerodynamic diameter) and nitrogen oxides (NOx). However, the spatial variability of traffic-related air pollutants in the Houston Ship Channel area has rarely been investigated. The objective of this study is to characterize spatial variability of PM2.5 and NOx concentrations attributable to on-road traffic in the Houston Ship Channel area in the year of 2011. We extracted the road network from the Texas Department of Transportation Road Inventory, and calculated emission rates using the Motor Vehicle Emission Simulator version 2014a (MOVES2014a). These parameters and preprocessed meteorological parameters were entered into a Research LINE-source Dispersion Model (RLINE) to conduct a simulation. Receptors were placed at 50 m resolution within 300 m to major roads and at 150 m resolution in the rest of the area. Our findings include that traffic-related PM2.5 were mainly emitted from trucks, while traffic-related NOx were emitted from both trucks and cars. The traffic contributed 0.90 μg/m3 PM2.5 and 29.23 μg/m3 NOx to the annual average mass concentrations of on-road air pollution, and the concentrations of the two pollutants decreased by nearly 40% within 500 m distance to major roads. The pollution level of traffic-related PM2.5 and NOx was higher in winter than those in the other three seasons. The Houston Ship Channel has earlier morning peak hours and relative late afternoon hours, which indicates the influence of goods movement from port activity. The varied near-road gradients illustrate that proximities to major roads are not an accurate surrogate of traffic-related air pollution.","container-title":"Atmospheric Environment","DOI":"10.1016/j.atmosenv.2017.04.032","ISSN":"1352-2310","journalAbbreviation":"Atmospheric Environment","page":"167-175","source":"ScienceDirect","title":"Characterizing spatial variability of air pollution from vehicle traffic around the Houston Ship Channel area","volume":"161","author":[{"family":"Zhang","given":"Xueying"},{"family":"Craft","given":"Elena"},{"family":"Zhang","given":"Kai"}],"issued":{"date-parts":[["2017",7,1]]}}}],"schema":"https://github.com/citation-style-language/schema/raw/master/csl-citation.json"} </w:instrText>
      </w:r>
      <w:r w:rsidR="00A6624A">
        <w:rPr>
          <w:rFonts w:eastAsiaTheme="minorEastAsia"/>
        </w:rPr>
        <w:fldChar w:fldCharType="separate"/>
      </w:r>
      <w:r w:rsidR="005041F5" w:rsidRPr="005041F5">
        <w:rPr>
          <w:szCs w:val="24"/>
          <w:vertAlign w:val="superscript"/>
        </w:rPr>
        <w:t>20</w:t>
      </w:r>
      <w:r w:rsidR="00A6624A">
        <w:rPr>
          <w:rFonts w:eastAsiaTheme="minorEastAsia"/>
        </w:rPr>
        <w:fldChar w:fldCharType="end"/>
      </w:r>
      <w:r w:rsidR="00A6624A">
        <w:rPr>
          <w:rFonts w:eastAsiaTheme="minorEastAsia"/>
        </w:rPr>
        <w:t xml:space="preserve"> </w:t>
      </w:r>
    </w:p>
    <w:p w14:paraId="592F5D8C" w14:textId="7EFE8906" w:rsidR="00635F85" w:rsidRDefault="00635F85" w:rsidP="00F158CC">
      <w:pPr>
        <w:pStyle w:val="TAMainText"/>
        <w:rPr>
          <w:rFonts w:eastAsiaTheme="minorEastAsia"/>
        </w:rPr>
      </w:pPr>
    </w:p>
    <w:p w14:paraId="05DBAD2F" w14:textId="48BEFD20" w:rsidR="00635F85" w:rsidRDefault="00635F85" w:rsidP="00F158CC">
      <w:pPr>
        <w:pStyle w:val="TAMainText"/>
        <w:rPr>
          <w:rFonts w:eastAsiaTheme="minorEastAsia"/>
        </w:rPr>
      </w:pPr>
    </w:p>
    <w:p w14:paraId="62019F52" w14:textId="168CFD06" w:rsidR="00635F85" w:rsidRDefault="00635F85" w:rsidP="00F158CC">
      <w:pPr>
        <w:pStyle w:val="TAMainText"/>
        <w:rPr>
          <w:rFonts w:eastAsiaTheme="minorEastAsia"/>
        </w:rPr>
      </w:pPr>
    </w:p>
    <w:p w14:paraId="39D37F5C" w14:textId="65D1417F" w:rsidR="00635F85" w:rsidRDefault="00635F85" w:rsidP="00F158CC">
      <w:pPr>
        <w:pStyle w:val="TAMainText"/>
        <w:rPr>
          <w:rFonts w:eastAsiaTheme="minorEastAsia"/>
        </w:rPr>
      </w:pPr>
    </w:p>
    <w:p w14:paraId="27CA8F63" w14:textId="4410EA3D" w:rsidR="00635F85" w:rsidRDefault="00635F85" w:rsidP="00F158CC">
      <w:pPr>
        <w:pStyle w:val="TAMainText"/>
        <w:rPr>
          <w:rFonts w:eastAsiaTheme="minorEastAsia"/>
        </w:rPr>
      </w:pPr>
    </w:p>
    <w:p w14:paraId="57F6F55C" w14:textId="42831376" w:rsidR="00635F85" w:rsidRDefault="00635F85" w:rsidP="00F158CC">
      <w:pPr>
        <w:pStyle w:val="TAMainText"/>
        <w:rPr>
          <w:rFonts w:eastAsiaTheme="minorEastAsia"/>
        </w:rPr>
      </w:pPr>
    </w:p>
    <w:p w14:paraId="325AC92F" w14:textId="48086125" w:rsidR="00635F85" w:rsidRDefault="00635F85" w:rsidP="00A6624A">
      <w:pPr>
        <w:pStyle w:val="TAMainText"/>
        <w:ind w:firstLine="0"/>
        <w:rPr>
          <w:rFonts w:eastAsiaTheme="minorEastAsia"/>
        </w:rPr>
      </w:pPr>
    </w:p>
    <w:p w14:paraId="04839B77" w14:textId="77777777" w:rsidR="00596E3A" w:rsidRDefault="00596E3A" w:rsidP="00A6624A">
      <w:pPr>
        <w:pStyle w:val="TAMainText"/>
        <w:ind w:firstLine="0"/>
        <w:rPr>
          <w:rFonts w:eastAsiaTheme="minorEastAsia"/>
        </w:rPr>
      </w:pPr>
    </w:p>
    <w:p w14:paraId="50E45892" w14:textId="10B3E520" w:rsidR="004F7ED7" w:rsidRPr="004F7ED7" w:rsidRDefault="004F7ED7" w:rsidP="004F7ED7">
      <w:pPr>
        <w:pStyle w:val="VDTableTitle"/>
        <w:rPr>
          <w:rFonts w:eastAsiaTheme="minorEastAsia"/>
          <w:b/>
          <w:bCs/>
        </w:rPr>
      </w:pPr>
      <w:r>
        <w:rPr>
          <w:rFonts w:eastAsiaTheme="minorEastAsia"/>
          <w:b/>
          <w:bCs/>
        </w:rPr>
        <w:lastRenderedPageBreak/>
        <w:t xml:space="preserve">Table </w:t>
      </w:r>
      <w:r w:rsidR="00596E3A">
        <w:rPr>
          <w:rFonts w:eastAsiaTheme="minorEastAsia"/>
          <w:b/>
          <w:bCs/>
        </w:rPr>
        <w:t>2</w:t>
      </w:r>
      <w:r>
        <w:rPr>
          <w:rFonts w:eastAsiaTheme="minorEastAsia"/>
          <w:b/>
          <w:bCs/>
        </w:rPr>
        <w:t xml:space="preserve">. </w:t>
      </w:r>
      <w:r w:rsidRPr="007F1541">
        <w:rPr>
          <w:rFonts w:eastAsiaTheme="minorEastAsia"/>
        </w:rPr>
        <w:t xml:space="preserve">Tabulated anomaly detection </w:t>
      </w:r>
      <w:r w:rsidR="007F1541" w:rsidRPr="007F1541">
        <w:rPr>
          <w:rFonts w:eastAsiaTheme="minorEastAsia"/>
        </w:rPr>
        <w:t xml:space="preserve">probability </w:t>
      </w:r>
      <w:r w:rsidRPr="007F1541">
        <w:rPr>
          <w:rFonts w:eastAsiaTheme="minorEastAsia"/>
        </w:rPr>
        <w:t>type (“CO</w:t>
      </w:r>
      <w:r w:rsidR="006D0C51">
        <w:rPr>
          <w:rFonts w:eastAsiaTheme="minorEastAsia"/>
          <w:vertAlign w:val="subscript"/>
        </w:rPr>
        <w:t>2</w:t>
      </w:r>
      <w:r w:rsidRPr="007F1541">
        <w:rPr>
          <w:rFonts w:eastAsiaTheme="minorEastAsia"/>
        </w:rPr>
        <w:t xml:space="preserve"> – rich” = “CO</w:t>
      </w:r>
      <w:r w:rsidR="006D0C51">
        <w:rPr>
          <w:rFonts w:eastAsiaTheme="minorEastAsia"/>
          <w:vertAlign w:val="subscript"/>
        </w:rPr>
        <w:t xml:space="preserve">2 </w:t>
      </w:r>
      <w:r w:rsidR="006D0C51">
        <w:rPr>
          <w:rFonts w:eastAsiaTheme="minorEastAsia"/>
        </w:rPr>
        <w:t>%”</w:t>
      </w:r>
      <w:r w:rsidRPr="007F1541">
        <w:rPr>
          <w:rFonts w:eastAsiaTheme="minorEastAsia"/>
        </w:rPr>
        <w:t>, “Transition” = “Transition</w:t>
      </w:r>
      <w:r w:rsidR="006D0C51">
        <w:rPr>
          <w:rFonts w:eastAsiaTheme="minorEastAsia"/>
        </w:rPr>
        <w:t xml:space="preserve"> %</w:t>
      </w:r>
      <w:r w:rsidRPr="007F1541">
        <w:rPr>
          <w:rFonts w:eastAsiaTheme="minorEastAsia"/>
        </w:rPr>
        <w:t>”, “BC/UFP – rich” = “BC/UFP</w:t>
      </w:r>
      <w:r w:rsidR="006D0C51">
        <w:rPr>
          <w:rFonts w:eastAsiaTheme="minorEastAsia"/>
        </w:rPr>
        <w:t xml:space="preserve"> %”</w:t>
      </w:r>
      <w:r w:rsidRPr="007F1541">
        <w:rPr>
          <w:rFonts w:eastAsiaTheme="minorEastAsia"/>
        </w:rPr>
        <w:t>) by census tract.</w:t>
      </w:r>
    </w:p>
    <w:tbl>
      <w:tblPr>
        <w:tblStyle w:val="PlainTable2"/>
        <w:tblW w:w="0" w:type="auto"/>
        <w:tblLook w:val="04A0" w:firstRow="1" w:lastRow="0" w:firstColumn="1" w:lastColumn="0" w:noHBand="0" w:noVBand="1"/>
      </w:tblPr>
      <w:tblGrid>
        <w:gridCol w:w="2355"/>
        <w:gridCol w:w="891"/>
        <w:gridCol w:w="1482"/>
        <w:gridCol w:w="1286"/>
        <w:gridCol w:w="876"/>
      </w:tblGrid>
      <w:tr w:rsidR="00473DE8" w14:paraId="253E5AD1" w14:textId="77777777" w:rsidTr="00473DE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1089839" w14:textId="7F0AD201" w:rsidR="00FE040B" w:rsidRPr="00473DE8" w:rsidRDefault="00FE040B" w:rsidP="00F158CC">
            <w:pPr>
              <w:pStyle w:val="TAMainText"/>
              <w:ind w:firstLine="0"/>
              <w:rPr>
                <w:rFonts w:ascii="Times" w:eastAsiaTheme="minorEastAsia" w:hAnsi="Times" w:cs="Times"/>
              </w:rPr>
            </w:pPr>
            <w:r w:rsidRPr="00473DE8">
              <w:rPr>
                <w:rFonts w:ascii="Times" w:eastAsiaTheme="minorEastAsia" w:hAnsi="Times" w:cs="Times"/>
              </w:rPr>
              <w:t>Census Tract</w:t>
            </w:r>
          </w:p>
        </w:tc>
        <w:tc>
          <w:tcPr>
            <w:tcW w:w="0" w:type="auto"/>
          </w:tcPr>
          <w:p w14:paraId="41C4767C" w14:textId="7708D2DB" w:rsidR="00FE040B" w:rsidRPr="00473DE8" w:rsidRDefault="00FE040B" w:rsidP="00F158CC">
            <w:pPr>
              <w:pStyle w:val="TAMainText"/>
              <w:ind w:firstLine="0"/>
              <w:cnfStyle w:val="100000000000" w:firstRow="1"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CO</w:t>
            </w:r>
            <w:r w:rsidR="006D0C51">
              <w:rPr>
                <w:rFonts w:ascii="Times" w:eastAsiaTheme="minorEastAsia" w:hAnsi="Times" w:cs="Times"/>
                <w:vertAlign w:val="subscript"/>
              </w:rPr>
              <w:t>2</w:t>
            </w:r>
            <w:r w:rsidRPr="00473DE8">
              <w:rPr>
                <w:rFonts w:ascii="Times" w:eastAsiaTheme="minorEastAsia" w:hAnsi="Times" w:cs="Times"/>
              </w:rPr>
              <w:t xml:space="preserve"> %</w:t>
            </w:r>
          </w:p>
        </w:tc>
        <w:tc>
          <w:tcPr>
            <w:tcW w:w="0" w:type="auto"/>
          </w:tcPr>
          <w:p w14:paraId="29023A3B" w14:textId="2D115AFF" w:rsidR="00FE040B" w:rsidRPr="00473DE8" w:rsidRDefault="00FE040B" w:rsidP="00F158CC">
            <w:pPr>
              <w:pStyle w:val="TAMainText"/>
              <w:ind w:firstLine="0"/>
              <w:cnfStyle w:val="100000000000" w:firstRow="1"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Transition %</w:t>
            </w:r>
          </w:p>
        </w:tc>
        <w:tc>
          <w:tcPr>
            <w:tcW w:w="0" w:type="auto"/>
          </w:tcPr>
          <w:p w14:paraId="5580BDCD" w14:textId="08A129DE" w:rsidR="00FE040B" w:rsidRPr="00473DE8" w:rsidRDefault="00FE040B" w:rsidP="00F158CC">
            <w:pPr>
              <w:pStyle w:val="TAMainText"/>
              <w:ind w:firstLine="0"/>
              <w:cnfStyle w:val="100000000000" w:firstRow="1"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BC/UFP %</w:t>
            </w:r>
          </w:p>
        </w:tc>
        <w:tc>
          <w:tcPr>
            <w:tcW w:w="0" w:type="auto"/>
          </w:tcPr>
          <w:p w14:paraId="46FE4F8B" w14:textId="66C4E74F" w:rsidR="00FE040B" w:rsidRPr="00473DE8" w:rsidRDefault="00FE040B" w:rsidP="00F158CC">
            <w:pPr>
              <w:pStyle w:val="TAMainText"/>
              <w:ind w:firstLine="0"/>
              <w:cnfStyle w:val="100000000000" w:firstRow="1"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 xml:space="preserve">Total </w:t>
            </w:r>
          </w:p>
        </w:tc>
      </w:tr>
      <w:tr w:rsidR="00473DE8" w14:paraId="31EA65F8" w14:textId="77777777" w:rsidTr="00473D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42EDD2A" w14:textId="452EE33A" w:rsidR="00FE040B" w:rsidRPr="00473DE8" w:rsidRDefault="00FE040B" w:rsidP="00F158CC">
            <w:pPr>
              <w:pStyle w:val="TAMainText"/>
              <w:ind w:firstLine="0"/>
              <w:rPr>
                <w:rFonts w:ascii="Times" w:eastAsiaTheme="minorEastAsia" w:hAnsi="Times" w:cs="Times"/>
              </w:rPr>
            </w:pPr>
            <w:r w:rsidRPr="00473DE8">
              <w:rPr>
                <w:rFonts w:ascii="Times" w:eastAsiaTheme="minorEastAsia" w:hAnsi="Times" w:cs="Times"/>
              </w:rPr>
              <w:t>Bayland Park</w:t>
            </w:r>
          </w:p>
        </w:tc>
        <w:tc>
          <w:tcPr>
            <w:tcW w:w="0" w:type="auto"/>
          </w:tcPr>
          <w:p w14:paraId="74E77AE8" w14:textId="665EF451" w:rsidR="00FE040B" w:rsidRPr="00473DE8" w:rsidRDefault="00FE040B" w:rsidP="00F158CC">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7</w:t>
            </w:r>
          </w:p>
        </w:tc>
        <w:tc>
          <w:tcPr>
            <w:tcW w:w="0" w:type="auto"/>
          </w:tcPr>
          <w:p w14:paraId="6F6310A3" w14:textId="30B76180" w:rsidR="00FE040B" w:rsidRPr="00473DE8" w:rsidRDefault="00FE040B" w:rsidP="00F158CC">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8.6</w:t>
            </w:r>
          </w:p>
        </w:tc>
        <w:tc>
          <w:tcPr>
            <w:tcW w:w="0" w:type="auto"/>
          </w:tcPr>
          <w:p w14:paraId="46822EE2" w14:textId="6F48D9EF" w:rsidR="00FE040B" w:rsidRPr="00473DE8" w:rsidRDefault="00273DDE" w:rsidP="00F158CC">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0.8</w:t>
            </w:r>
          </w:p>
        </w:tc>
        <w:tc>
          <w:tcPr>
            <w:tcW w:w="0" w:type="auto"/>
          </w:tcPr>
          <w:p w14:paraId="0B4D5CB6" w14:textId="109FDD2B" w:rsidR="00FE040B" w:rsidRPr="00473DE8" w:rsidRDefault="00273DDE" w:rsidP="00F158CC">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38367</w:t>
            </w:r>
          </w:p>
        </w:tc>
      </w:tr>
      <w:tr w:rsidR="00473DE8" w14:paraId="3BE89EC1" w14:textId="77777777" w:rsidTr="00473DE8">
        <w:tc>
          <w:tcPr>
            <w:cnfStyle w:val="001000000000" w:firstRow="0" w:lastRow="0" w:firstColumn="1" w:lastColumn="0" w:oddVBand="0" w:evenVBand="0" w:oddHBand="0" w:evenHBand="0" w:firstRowFirstColumn="0" w:firstRowLastColumn="0" w:lastRowFirstColumn="0" w:lastRowLastColumn="0"/>
            <w:tcW w:w="0" w:type="auto"/>
          </w:tcPr>
          <w:p w14:paraId="0856A93F" w14:textId="667E5183" w:rsidR="00FE040B" w:rsidRPr="00473DE8" w:rsidRDefault="00273DDE" w:rsidP="00F158CC">
            <w:pPr>
              <w:pStyle w:val="TAMainText"/>
              <w:ind w:firstLine="0"/>
              <w:rPr>
                <w:rFonts w:ascii="Times" w:eastAsiaTheme="minorEastAsia" w:hAnsi="Times" w:cs="Times"/>
              </w:rPr>
            </w:pPr>
            <w:r w:rsidRPr="00473DE8">
              <w:rPr>
                <w:rFonts w:ascii="Times" w:eastAsiaTheme="minorEastAsia" w:hAnsi="Times" w:cs="Times"/>
              </w:rPr>
              <w:t>Washington Corridor</w:t>
            </w:r>
          </w:p>
        </w:tc>
        <w:tc>
          <w:tcPr>
            <w:tcW w:w="0" w:type="auto"/>
          </w:tcPr>
          <w:p w14:paraId="7FA79AAB" w14:textId="6A0CD869" w:rsidR="00FE040B" w:rsidRPr="00473DE8" w:rsidRDefault="00273DDE" w:rsidP="00F158CC">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2.8</w:t>
            </w:r>
          </w:p>
        </w:tc>
        <w:tc>
          <w:tcPr>
            <w:tcW w:w="0" w:type="auto"/>
          </w:tcPr>
          <w:p w14:paraId="5BE58895" w14:textId="6DF04364" w:rsidR="00FE040B" w:rsidRPr="00473DE8" w:rsidRDefault="00273DDE" w:rsidP="00F158CC">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3.3</w:t>
            </w:r>
          </w:p>
        </w:tc>
        <w:tc>
          <w:tcPr>
            <w:tcW w:w="0" w:type="auto"/>
          </w:tcPr>
          <w:p w14:paraId="0FB59CB7" w14:textId="19F64548" w:rsidR="00FE040B" w:rsidRPr="00473DE8" w:rsidRDefault="00273DDE" w:rsidP="00F158CC">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9</w:t>
            </w:r>
          </w:p>
        </w:tc>
        <w:tc>
          <w:tcPr>
            <w:tcW w:w="0" w:type="auto"/>
          </w:tcPr>
          <w:p w14:paraId="4549D120" w14:textId="2E92D02D" w:rsidR="00FE040B" w:rsidRPr="00473DE8" w:rsidRDefault="00273DDE" w:rsidP="00F158CC">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206611</w:t>
            </w:r>
          </w:p>
        </w:tc>
      </w:tr>
      <w:tr w:rsidR="00473DE8" w14:paraId="41A81F33" w14:textId="77777777" w:rsidTr="001050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61F1BB1" w14:textId="214C6EB2" w:rsidR="00FE040B" w:rsidRPr="00473DE8" w:rsidRDefault="00273DDE" w:rsidP="00F158CC">
            <w:pPr>
              <w:pStyle w:val="TAMainText"/>
              <w:ind w:firstLine="0"/>
              <w:rPr>
                <w:rFonts w:ascii="Times" w:eastAsiaTheme="minorEastAsia" w:hAnsi="Times" w:cs="Times"/>
              </w:rPr>
            </w:pPr>
            <w:r w:rsidRPr="00473DE8">
              <w:rPr>
                <w:rFonts w:ascii="Times" w:eastAsiaTheme="minorEastAsia" w:hAnsi="Times" w:cs="Times"/>
              </w:rPr>
              <w:t>Manchester</w:t>
            </w:r>
          </w:p>
        </w:tc>
        <w:tc>
          <w:tcPr>
            <w:tcW w:w="0" w:type="auto"/>
          </w:tcPr>
          <w:p w14:paraId="52763D60" w14:textId="51DB5DD3" w:rsidR="00FE040B" w:rsidRPr="00473DE8" w:rsidRDefault="00273DDE" w:rsidP="00F158CC">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0.8</w:t>
            </w:r>
          </w:p>
        </w:tc>
        <w:tc>
          <w:tcPr>
            <w:tcW w:w="0" w:type="auto"/>
          </w:tcPr>
          <w:p w14:paraId="1D1D712E" w14:textId="0FE223A7" w:rsidR="00FE040B" w:rsidRPr="00473DE8" w:rsidRDefault="00273DDE" w:rsidP="00F158CC">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9.6</w:t>
            </w:r>
          </w:p>
        </w:tc>
        <w:tc>
          <w:tcPr>
            <w:tcW w:w="0" w:type="auto"/>
            <w:shd w:val="clear" w:color="auto" w:fill="auto"/>
          </w:tcPr>
          <w:p w14:paraId="0D8BBB5E" w14:textId="550FC1F6" w:rsidR="00FE040B" w:rsidRPr="00105030" w:rsidRDefault="00273DDE" w:rsidP="00F158CC">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b/>
                <w:bCs/>
                <w:i/>
                <w:iCs/>
              </w:rPr>
            </w:pPr>
            <w:r w:rsidRPr="00105030">
              <w:rPr>
                <w:rFonts w:ascii="Times" w:eastAsiaTheme="minorEastAsia" w:hAnsi="Times" w:cs="Times"/>
                <w:b/>
                <w:bCs/>
                <w:i/>
                <w:iCs/>
              </w:rPr>
              <w:t>5.6</w:t>
            </w:r>
          </w:p>
        </w:tc>
        <w:tc>
          <w:tcPr>
            <w:tcW w:w="0" w:type="auto"/>
          </w:tcPr>
          <w:p w14:paraId="449FCDD4" w14:textId="6B6119EA" w:rsidR="00FE040B" w:rsidRPr="00473DE8" w:rsidRDefault="00273DDE" w:rsidP="00F158CC">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97374</w:t>
            </w:r>
          </w:p>
        </w:tc>
      </w:tr>
      <w:tr w:rsidR="00473DE8" w14:paraId="2F57DBC5" w14:textId="77777777" w:rsidTr="00473DE8">
        <w:tc>
          <w:tcPr>
            <w:cnfStyle w:val="001000000000" w:firstRow="0" w:lastRow="0" w:firstColumn="1" w:lastColumn="0" w:oddVBand="0" w:evenVBand="0" w:oddHBand="0" w:evenHBand="0" w:firstRowFirstColumn="0" w:firstRowLastColumn="0" w:lastRowFirstColumn="0" w:lastRowLastColumn="0"/>
            <w:tcW w:w="0" w:type="auto"/>
          </w:tcPr>
          <w:p w14:paraId="69C1B18E" w14:textId="7A5A3160" w:rsidR="00FE040B" w:rsidRPr="00473DE8" w:rsidRDefault="00273DDE" w:rsidP="00F158CC">
            <w:pPr>
              <w:pStyle w:val="TAMainText"/>
              <w:ind w:firstLine="0"/>
              <w:rPr>
                <w:rFonts w:ascii="Times" w:eastAsiaTheme="minorEastAsia" w:hAnsi="Times" w:cs="Times"/>
              </w:rPr>
            </w:pPr>
            <w:r w:rsidRPr="00473DE8">
              <w:rPr>
                <w:rFonts w:ascii="Times" w:eastAsiaTheme="minorEastAsia" w:hAnsi="Times" w:cs="Times"/>
              </w:rPr>
              <w:t>East Galena Park</w:t>
            </w:r>
          </w:p>
        </w:tc>
        <w:tc>
          <w:tcPr>
            <w:tcW w:w="0" w:type="auto"/>
          </w:tcPr>
          <w:p w14:paraId="46C5801C" w14:textId="4064F20A" w:rsidR="00FE040B" w:rsidRPr="00473DE8" w:rsidRDefault="00273DDE" w:rsidP="00F158CC">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0.7</w:t>
            </w:r>
          </w:p>
        </w:tc>
        <w:tc>
          <w:tcPr>
            <w:tcW w:w="0" w:type="auto"/>
          </w:tcPr>
          <w:p w14:paraId="21D07EC0" w14:textId="127E8002" w:rsidR="00FE040B" w:rsidRPr="00473DE8" w:rsidRDefault="00273DDE" w:rsidP="00F158CC">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8.6</w:t>
            </w:r>
          </w:p>
        </w:tc>
        <w:tc>
          <w:tcPr>
            <w:tcW w:w="0" w:type="auto"/>
          </w:tcPr>
          <w:p w14:paraId="569B57A7" w14:textId="44B960B7" w:rsidR="00FE040B" w:rsidRPr="00473DE8" w:rsidRDefault="00273DDE" w:rsidP="00F158CC">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0.7</w:t>
            </w:r>
          </w:p>
        </w:tc>
        <w:tc>
          <w:tcPr>
            <w:tcW w:w="0" w:type="auto"/>
          </w:tcPr>
          <w:p w14:paraId="207E7B96" w14:textId="7C565BD2" w:rsidR="00FE040B" w:rsidRPr="00473DE8" w:rsidRDefault="00273DDE" w:rsidP="00F158CC">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77046</w:t>
            </w:r>
          </w:p>
        </w:tc>
      </w:tr>
      <w:tr w:rsidR="00473DE8" w14:paraId="6A7FF9DD" w14:textId="77777777" w:rsidTr="00473D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896E9D5" w14:textId="0FD4DA0A" w:rsidR="00FE040B" w:rsidRPr="00473DE8" w:rsidRDefault="00273DDE" w:rsidP="00F158CC">
            <w:pPr>
              <w:pStyle w:val="TAMainText"/>
              <w:ind w:firstLine="0"/>
              <w:rPr>
                <w:rFonts w:ascii="Times" w:eastAsiaTheme="minorEastAsia" w:hAnsi="Times" w:cs="Times"/>
              </w:rPr>
            </w:pPr>
            <w:proofErr w:type="spellStart"/>
            <w:r w:rsidRPr="00473DE8">
              <w:rPr>
                <w:rFonts w:ascii="Times" w:eastAsiaTheme="minorEastAsia" w:hAnsi="Times" w:cs="Times"/>
              </w:rPr>
              <w:t>Milby</w:t>
            </w:r>
            <w:proofErr w:type="spellEnd"/>
            <w:r w:rsidRPr="00473DE8">
              <w:rPr>
                <w:rFonts w:ascii="Times" w:eastAsiaTheme="minorEastAsia" w:hAnsi="Times" w:cs="Times"/>
              </w:rPr>
              <w:t xml:space="preserve"> Park</w:t>
            </w:r>
          </w:p>
        </w:tc>
        <w:tc>
          <w:tcPr>
            <w:tcW w:w="0" w:type="auto"/>
          </w:tcPr>
          <w:p w14:paraId="30958558" w14:textId="3CA2DA20" w:rsidR="00FE040B" w:rsidRPr="00473DE8" w:rsidRDefault="00273DDE" w:rsidP="00F158CC">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2</w:t>
            </w:r>
          </w:p>
        </w:tc>
        <w:tc>
          <w:tcPr>
            <w:tcW w:w="0" w:type="auto"/>
          </w:tcPr>
          <w:p w14:paraId="73294932" w14:textId="5D5C70FF" w:rsidR="00FE040B" w:rsidRPr="00473DE8" w:rsidRDefault="00273DDE" w:rsidP="00F158CC">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6.8</w:t>
            </w:r>
          </w:p>
        </w:tc>
        <w:tc>
          <w:tcPr>
            <w:tcW w:w="0" w:type="auto"/>
          </w:tcPr>
          <w:p w14:paraId="11EA0744" w14:textId="0A13DE3F" w:rsidR="00FE040B" w:rsidRPr="00473DE8" w:rsidRDefault="00273DDE" w:rsidP="00F158CC">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0.6</w:t>
            </w:r>
          </w:p>
        </w:tc>
        <w:tc>
          <w:tcPr>
            <w:tcW w:w="0" w:type="auto"/>
          </w:tcPr>
          <w:p w14:paraId="5A25782B" w14:textId="6138C918" w:rsidR="00FE040B" w:rsidRPr="00473DE8" w:rsidRDefault="00273DDE" w:rsidP="00F158CC">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10019</w:t>
            </w:r>
          </w:p>
        </w:tc>
      </w:tr>
      <w:tr w:rsidR="00473DE8" w14:paraId="70AA8D06" w14:textId="77777777" w:rsidTr="00473DE8">
        <w:tc>
          <w:tcPr>
            <w:cnfStyle w:val="001000000000" w:firstRow="0" w:lastRow="0" w:firstColumn="1" w:lastColumn="0" w:oddVBand="0" w:evenVBand="0" w:oddHBand="0" w:evenHBand="0" w:firstRowFirstColumn="0" w:firstRowLastColumn="0" w:lastRowFirstColumn="0" w:lastRowLastColumn="0"/>
            <w:tcW w:w="0" w:type="auto"/>
          </w:tcPr>
          <w:p w14:paraId="4AA170DF" w14:textId="700AD16A" w:rsidR="00FE040B" w:rsidRPr="00473DE8" w:rsidRDefault="00273DDE" w:rsidP="00F158CC">
            <w:pPr>
              <w:pStyle w:val="TAMainText"/>
              <w:ind w:firstLine="0"/>
              <w:rPr>
                <w:rFonts w:ascii="Times" w:eastAsiaTheme="minorEastAsia" w:hAnsi="Times" w:cs="Times"/>
              </w:rPr>
            </w:pPr>
            <w:r w:rsidRPr="00473DE8">
              <w:rPr>
                <w:rFonts w:ascii="Times" w:eastAsiaTheme="minorEastAsia" w:hAnsi="Times" w:cs="Times"/>
              </w:rPr>
              <w:t>Sharpstown</w:t>
            </w:r>
          </w:p>
        </w:tc>
        <w:tc>
          <w:tcPr>
            <w:tcW w:w="0" w:type="auto"/>
          </w:tcPr>
          <w:p w14:paraId="2E73EFD5" w14:textId="28A5456B" w:rsidR="00FE040B" w:rsidRPr="00473DE8" w:rsidRDefault="00273DDE" w:rsidP="00F158CC">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4.6</w:t>
            </w:r>
          </w:p>
        </w:tc>
        <w:tc>
          <w:tcPr>
            <w:tcW w:w="0" w:type="auto"/>
          </w:tcPr>
          <w:p w14:paraId="30C48989" w14:textId="30C1F897" w:rsidR="00FE040B" w:rsidRPr="00473DE8" w:rsidRDefault="00273DDE" w:rsidP="00F158CC">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7.8</w:t>
            </w:r>
          </w:p>
        </w:tc>
        <w:tc>
          <w:tcPr>
            <w:tcW w:w="0" w:type="auto"/>
          </w:tcPr>
          <w:p w14:paraId="7EDD075C" w14:textId="47CC49E5" w:rsidR="00FE040B" w:rsidRPr="00473DE8" w:rsidRDefault="00273DDE" w:rsidP="00F158CC">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2.8</w:t>
            </w:r>
          </w:p>
        </w:tc>
        <w:tc>
          <w:tcPr>
            <w:tcW w:w="0" w:type="auto"/>
          </w:tcPr>
          <w:p w14:paraId="00705647" w14:textId="7B1FCD36" w:rsidR="00FE040B" w:rsidRPr="00473DE8" w:rsidRDefault="00273DDE" w:rsidP="00F158CC">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80560</w:t>
            </w:r>
          </w:p>
        </w:tc>
      </w:tr>
      <w:tr w:rsidR="00473DE8" w14:paraId="6873A9F7" w14:textId="77777777" w:rsidTr="00473D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9F117F7" w14:textId="76FAAE03" w:rsidR="00FE040B" w:rsidRPr="00473DE8" w:rsidRDefault="00273DDE" w:rsidP="00F158CC">
            <w:pPr>
              <w:pStyle w:val="TAMainText"/>
              <w:ind w:firstLine="0"/>
              <w:rPr>
                <w:rFonts w:ascii="Times" w:eastAsiaTheme="minorEastAsia" w:hAnsi="Times" w:cs="Times"/>
              </w:rPr>
            </w:pPr>
            <w:r w:rsidRPr="00473DE8">
              <w:rPr>
                <w:rFonts w:ascii="Times" w:eastAsiaTheme="minorEastAsia" w:hAnsi="Times" w:cs="Times"/>
              </w:rPr>
              <w:t xml:space="preserve">Sharpstown South </w:t>
            </w:r>
          </w:p>
        </w:tc>
        <w:tc>
          <w:tcPr>
            <w:tcW w:w="0" w:type="auto"/>
          </w:tcPr>
          <w:p w14:paraId="11313C9E" w14:textId="1818AA91" w:rsidR="00FE040B" w:rsidRPr="00473DE8" w:rsidRDefault="00273DDE" w:rsidP="00F158CC">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2.2</w:t>
            </w:r>
          </w:p>
        </w:tc>
        <w:tc>
          <w:tcPr>
            <w:tcW w:w="0" w:type="auto"/>
          </w:tcPr>
          <w:p w14:paraId="28EF43BB" w14:textId="599D75FA" w:rsidR="00FE040B" w:rsidRPr="00473DE8" w:rsidRDefault="00273DDE" w:rsidP="00F158CC">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9.5</w:t>
            </w:r>
          </w:p>
        </w:tc>
        <w:tc>
          <w:tcPr>
            <w:tcW w:w="0" w:type="auto"/>
          </w:tcPr>
          <w:p w14:paraId="7E061799" w14:textId="6001C358" w:rsidR="00FE040B" w:rsidRPr="00473DE8" w:rsidRDefault="00273DDE" w:rsidP="00F158CC">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3</w:t>
            </w:r>
          </w:p>
        </w:tc>
        <w:tc>
          <w:tcPr>
            <w:tcW w:w="0" w:type="auto"/>
          </w:tcPr>
          <w:p w14:paraId="4AC45167" w14:textId="466FC151" w:rsidR="00FE040B" w:rsidRPr="00473DE8" w:rsidRDefault="00273DDE" w:rsidP="00F158CC">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14595</w:t>
            </w:r>
          </w:p>
        </w:tc>
      </w:tr>
      <w:tr w:rsidR="00473DE8" w14:paraId="31330242" w14:textId="77777777" w:rsidTr="00473DE8">
        <w:tc>
          <w:tcPr>
            <w:cnfStyle w:val="001000000000" w:firstRow="0" w:lastRow="0" w:firstColumn="1" w:lastColumn="0" w:oddVBand="0" w:evenVBand="0" w:oddHBand="0" w:evenHBand="0" w:firstRowFirstColumn="0" w:firstRowLastColumn="0" w:lastRowFirstColumn="0" w:lastRowLastColumn="0"/>
            <w:tcW w:w="0" w:type="auto"/>
          </w:tcPr>
          <w:p w14:paraId="01E3F13C" w14:textId="03DD4DC6" w:rsidR="00273DDE" w:rsidRPr="00473DE8" w:rsidRDefault="00273DDE" w:rsidP="00F158CC">
            <w:pPr>
              <w:pStyle w:val="TAMainText"/>
              <w:ind w:firstLine="0"/>
              <w:rPr>
                <w:rFonts w:ascii="Times" w:eastAsiaTheme="minorEastAsia" w:hAnsi="Times" w:cs="Times"/>
              </w:rPr>
            </w:pPr>
            <w:r w:rsidRPr="00473DE8">
              <w:rPr>
                <w:rFonts w:ascii="Times" w:eastAsiaTheme="minorEastAsia" w:hAnsi="Times" w:cs="Times"/>
              </w:rPr>
              <w:t>West Galena Park</w:t>
            </w:r>
          </w:p>
        </w:tc>
        <w:tc>
          <w:tcPr>
            <w:tcW w:w="0" w:type="auto"/>
          </w:tcPr>
          <w:p w14:paraId="20AA2D6A" w14:textId="45060266" w:rsidR="00273DDE" w:rsidRPr="00473DE8" w:rsidRDefault="00273DDE" w:rsidP="00F158CC">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5</w:t>
            </w:r>
          </w:p>
        </w:tc>
        <w:tc>
          <w:tcPr>
            <w:tcW w:w="0" w:type="auto"/>
          </w:tcPr>
          <w:p w14:paraId="3B9D1234" w14:textId="4767230A" w:rsidR="00273DDE" w:rsidRPr="00473DE8" w:rsidRDefault="00273DDE" w:rsidP="00F158CC">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6.5</w:t>
            </w:r>
          </w:p>
        </w:tc>
        <w:tc>
          <w:tcPr>
            <w:tcW w:w="0" w:type="auto"/>
          </w:tcPr>
          <w:p w14:paraId="13D02571" w14:textId="6C329DA2" w:rsidR="00273DDE" w:rsidRPr="00473DE8" w:rsidRDefault="00273DDE" w:rsidP="00F158CC">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6.0</w:t>
            </w:r>
          </w:p>
        </w:tc>
        <w:tc>
          <w:tcPr>
            <w:tcW w:w="0" w:type="auto"/>
          </w:tcPr>
          <w:p w14:paraId="33391DA5" w14:textId="5C34EF08" w:rsidR="00273DDE" w:rsidRPr="00473DE8" w:rsidRDefault="00273DDE" w:rsidP="00F158CC">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34501</w:t>
            </w:r>
          </w:p>
        </w:tc>
      </w:tr>
      <w:tr w:rsidR="00473DE8" w14:paraId="71E08C93" w14:textId="77777777" w:rsidTr="00473D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3DCD7FD" w14:textId="47801A7E" w:rsidR="00273DDE" w:rsidRPr="00473DE8" w:rsidRDefault="00273DDE" w:rsidP="00F158CC">
            <w:pPr>
              <w:pStyle w:val="TAMainText"/>
              <w:ind w:firstLine="0"/>
              <w:rPr>
                <w:rFonts w:ascii="Times" w:eastAsiaTheme="minorEastAsia" w:hAnsi="Times" w:cs="Times"/>
              </w:rPr>
            </w:pPr>
            <w:r w:rsidRPr="00473DE8">
              <w:rPr>
                <w:rFonts w:ascii="Times" w:eastAsiaTheme="minorEastAsia" w:hAnsi="Times" w:cs="Times"/>
              </w:rPr>
              <w:t>North Spring Branch</w:t>
            </w:r>
          </w:p>
        </w:tc>
        <w:tc>
          <w:tcPr>
            <w:tcW w:w="0" w:type="auto"/>
          </w:tcPr>
          <w:p w14:paraId="0A56D0F8" w14:textId="69721FCC" w:rsidR="00273DDE" w:rsidRPr="00473DE8" w:rsidRDefault="00273DDE" w:rsidP="00F158CC">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2.1</w:t>
            </w:r>
          </w:p>
        </w:tc>
        <w:tc>
          <w:tcPr>
            <w:tcW w:w="0" w:type="auto"/>
          </w:tcPr>
          <w:p w14:paraId="3F9B60AF" w14:textId="52629934" w:rsidR="00273DDE" w:rsidRPr="00473DE8" w:rsidRDefault="00273DDE" w:rsidP="00F158CC">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2.0</w:t>
            </w:r>
          </w:p>
        </w:tc>
        <w:tc>
          <w:tcPr>
            <w:tcW w:w="0" w:type="auto"/>
          </w:tcPr>
          <w:p w14:paraId="46D8E1F4" w14:textId="11AA1F61" w:rsidR="00273DDE" w:rsidRPr="00473DE8" w:rsidRDefault="00273DDE" w:rsidP="00F158CC">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0</w:t>
            </w:r>
          </w:p>
        </w:tc>
        <w:tc>
          <w:tcPr>
            <w:tcW w:w="0" w:type="auto"/>
          </w:tcPr>
          <w:p w14:paraId="09613951" w14:textId="5A8D728B" w:rsidR="00273DDE" w:rsidRPr="00473DE8" w:rsidRDefault="00273DDE" w:rsidP="00F158CC">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00391</w:t>
            </w:r>
          </w:p>
        </w:tc>
      </w:tr>
      <w:tr w:rsidR="00473DE8" w14:paraId="20314623" w14:textId="77777777" w:rsidTr="00105030">
        <w:tc>
          <w:tcPr>
            <w:cnfStyle w:val="001000000000" w:firstRow="0" w:lastRow="0" w:firstColumn="1" w:lastColumn="0" w:oddVBand="0" w:evenVBand="0" w:oddHBand="0" w:evenHBand="0" w:firstRowFirstColumn="0" w:firstRowLastColumn="0" w:lastRowFirstColumn="0" w:lastRowLastColumn="0"/>
            <w:tcW w:w="0" w:type="auto"/>
          </w:tcPr>
          <w:p w14:paraId="14B19E12" w14:textId="7F2D78DB" w:rsidR="00273DDE" w:rsidRPr="00473DE8" w:rsidRDefault="00273DDE" w:rsidP="00F158CC">
            <w:pPr>
              <w:pStyle w:val="TAMainText"/>
              <w:ind w:firstLine="0"/>
              <w:rPr>
                <w:rFonts w:ascii="Times" w:eastAsiaTheme="minorEastAsia" w:hAnsi="Times" w:cs="Times"/>
              </w:rPr>
            </w:pPr>
            <w:r w:rsidRPr="00473DE8">
              <w:rPr>
                <w:rFonts w:ascii="Times" w:eastAsiaTheme="minorEastAsia" w:hAnsi="Times" w:cs="Times"/>
              </w:rPr>
              <w:t>North Rice</w:t>
            </w:r>
          </w:p>
        </w:tc>
        <w:tc>
          <w:tcPr>
            <w:tcW w:w="0" w:type="auto"/>
          </w:tcPr>
          <w:p w14:paraId="7D09D7DA" w14:textId="6572C7BD" w:rsidR="00273DDE" w:rsidRPr="00473DE8" w:rsidRDefault="00273DDE" w:rsidP="00F158CC">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5.8</w:t>
            </w:r>
          </w:p>
        </w:tc>
        <w:tc>
          <w:tcPr>
            <w:tcW w:w="0" w:type="auto"/>
          </w:tcPr>
          <w:p w14:paraId="7DAAB2B0" w14:textId="349E7D32" w:rsidR="00273DDE" w:rsidRPr="00473DE8" w:rsidRDefault="00273DDE" w:rsidP="00F158CC">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4.4</w:t>
            </w:r>
          </w:p>
        </w:tc>
        <w:tc>
          <w:tcPr>
            <w:tcW w:w="0" w:type="auto"/>
            <w:shd w:val="clear" w:color="auto" w:fill="auto"/>
          </w:tcPr>
          <w:p w14:paraId="18960ABE" w14:textId="053C5F7A" w:rsidR="00273DDE" w:rsidRPr="00105030" w:rsidRDefault="00273DDE" w:rsidP="00F158CC">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b/>
                <w:bCs/>
                <w:i/>
                <w:iCs/>
              </w:rPr>
            </w:pPr>
            <w:r w:rsidRPr="00105030">
              <w:rPr>
                <w:rFonts w:ascii="Times" w:eastAsiaTheme="minorEastAsia" w:hAnsi="Times" w:cs="Times"/>
                <w:b/>
                <w:bCs/>
                <w:i/>
                <w:iCs/>
              </w:rPr>
              <w:t>0.6</w:t>
            </w:r>
          </w:p>
        </w:tc>
        <w:tc>
          <w:tcPr>
            <w:tcW w:w="0" w:type="auto"/>
          </w:tcPr>
          <w:p w14:paraId="4F26D7CA" w14:textId="0F63CFBA" w:rsidR="00273DDE" w:rsidRPr="00473DE8" w:rsidRDefault="00273DDE" w:rsidP="00F158CC">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263585</w:t>
            </w:r>
          </w:p>
        </w:tc>
      </w:tr>
      <w:tr w:rsidR="00473DE8" w14:paraId="2F10AC0F" w14:textId="77777777" w:rsidTr="00473D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50BF1E2" w14:textId="1E4045F3" w:rsidR="00273DDE" w:rsidRPr="00473DE8" w:rsidRDefault="00273DDE" w:rsidP="00F158CC">
            <w:pPr>
              <w:pStyle w:val="TAMainText"/>
              <w:ind w:firstLine="0"/>
              <w:rPr>
                <w:rFonts w:ascii="Times" w:eastAsiaTheme="minorEastAsia" w:hAnsi="Times" w:cs="Times"/>
              </w:rPr>
            </w:pPr>
            <w:r w:rsidRPr="00473DE8">
              <w:rPr>
                <w:rFonts w:ascii="Times" w:eastAsiaTheme="minorEastAsia" w:hAnsi="Times" w:cs="Times"/>
              </w:rPr>
              <w:t>Clinton</w:t>
            </w:r>
          </w:p>
        </w:tc>
        <w:tc>
          <w:tcPr>
            <w:tcW w:w="0" w:type="auto"/>
          </w:tcPr>
          <w:p w14:paraId="764B568C" w14:textId="0216C594" w:rsidR="00273DDE" w:rsidRPr="00473DE8" w:rsidRDefault="00273DDE" w:rsidP="00F158CC">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2</w:t>
            </w:r>
          </w:p>
        </w:tc>
        <w:tc>
          <w:tcPr>
            <w:tcW w:w="0" w:type="auto"/>
          </w:tcPr>
          <w:p w14:paraId="434424D5" w14:textId="08632DE5" w:rsidR="00273DDE" w:rsidRPr="00473DE8" w:rsidRDefault="00273DDE" w:rsidP="00F158CC">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20.1</w:t>
            </w:r>
          </w:p>
        </w:tc>
        <w:tc>
          <w:tcPr>
            <w:tcW w:w="0" w:type="auto"/>
          </w:tcPr>
          <w:p w14:paraId="2845CF7B" w14:textId="631A26AE" w:rsidR="00273DDE" w:rsidRPr="00473DE8" w:rsidRDefault="00273DDE" w:rsidP="00F158CC">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4.4</w:t>
            </w:r>
          </w:p>
        </w:tc>
        <w:tc>
          <w:tcPr>
            <w:tcW w:w="0" w:type="auto"/>
          </w:tcPr>
          <w:p w14:paraId="19355BD5" w14:textId="6C22F318" w:rsidR="00273DDE" w:rsidRPr="00473DE8" w:rsidRDefault="00273DDE" w:rsidP="00F158CC">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85196</w:t>
            </w:r>
          </w:p>
        </w:tc>
      </w:tr>
      <w:tr w:rsidR="00473DE8" w14:paraId="0D62E439" w14:textId="77777777" w:rsidTr="00473DE8">
        <w:tc>
          <w:tcPr>
            <w:cnfStyle w:val="001000000000" w:firstRow="0" w:lastRow="0" w:firstColumn="1" w:lastColumn="0" w:oddVBand="0" w:evenVBand="0" w:oddHBand="0" w:evenHBand="0" w:firstRowFirstColumn="0" w:firstRowLastColumn="0" w:lastRowFirstColumn="0" w:lastRowLastColumn="0"/>
            <w:tcW w:w="0" w:type="auto"/>
          </w:tcPr>
          <w:p w14:paraId="53F94B44" w14:textId="06D1202B" w:rsidR="00273DDE" w:rsidRPr="00473DE8" w:rsidRDefault="00273DDE" w:rsidP="00F158CC">
            <w:pPr>
              <w:pStyle w:val="TAMainText"/>
              <w:ind w:firstLine="0"/>
              <w:rPr>
                <w:rFonts w:ascii="Times" w:eastAsiaTheme="minorEastAsia" w:hAnsi="Times" w:cs="Times"/>
              </w:rPr>
            </w:pPr>
            <w:r w:rsidRPr="00473DE8">
              <w:rPr>
                <w:rFonts w:ascii="Times" w:eastAsiaTheme="minorEastAsia" w:hAnsi="Times" w:cs="Times"/>
              </w:rPr>
              <w:t>West Eastex</w:t>
            </w:r>
          </w:p>
        </w:tc>
        <w:tc>
          <w:tcPr>
            <w:tcW w:w="0" w:type="auto"/>
          </w:tcPr>
          <w:p w14:paraId="1DC9413A" w14:textId="1E8F44FB" w:rsidR="00273DDE" w:rsidRPr="00473DE8" w:rsidRDefault="00273DDE" w:rsidP="00F158CC">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1</w:t>
            </w:r>
          </w:p>
        </w:tc>
        <w:tc>
          <w:tcPr>
            <w:tcW w:w="0" w:type="auto"/>
          </w:tcPr>
          <w:p w14:paraId="4CD81986" w14:textId="797D526A" w:rsidR="00273DDE" w:rsidRPr="00473DE8" w:rsidRDefault="00273DDE" w:rsidP="00F158CC">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2.8</w:t>
            </w:r>
          </w:p>
        </w:tc>
        <w:tc>
          <w:tcPr>
            <w:tcW w:w="0" w:type="auto"/>
          </w:tcPr>
          <w:p w14:paraId="19580026" w14:textId="111D032A" w:rsidR="00273DDE" w:rsidRPr="00473DE8" w:rsidRDefault="00273DDE" w:rsidP="00F158CC">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2.5</w:t>
            </w:r>
          </w:p>
        </w:tc>
        <w:tc>
          <w:tcPr>
            <w:tcW w:w="0" w:type="auto"/>
          </w:tcPr>
          <w:p w14:paraId="600A7CCE" w14:textId="0F1B7C4B" w:rsidR="00273DDE" w:rsidRPr="00473DE8" w:rsidRDefault="00273DDE" w:rsidP="00F158CC">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44963</w:t>
            </w:r>
          </w:p>
        </w:tc>
      </w:tr>
      <w:tr w:rsidR="00473DE8" w14:paraId="2849794E" w14:textId="77777777" w:rsidTr="00473D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D3AD3AA" w14:textId="69D82F05" w:rsidR="00273DDE" w:rsidRPr="00473DE8" w:rsidRDefault="00273DDE" w:rsidP="00F158CC">
            <w:pPr>
              <w:pStyle w:val="TAMainText"/>
              <w:ind w:firstLine="0"/>
              <w:rPr>
                <w:rFonts w:ascii="Times" w:eastAsiaTheme="minorEastAsia" w:hAnsi="Times" w:cs="Times"/>
              </w:rPr>
            </w:pPr>
            <w:r w:rsidRPr="00473DE8">
              <w:rPr>
                <w:rFonts w:ascii="Times" w:eastAsiaTheme="minorEastAsia" w:hAnsi="Times" w:cs="Times"/>
              </w:rPr>
              <w:t>North Heights</w:t>
            </w:r>
          </w:p>
        </w:tc>
        <w:tc>
          <w:tcPr>
            <w:tcW w:w="0" w:type="auto"/>
          </w:tcPr>
          <w:p w14:paraId="34D71486" w14:textId="0C863BD6" w:rsidR="00273DDE" w:rsidRPr="00473DE8" w:rsidRDefault="00273DDE" w:rsidP="00F158CC">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4</w:t>
            </w:r>
          </w:p>
        </w:tc>
        <w:tc>
          <w:tcPr>
            <w:tcW w:w="0" w:type="auto"/>
          </w:tcPr>
          <w:p w14:paraId="3A3B2FF9" w14:textId="68D0DB8A" w:rsidR="00273DDE" w:rsidRPr="00473DE8" w:rsidRDefault="00273DDE" w:rsidP="00F158CC">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0.4</w:t>
            </w:r>
          </w:p>
        </w:tc>
        <w:tc>
          <w:tcPr>
            <w:tcW w:w="0" w:type="auto"/>
          </w:tcPr>
          <w:p w14:paraId="0BAC2E64" w14:textId="570C61A1" w:rsidR="00273DDE" w:rsidRPr="00473DE8" w:rsidRDefault="00273DDE" w:rsidP="00F158CC">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4</w:t>
            </w:r>
          </w:p>
        </w:tc>
        <w:tc>
          <w:tcPr>
            <w:tcW w:w="0" w:type="auto"/>
          </w:tcPr>
          <w:p w14:paraId="677C5804" w14:textId="619C4C77" w:rsidR="00273DDE" w:rsidRPr="00473DE8" w:rsidRDefault="00273DDE" w:rsidP="00F158CC">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246103</w:t>
            </w:r>
          </w:p>
        </w:tc>
      </w:tr>
      <w:tr w:rsidR="00473DE8" w14:paraId="3A5B210F" w14:textId="77777777" w:rsidTr="00473DE8">
        <w:tc>
          <w:tcPr>
            <w:cnfStyle w:val="001000000000" w:firstRow="0" w:lastRow="0" w:firstColumn="1" w:lastColumn="0" w:oddVBand="0" w:evenVBand="0" w:oddHBand="0" w:evenHBand="0" w:firstRowFirstColumn="0" w:firstRowLastColumn="0" w:lastRowFirstColumn="0" w:lastRowLastColumn="0"/>
            <w:tcW w:w="0" w:type="auto"/>
          </w:tcPr>
          <w:p w14:paraId="3931E11A" w14:textId="434DB61E" w:rsidR="00273DDE" w:rsidRPr="00473DE8" w:rsidRDefault="00273DDE" w:rsidP="00F158CC">
            <w:pPr>
              <w:pStyle w:val="TAMainText"/>
              <w:ind w:firstLine="0"/>
              <w:rPr>
                <w:rFonts w:ascii="Times" w:eastAsiaTheme="minorEastAsia" w:hAnsi="Times" w:cs="Times"/>
              </w:rPr>
            </w:pPr>
            <w:r w:rsidRPr="00473DE8">
              <w:rPr>
                <w:rFonts w:ascii="Times" w:eastAsiaTheme="minorEastAsia" w:hAnsi="Times" w:cs="Times"/>
              </w:rPr>
              <w:t>South Rice</w:t>
            </w:r>
          </w:p>
        </w:tc>
        <w:tc>
          <w:tcPr>
            <w:tcW w:w="0" w:type="auto"/>
          </w:tcPr>
          <w:p w14:paraId="499578FD" w14:textId="49AF6785" w:rsidR="00273DDE" w:rsidRPr="00473DE8" w:rsidRDefault="00273DDE" w:rsidP="00F158CC">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5.0</w:t>
            </w:r>
          </w:p>
        </w:tc>
        <w:tc>
          <w:tcPr>
            <w:tcW w:w="0" w:type="auto"/>
          </w:tcPr>
          <w:p w14:paraId="064F53E3" w14:textId="15D53D10" w:rsidR="00273DDE" w:rsidRPr="00473DE8" w:rsidRDefault="00273DDE" w:rsidP="00F158CC">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3.4</w:t>
            </w:r>
          </w:p>
        </w:tc>
        <w:tc>
          <w:tcPr>
            <w:tcW w:w="0" w:type="auto"/>
          </w:tcPr>
          <w:p w14:paraId="2C51D401" w14:textId="48776CFE" w:rsidR="00273DDE" w:rsidRPr="00473DE8" w:rsidRDefault="00273DDE" w:rsidP="00F158CC">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0.6</w:t>
            </w:r>
          </w:p>
        </w:tc>
        <w:tc>
          <w:tcPr>
            <w:tcW w:w="0" w:type="auto"/>
          </w:tcPr>
          <w:p w14:paraId="5A3EE81A" w14:textId="076E6C35" w:rsidR="00273DDE" w:rsidRPr="00473DE8" w:rsidRDefault="00273DDE" w:rsidP="00F158CC">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39313</w:t>
            </w:r>
          </w:p>
        </w:tc>
      </w:tr>
      <w:tr w:rsidR="00473DE8" w14:paraId="1AB786D6" w14:textId="77777777" w:rsidTr="00473D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FD54B0F" w14:textId="13991BF8" w:rsidR="00273DDE" w:rsidRPr="00473DE8" w:rsidRDefault="00273DDE" w:rsidP="00F158CC">
            <w:pPr>
              <w:pStyle w:val="TAMainText"/>
              <w:ind w:firstLine="0"/>
              <w:rPr>
                <w:rFonts w:ascii="Times" w:eastAsiaTheme="minorEastAsia" w:hAnsi="Times" w:cs="Times"/>
              </w:rPr>
            </w:pPr>
            <w:r w:rsidRPr="00473DE8">
              <w:rPr>
                <w:rFonts w:ascii="Times" w:eastAsiaTheme="minorEastAsia" w:hAnsi="Times" w:cs="Times"/>
              </w:rPr>
              <w:t>Harrisburg</w:t>
            </w:r>
          </w:p>
        </w:tc>
        <w:tc>
          <w:tcPr>
            <w:tcW w:w="0" w:type="auto"/>
          </w:tcPr>
          <w:p w14:paraId="14AD5D50" w14:textId="29E86F31" w:rsidR="00273DDE" w:rsidRPr="00473DE8" w:rsidRDefault="00273DDE" w:rsidP="00F158CC">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0</w:t>
            </w:r>
          </w:p>
        </w:tc>
        <w:tc>
          <w:tcPr>
            <w:tcW w:w="0" w:type="auto"/>
          </w:tcPr>
          <w:p w14:paraId="59E177E3" w14:textId="5E326AD9" w:rsidR="00273DDE" w:rsidRPr="00473DE8" w:rsidRDefault="00273DDE" w:rsidP="00F158CC">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6.9</w:t>
            </w:r>
          </w:p>
        </w:tc>
        <w:tc>
          <w:tcPr>
            <w:tcW w:w="0" w:type="auto"/>
          </w:tcPr>
          <w:p w14:paraId="39C137A7" w14:textId="331DE634" w:rsidR="00273DDE" w:rsidRPr="00473DE8" w:rsidRDefault="00273DDE" w:rsidP="00F158CC">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4.2</w:t>
            </w:r>
          </w:p>
        </w:tc>
        <w:tc>
          <w:tcPr>
            <w:tcW w:w="0" w:type="auto"/>
          </w:tcPr>
          <w:p w14:paraId="4480C2A1" w14:textId="478F20EE" w:rsidR="00273DDE" w:rsidRPr="00473DE8" w:rsidRDefault="00273DDE" w:rsidP="00F158CC">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27736</w:t>
            </w:r>
          </w:p>
        </w:tc>
      </w:tr>
      <w:tr w:rsidR="00473DE8" w14:paraId="4075235A" w14:textId="77777777" w:rsidTr="00473DE8">
        <w:tc>
          <w:tcPr>
            <w:cnfStyle w:val="001000000000" w:firstRow="0" w:lastRow="0" w:firstColumn="1" w:lastColumn="0" w:oddVBand="0" w:evenVBand="0" w:oddHBand="0" w:evenHBand="0" w:firstRowFirstColumn="0" w:firstRowLastColumn="0" w:lastRowFirstColumn="0" w:lastRowLastColumn="0"/>
            <w:tcW w:w="0" w:type="auto"/>
          </w:tcPr>
          <w:p w14:paraId="7884C6E1" w14:textId="64DC91BA" w:rsidR="00273DDE" w:rsidRPr="00473DE8" w:rsidRDefault="00273DDE" w:rsidP="00F158CC">
            <w:pPr>
              <w:pStyle w:val="TAMainText"/>
              <w:ind w:firstLine="0"/>
              <w:rPr>
                <w:rFonts w:ascii="Times" w:eastAsiaTheme="minorEastAsia" w:hAnsi="Times" w:cs="Times"/>
              </w:rPr>
            </w:pPr>
            <w:r w:rsidRPr="00473DE8">
              <w:rPr>
                <w:rFonts w:ascii="Times" w:eastAsiaTheme="minorEastAsia" w:hAnsi="Times" w:cs="Times"/>
              </w:rPr>
              <w:t>Sharpstown North</w:t>
            </w:r>
          </w:p>
        </w:tc>
        <w:tc>
          <w:tcPr>
            <w:tcW w:w="0" w:type="auto"/>
          </w:tcPr>
          <w:p w14:paraId="18CE9A1B" w14:textId="7D221DAD" w:rsidR="00273DDE" w:rsidRPr="00473DE8" w:rsidRDefault="00273DDE" w:rsidP="00F158CC">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3.6</w:t>
            </w:r>
          </w:p>
        </w:tc>
        <w:tc>
          <w:tcPr>
            <w:tcW w:w="0" w:type="auto"/>
          </w:tcPr>
          <w:p w14:paraId="48FAB4BB" w14:textId="7F77DABD" w:rsidR="00273DDE" w:rsidRPr="00473DE8" w:rsidRDefault="00273DDE" w:rsidP="00F158CC">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8.7</w:t>
            </w:r>
          </w:p>
        </w:tc>
        <w:tc>
          <w:tcPr>
            <w:tcW w:w="0" w:type="auto"/>
          </w:tcPr>
          <w:p w14:paraId="54F4493E" w14:textId="4E5D0198" w:rsidR="00273DDE" w:rsidRPr="00473DE8" w:rsidRDefault="00273DDE" w:rsidP="00F158CC">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2</w:t>
            </w:r>
          </w:p>
        </w:tc>
        <w:tc>
          <w:tcPr>
            <w:tcW w:w="0" w:type="auto"/>
          </w:tcPr>
          <w:p w14:paraId="3AAAAB29" w14:textId="3F1E9D4D" w:rsidR="00273DDE" w:rsidRPr="00473DE8" w:rsidRDefault="00273DDE" w:rsidP="00F158CC">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98743</w:t>
            </w:r>
          </w:p>
        </w:tc>
      </w:tr>
      <w:tr w:rsidR="00473DE8" w14:paraId="333D8E1A" w14:textId="77777777" w:rsidTr="00473D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D47BCDC" w14:textId="7BA01F80" w:rsidR="00273DDE" w:rsidRPr="00473DE8" w:rsidRDefault="00273DDE" w:rsidP="00F158CC">
            <w:pPr>
              <w:pStyle w:val="TAMainText"/>
              <w:ind w:firstLine="0"/>
              <w:rPr>
                <w:rFonts w:ascii="Times" w:eastAsiaTheme="minorEastAsia" w:hAnsi="Times" w:cs="Times"/>
              </w:rPr>
            </w:pPr>
            <w:r w:rsidRPr="00473DE8">
              <w:rPr>
                <w:rFonts w:ascii="Times" w:eastAsiaTheme="minorEastAsia" w:hAnsi="Times" w:cs="Times"/>
              </w:rPr>
              <w:t>Westchase</w:t>
            </w:r>
          </w:p>
        </w:tc>
        <w:tc>
          <w:tcPr>
            <w:tcW w:w="0" w:type="auto"/>
          </w:tcPr>
          <w:p w14:paraId="542520D5" w14:textId="49FAF52E" w:rsidR="00273DDE" w:rsidRPr="00473DE8" w:rsidRDefault="00273DDE" w:rsidP="00F158CC">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3.4</w:t>
            </w:r>
          </w:p>
        </w:tc>
        <w:tc>
          <w:tcPr>
            <w:tcW w:w="0" w:type="auto"/>
          </w:tcPr>
          <w:p w14:paraId="2F696E36" w14:textId="09E58DD6" w:rsidR="00273DDE" w:rsidRPr="00473DE8" w:rsidRDefault="00273DDE" w:rsidP="00F158CC">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2.7</w:t>
            </w:r>
          </w:p>
        </w:tc>
        <w:tc>
          <w:tcPr>
            <w:tcW w:w="0" w:type="auto"/>
          </w:tcPr>
          <w:p w14:paraId="7AB5D77E" w14:textId="5AFE5537" w:rsidR="00273DDE" w:rsidRPr="00473DE8" w:rsidRDefault="00273DDE" w:rsidP="00F158CC">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3</w:t>
            </w:r>
          </w:p>
        </w:tc>
        <w:tc>
          <w:tcPr>
            <w:tcW w:w="0" w:type="auto"/>
          </w:tcPr>
          <w:p w14:paraId="2D1900B9" w14:textId="3E91A9E8" w:rsidR="00273DDE" w:rsidRPr="00473DE8" w:rsidRDefault="00273DDE" w:rsidP="00F158CC">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68620</w:t>
            </w:r>
          </w:p>
        </w:tc>
      </w:tr>
      <w:tr w:rsidR="00473DE8" w14:paraId="308D1D0C" w14:textId="77777777" w:rsidTr="00473DE8">
        <w:tc>
          <w:tcPr>
            <w:cnfStyle w:val="001000000000" w:firstRow="0" w:lastRow="0" w:firstColumn="1" w:lastColumn="0" w:oddVBand="0" w:evenVBand="0" w:oddHBand="0" w:evenHBand="0" w:firstRowFirstColumn="0" w:firstRowLastColumn="0" w:lastRowFirstColumn="0" w:lastRowLastColumn="0"/>
            <w:tcW w:w="0" w:type="auto"/>
          </w:tcPr>
          <w:p w14:paraId="4EE85F32" w14:textId="6AD1531E" w:rsidR="00273DDE" w:rsidRPr="00473DE8" w:rsidRDefault="00273DDE" w:rsidP="00F158CC">
            <w:pPr>
              <w:pStyle w:val="TAMainText"/>
              <w:ind w:firstLine="0"/>
              <w:rPr>
                <w:rFonts w:ascii="Times" w:eastAsiaTheme="minorEastAsia" w:hAnsi="Times" w:cs="Times"/>
              </w:rPr>
            </w:pPr>
            <w:r w:rsidRPr="00473DE8">
              <w:rPr>
                <w:rFonts w:ascii="Times" w:eastAsiaTheme="minorEastAsia" w:hAnsi="Times" w:cs="Times"/>
              </w:rPr>
              <w:t>South Spring Branch</w:t>
            </w:r>
          </w:p>
        </w:tc>
        <w:tc>
          <w:tcPr>
            <w:tcW w:w="0" w:type="auto"/>
          </w:tcPr>
          <w:p w14:paraId="4398F06F" w14:textId="5E16D274" w:rsidR="00273DDE" w:rsidRPr="00473DE8" w:rsidRDefault="00273DDE" w:rsidP="00F158CC">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2.3</w:t>
            </w:r>
          </w:p>
        </w:tc>
        <w:tc>
          <w:tcPr>
            <w:tcW w:w="0" w:type="auto"/>
          </w:tcPr>
          <w:p w14:paraId="5D4CA20C" w14:textId="5B0B9FB7" w:rsidR="00273DDE" w:rsidRPr="00473DE8" w:rsidRDefault="00273DDE" w:rsidP="00F158CC">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3.3</w:t>
            </w:r>
          </w:p>
        </w:tc>
        <w:tc>
          <w:tcPr>
            <w:tcW w:w="0" w:type="auto"/>
          </w:tcPr>
          <w:p w14:paraId="5FF18A63" w14:textId="6FD38F3B" w:rsidR="00273DDE" w:rsidRPr="00473DE8" w:rsidRDefault="00273DDE" w:rsidP="00F158CC">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2.4</w:t>
            </w:r>
          </w:p>
        </w:tc>
        <w:tc>
          <w:tcPr>
            <w:tcW w:w="0" w:type="auto"/>
          </w:tcPr>
          <w:p w14:paraId="5056E49C" w14:textId="36E775B0" w:rsidR="00273DDE" w:rsidRPr="00473DE8" w:rsidRDefault="00273DDE" w:rsidP="00F158CC">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78195</w:t>
            </w:r>
          </w:p>
        </w:tc>
      </w:tr>
      <w:tr w:rsidR="00473DE8" w14:paraId="0A364B96" w14:textId="77777777" w:rsidTr="00473D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C2B5AA4" w14:textId="40DFEABB" w:rsidR="00473DE8" w:rsidRPr="00473DE8" w:rsidRDefault="00473DE8" w:rsidP="00F158CC">
            <w:pPr>
              <w:pStyle w:val="TAMainText"/>
              <w:ind w:firstLine="0"/>
              <w:rPr>
                <w:rFonts w:ascii="Times" w:eastAsiaTheme="minorEastAsia" w:hAnsi="Times" w:cs="Times"/>
              </w:rPr>
            </w:pPr>
            <w:r w:rsidRPr="00473DE8">
              <w:rPr>
                <w:rFonts w:ascii="Times" w:eastAsiaTheme="minorEastAsia" w:hAnsi="Times" w:cs="Times"/>
              </w:rPr>
              <w:t>South Beltway Central</w:t>
            </w:r>
          </w:p>
        </w:tc>
        <w:tc>
          <w:tcPr>
            <w:tcW w:w="0" w:type="auto"/>
          </w:tcPr>
          <w:p w14:paraId="664126D5" w14:textId="211EAAA9" w:rsidR="00473DE8" w:rsidRPr="00473DE8" w:rsidRDefault="00473DE8" w:rsidP="00F158CC">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0.9</w:t>
            </w:r>
          </w:p>
        </w:tc>
        <w:tc>
          <w:tcPr>
            <w:tcW w:w="0" w:type="auto"/>
          </w:tcPr>
          <w:p w14:paraId="6C7BB0BD" w14:textId="44541F25" w:rsidR="00473DE8" w:rsidRPr="00473DE8" w:rsidRDefault="00473DE8" w:rsidP="00F158CC">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6.3</w:t>
            </w:r>
          </w:p>
        </w:tc>
        <w:tc>
          <w:tcPr>
            <w:tcW w:w="0" w:type="auto"/>
          </w:tcPr>
          <w:p w14:paraId="60382A0F" w14:textId="3FA0D568" w:rsidR="00473DE8" w:rsidRPr="00473DE8" w:rsidRDefault="00473DE8" w:rsidP="00F158CC">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2.2</w:t>
            </w:r>
          </w:p>
        </w:tc>
        <w:tc>
          <w:tcPr>
            <w:tcW w:w="0" w:type="auto"/>
          </w:tcPr>
          <w:p w14:paraId="65B274C3" w14:textId="4C9459B5" w:rsidR="00473DE8" w:rsidRPr="00473DE8" w:rsidRDefault="00473DE8" w:rsidP="00F158CC">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311589</w:t>
            </w:r>
          </w:p>
        </w:tc>
      </w:tr>
    </w:tbl>
    <w:p w14:paraId="18F03FC0" w14:textId="77777777" w:rsidR="00635F85" w:rsidRDefault="00635F85" w:rsidP="00F158CC">
      <w:pPr>
        <w:pStyle w:val="TAMainText"/>
        <w:rPr>
          <w:rFonts w:eastAsiaTheme="minorEastAsia"/>
        </w:rPr>
      </w:pPr>
    </w:p>
    <w:p w14:paraId="4072B9D9" w14:textId="77777777" w:rsidR="004460CE" w:rsidRDefault="004460CE" w:rsidP="004460CE">
      <w:pPr>
        <w:ind w:firstLine="360"/>
        <w:rPr>
          <w:rFonts w:eastAsiaTheme="minorEastAsia"/>
        </w:rPr>
      </w:pPr>
    </w:p>
    <w:p w14:paraId="3D4D2C11" w14:textId="77777777" w:rsidR="00910223" w:rsidRPr="00EF4BA2" w:rsidRDefault="00910223" w:rsidP="00910223">
      <w:pPr>
        <w:pStyle w:val="TAMainText"/>
      </w:pPr>
    </w:p>
    <w:p w14:paraId="54A054D4" w14:textId="1B595A57" w:rsidR="00910223" w:rsidRPr="00EF4BA2" w:rsidRDefault="00910223" w:rsidP="00910223">
      <w:pPr>
        <w:pStyle w:val="TAMainText"/>
        <w:numPr>
          <w:ilvl w:val="0"/>
          <w:numId w:val="15"/>
        </w:numPr>
        <w:spacing w:after="240"/>
        <w:jc w:val="left"/>
        <w:rPr>
          <w:b/>
          <w:bCs/>
        </w:rPr>
      </w:pPr>
      <w:r>
        <w:rPr>
          <w:b/>
          <w:bCs/>
        </w:rPr>
        <w:lastRenderedPageBreak/>
        <w:t>DISCUSSION AND FUTURE DIRECTIONS</w:t>
      </w:r>
    </w:p>
    <w:p w14:paraId="2F10ED77" w14:textId="5B4C90D1" w:rsidR="004460CE" w:rsidRDefault="0025430A" w:rsidP="00910223">
      <w:pPr>
        <w:pStyle w:val="TAMainText"/>
      </w:pPr>
      <w:r>
        <w:t>We discuss</w:t>
      </w:r>
      <w:r w:rsidR="004460CE">
        <w:t xml:space="preserve"> the successful </w:t>
      </w:r>
      <w:r>
        <w:t>development</w:t>
      </w:r>
      <w:r w:rsidR="004460CE">
        <w:t xml:space="preserve"> of a</w:t>
      </w:r>
      <w:r w:rsidR="00105030">
        <w:t xml:space="preserve"> </w:t>
      </w:r>
      <w:r w:rsidR="004460CE">
        <w:t>n</w:t>
      </w:r>
      <w:r w:rsidR="00105030">
        <w:t>ew approach to detect plumes in mobile monitoring time series using an</w:t>
      </w:r>
      <w:r w:rsidR="004460CE">
        <w:t xml:space="preserve"> anomaly detection algorithm based on DBSCAN</w:t>
      </w:r>
      <w:r w:rsidR="00105030">
        <w:t>.</w:t>
      </w:r>
      <w:r w:rsidR="004460CE">
        <w:t xml:space="preserve"> </w:t>
      </w:r>
      <w:r w:rsidR="00A6624A">
        <w:t>While previous work has implemented DBSCAN in conjunction with deep learning models to analyze satellite PM</w:t>
      </w:r>
      <w:r w:rsidR="00A6624A">
        <w:rPr>
          <w:vertAlign w:val="subscript"/>
        </w:rPr>
        <w:t>2.5</w:t>
      </w:r>
      <w:r w:rsidR="00A6624A">
        <w:t xml:space="preserve"> measurements</w:t>
      </w:r>
      <w:r w:rsidR="00F816CC">
        <w:fldChar w:fldCharType="begin"/>
      </w:r>
      <w:r w:rsidR="005041F5">
        <w:instrText xml:space="preserve"> ADDIN ZOTERO_ITEM CSL_CITATION {"citationID":"voyeNDyM","properties":{"formattedCitation":"\\super 21\\nosupersub{}","plainCitation":"21","noteIndex":0},"citationItems":[{"id":585,"uris":["http://zotero.org/users/4282478/items/XT3A8I2B"],"itemData":{"id":585,"type":"article-journal","abstract":"In view of the spatial and temporal gaps left by the ground monitoring network for fine particulate matter (PM2.5), remote sensing has been regarded as an effective monitoring alternative to provide data of the PM2.5 distribution at a high resolution. Satellite-derived aerosol optical depth (AOD) is a parameter that has a good correlation with the PM2.5 concentration. In this study, a modified deep learning model was established to estimate hourly PM2.5 concentrations in the Yangtze River Delta Urban Agglomeration (YRDUA) region based on 5-km AOD data from Himawari-8. The model incorporated a density-based spatial clustering of applications-with-noise (DBSCAN) cluster analysis and a deep neural network (DNN) (denoted as DBSCAN–DNN) to construct individualized DNNs for the retrieval of PM2.5. The DBSCAN algorithm was used to identify the outlying datasets by involving the relationship between AOD–NO2 and PM2.5. The cluster analysis divided the inputs into separated clusters with distinct pollution levels, which helped to build a reference for the construction of individualized DNNs. The results showed that the DBSCAN–DNN model could greatly improve the estimation accuracy of the PM2.5 concentration based on identical inputs when compared with the pure DNN model. The 10-fold cross-validation R-value was enhanced by over 30%, with the highest R-value reaching 0.94 when applied to Shanghai dataset of 2018. The root-mean-square prediction error (RMSE) was also reduced by over 30%. In addition, the model performed well in generating hourly spatial estimations, thereby showing more detailed information for the dynamic changes of the PM2.5 concentration during the day. Moreover, according to the comparisons of five regional estimation results, the model was proven to have a good applicability to deal with a differentiated data volume and data complexity. This study not only proposes a new method to achieve PM2.5 estimations with a higher accuracy and spatiotemporal resolution, but also provides a new perspective for exploiting the sophisticated correlations among large environmental datasets by introducing pre-clustering into the deep learning approach.","container-title":"Atmospheric Pollution Research","DOI":"10.1016/j.apr.2020.10.020","ISSN":"1309-1042","issue":"2","journalAbbreviation":"Atmospheric Pollution Research","language":"en","page":"183-192","source":"ScienceDirect","title":"Estimating hourly PM2.5 concentrations using Himawari-8 AOD and a DBSCAN-modified deep learning model over the YRDUA, China","volume":"12","author":[{"family":"Lu","given":"Xiaoman"},{"family":"Wang","given":"Jiajia"},{"family":"Yan","given":"Yingting"},{"family":"Zhou","given":"Liguo"},{"family":"Ma","given":"Weichun"}],"issued":{"date-parts":[["2021",2,1]]}}}],"schema":"https://github.com/citation-style-language/schema/raw/master/csl-citation.json"} </w:instrText>
      </w:r>
      <w:r w:rsidR="00F816CC">
        <w:fldChar w:fldCharType="separate"/>
      </w:r>
      <w:r w:rsidR="005041F5" w:rsidRPr="005041F5">
        <w:rPr>
          <w:szCs w:val="24"/>
          <w:vertAlign w:val="superscript"/>
        </w:rPr>
        <w:t>21</w:t>
      </w:r>
      <w:r w:rsidR="00F816CC">
        <w:fldChar w:fldCharType="end"/>
      </w:r>
      <w:r w:rsidR="00A6624A">
        <w:t xml:space="preserve"> </w:t>
      </w:r>
      <w:r w:rsidR="00F816CC">
        <w:t>or used it to define microenvironments in air pollution exposure contexts</w:t>
      </w:r>
      <w:r w:rsidR="004825C2">
        <w:t xml:space="preserve"> (e.g. home, work, or restaurant)</w:t>
      </w:r>
      <w:r w:rsidR="00F816CC">
        <w:t>,</w:t>
      </w:r>
      <w:r w:rsidR="00F816CC">
        <w:fldChar w:fldCharType="begin"/>
      </w:r>
      <w:r w:rsidR="005041F5">
        <w:instrText xml:space="preserve"> ADDIN ZOTERO_ITEM CSL_CITATION {"citationID":"rMHDHOmY","properties":{"formattedCitation":"\\super 22\\nosupersub{}","plainCitation":"22","noteIndex":0},"citationItems":[{"id":727,"uris":["http://zotero.org/users/4282478/items/565A8MC2"],"itemData":{"id":727,"type":"article-journal","abstract":"In 2017, Assembly Bill 617 was approved in the state of California, which mandated the allocation of resources for addressing air pollutant exposure disparities in underserved communities across the state. The bill stipulated the implementation of community scale monitoring and the development of local emissions reductions plans. We aimed to develop a streamlined, robust, and accessible PM2.5 exposure assessment approach to support environmental justice analyses. We sought to characterize individual PM2.5 exposure over multiple 24-hr periods in the inland Southern California region, which includes the underserved community of San Bernardino, CA. Personal sampling took place over five weeks in the spring of 2019, and personal PM2.5 exposure was monitored for 18 adult participants for multiple, consecutive 24-hr periods. Exposure and location data were analyzed at 5-second resolution, and participant data recovery was 50.8% on average. A spatial clustering algorithm was used to classify data points as one of seven microenvironments. Mean and median personal-ambient PM2.5 ratios were aggregated along SES lines for eligible datasets. GIS-based spatial clustering facilitated efficient microenvironment classification for more than 900,000 data points. Mean (median) personal-ambient ratios ranged from 0.26 (0.14) to 2.78 (0.65) for each microenvironment when aggregated along SES-lines. Aggregated ratios indicated that participants from the lowest SES community experienced higher home exposures compared to participants of all other communities over consecutive 24-hr monitoring periods, despite high participant mobility and relatively low variability in ambient PM2.5 during the study. The methods described here highlight the robust and accessible nature of the personal sampling campaign, which was specifically designed to reduce participant fatigue and engage members of the inland Southern California community who may experience barriers when engaging with the scientific community. This approach is promising for larger-scale, community-focused, personal exposure campaigns for direct and precise environmental justice analyses.","container-title":"Journal of Aerosol Science","DOI":"10.1016/j.jaerosci.2020.105704","ISSN":"0021-8502","journalAbbreviation":"Journal of Aerosol Science","language":"en","page":"105704","source":"ScienceDirect","title":"A data-driven approach for characterizing community scale air pollution exposure disparities in inland Southern California","volume":"152","author":[{"family":"Do","given":"Khanh"},{"family":"Yu","given":"Haofei"},{"family":"Velasquez","given":"Jasmin"},{"family":"Grell-Brisk","given":"Marilyn"},{"family":"Smith","given":"Heather"},{"family":"Ivey","given":"Cesunica E."}],"issued":{"date-parts":[["2021",2,1]]}}}],"schema":"https://github.com/citation-style-language/schema/raw/master/csl-citation.json"} </w:instrText>
      </w:r>
      <w:r w:rsidR="00F816CC">
        <w:fldChar w:fldCharType="separate"/>
      </w:r>
      <w:r w:rsidR="005041F5" w:rsidRPr="005041F5">
        <w:rPr>
          <w:szCs w:val="24"/>
          <w:vertAlign w:val="superscript"/>
        </w:rPr>
        <w:t>22</w:t>
      </w:r>
      <w:r w:rsidR="00F816CC">
        <w:fldChar w:fldCharType="end"/>
      </w:r>
      <w:r w:rsidR="00F816CC">
        <w:t xml:space="preserve"> this is the first study (to our knowledge) to incorporate DBSCAN in plume detection </w:t>
      </w:r>
      <w:r w:rsidR="00105030">
        <w:t>efforts</w:t>
      </w:r>
      <w:r w:rsidR="00F816CC">
        <w:t>. The algorithm offers comparable, if not superior, performance to previously published plume detection techniques for mobile monitoring time series and is justified in analyses warranting a conservative approach. In this work, w</w:t>
      </w:r>
      <w:r>
        <w:t>e use the algorithm to</w:t>
      </w:r>
      <w:r w:rsidR="004460CE">
        <w:t xml:space="preserve"> illustrate different emission profiles </w:t>
      </w:r>
      <w:r>
        <w:t>in census tracts around the city of Houston</w:t>
      </w:r>
      <w:r w:rsidR="00F816CC">
        <w:t xml:space="preserve"> and showcase</w:t>
      </w:r>
      <w:r w:rsidR="00732A41">
        <w:t xml:space="preserve"> disparities</w:t>
      </w:r>
      <w:r w:rsidR="004460CE">
        <w:t xml:space="preserve">. </w:t>
      </w:r>
      <w:r w:rsidR="009F61E6">
        <w:t>Specifically</w:t>
      </w:r>
      <w:r w:rsidR="00F66F60">
        <w:t xml:space="preserve">, we show how BC/UFP anomaly types were </w:t>
      </w:r>
      <m:oMath>
        <m:r>
          <m:rPr>
            <m:nor/>
          </m:rPr>
          <w:rPr>
            <w:rFonts w:ascii="Times" w:hAnsi="Times" w:cs="Times"/>
          </w:rPr>
          <m:t>≈</m:t>
        </m:r>
      </m:oMath>
      <w:r w:rsidR="00105030">
        <w:t xml:space="preserve"> </w:t>
      </w:r>
      <w:r w:rsidR="00F66F60">
        <w:t xml:space="preserve">10x more likely to be detected in census tracts in the </w:t>
      </w:r>
      <w:r w:rsidR="0043357B">
        <w:t>e</w:t>
      </w:r>
      <w:r w:rsidR="00F66F60">
        <w:t xml:space="preserve">astern part of Houston compared to neighborhoods in the western part of Houston. </w:t>
      </w:r>
      <w:r w:rsidR="004460CE">
        <w:t>While it is not definitive that this cluster type represents impacts from heavy</w:t>
      </w:r>
      <w:r w:rsidR="0043357B">
        <w:t>-</w:t>
      </w:r>
      <w:r w:rsidR="004460CE">
        <w:t xml:space="preserve">duty vehicles, for there is no observational evidence to connect those observations to those vehicle types directly, the </w:t>
      </w:r>
      <w:r w:rsidR="00E40BC6">
        <w:t xml:space="preserve">results </w:t>
      </w:r>
      <w:r w:rsidR="004460CE">
        <w:t xml:space="preserve">are consistent with previously published studies analyzing </w:t>
      </w:r>
      <w:r w:rsidR="00F66F60">
        <w:t>emissions from light and heavy-duty vehicles</w:t>
      </w:r>
      <w:r w:rsidR="004460CE">
        <w:t xml:space="preserve"> (e.g. Larson et al.</w:t>
      </w:r>
      <w:r w:rsidR="00E40BC6">
        <w:fldChar w:fldCharType="begin"/>
      </w:r>
      <w:r w:rsidR="00E40BC6">
        <w:instrText xml:space="preserve"> ADDIN ZOTERO_ITEM CSL_CITATION {"citationID":"RXYTH0ML","properties":{"formattedCitation":"\\super 1\\nosupersub{}","plainCitation":"1","noteIndex":0},"citationItems":[{"id":159,"uris":["http://zotero.org/users/4282478/items/4SPHF3NQ"],"itemData":{"id":159,"type":"article-journal","abstract":"We have applied the absolute principal component scores (APCS) receptor model to on-road, background-adjusted measurements of NOx, CO, CO2, black carbon (BC), and particle number (PN) obtained from a continuously moving platform deployed over nine afternoon sampling periods in Seattle, WA. Two Varimax-rotated principal component features described 75% of the overall variance of the observations. A heavy-duty vehicle feature was correlated with black carbon and particle number, whereas a light-duty feature was correlated with CO and CO2. NOx had moderate correlation with both features. The bootstrapped APCS model predictions were used to estimate area-wide, average fuel-based emission factors and their respective 95% confidence limits. The average emission factors for NOx, CO, BC and PN (14.8, 18.9, 0.40 g/kg, and 4.3 × 1015 particles/kg for heavy duty vehicles, and 3.2, 22.4, 0.016 g/kg, and 0.19 × 1015 particles/kg for light-duty vehicles, respectively) are consistent with previous estimates based on remote sensing, vehicle chase studies, and recent dynamometer tests. Information on the spatial distribution of the concentrations contributed by these two vehicle categories relative to background during the sampling period was also obtained.","container-title":"Atmospheric Environment","DOI":"10.1016/j.atmosenv.2016.12.037","ISSN":"1352-2310","journalAbbreviation":"Atmospheric Environment","page":"201-211","source":"ScienceDirect","title":"Ambient air quality measurements from a continuously moving mobile platform: Estimation of area-wide, fuel-based, mobile source emission factors using absolute principal component scores","title-short":"Ambient air quality measurements from a continuously moving mobile platform","volume":"152","author":[{"family":"Larson","given":"Timothy"},{"family":"Gould","given":"Timothy"},{"family":"Riley","given":"Erin A."},{"family":"Austin","given":"Elena"},{"family":"Fintzi","given":"Jonathan"},{"family":"Sheppard","given":"Lianne"},{"family":"Yost","given":"Michael"},{"family":"Simpson","given":"Christopher"}],"issued":{"date-parts":[["2017",3,1]]}}}],"schema":"https://github.com/citation-style-language/schema/raw/master/csl-citation.json"} </w:instrText>
      </w:r>
      <w:r w:rsidR="00E40BC6">
        <w:fldChar w:fldCharType="separate"/>
      </w:r>
      <w:r w:rsidR="00E40BC6" w:rsidRPr="00E40BC6">
        <w:rPr>
          <w:szCs w:val="24"/>
          <w:vertAlign w:val="superscript"/>
        </w:rPr>
        <w:t>1</w:t>
      </w:r>
      <w:r w:rsidR="00E40BC6">
        <w:fldChar w:fldCharType="end"/>
      </w:r>
      <w:r w:rsidR="004460CE">
        <w:t xml:space="preserve"> and references therein)</w:t>
      </w:r>
      <w:r w:rsidR="00F66F60">
        <w:t>,</w:t>
      </w:r>
      <w:r w:rsidR="004460CE">
        <w:t xml:space="preserve"> as well as with modeling studies elucidating the large impacts of trucking on PM formation in the H</w:t>
      </w:r>
      <w:r w:rsidR="006064FC">
        <w:t>SC</w:t>
      </w:r>
      <w:r w:rsidR="004460CE">
        <w:t xml:space="preserve"> area</w:t>
      </w:r>
      <w:r w:rsidR="00E40BC6">
        <w:t>.</w:t>
      </w:r>
      <w:r w:rsidR="004460CE">
        <w:fldChar w:fldCharType="begin"/>
      </w:r>
      <w:r w:rsidR="005041F5">
        <w:instrText xml:space="preserve"> ADDIN ZOTERO_ITEM CSL_CITATION {"citationID":"rvaw12IM","properties":{"formattedCitation":"\\super 20\\nosupersub{}","plainCitation":"20","noteIndex":0},"citationItems":[{"id":174,"uris":["http://zotero.org/users/4282478/items/DH8Z8TD9"],"itemData":{"id":174,"type":"article-journal","abstract":"Mobile emissions are a major source of urban air pollution and have been associated with a variety of adverse health outcomes. The Houston Ship Channel area is the home of a large number of diesel-powered vehicles emitting fine particulate matter (PM2.5; ≤2.5 μm in aerodynamic diameter) and nitrogen oxides (NOx). However, the spatial variability of traffic-related air pollutants in the Houston Ship Channel area has rarely been investigated. The objective of this study is to characterize spatial variability of PM2.5 and NOx concentrations attributable to on-road traffic in the Houston Ship Channel area in the year of 2011. We extracted the road network from the Texas Department of Transportation Road Inventory, and calculated emission rates using the Motor Vehicle Emission Simulator version 2014a (MOVES2014a). These parameters and preprocessed meteorological parameters were entered into a Research LINE-source Dispersion Model (RLINE) to conduct a simulation. Receptors were placed at 50 m resolution within 300 m to major roads and at 150 m resolution in the rest of the area. Our findings include that traffic-related PM2.5 were mainly emitted from trucks, while traffic-related NOx were emitted from both trucks and cars. The traffic contributed 0.90 μg/m3 PM2.5 and 29.23 μg/m3 NOx to the annual average mass concentrations of on-road air pollution, and the concentrations of the two pollutants decreased by nearly 40% within 500 m distance to major roads. The pollution level of traffic-related PM2.5 and NOx was higher in winter than those in the other three seasons. The Houston Ship Channel has earlier morning peak hours and relative late afternoon hours, which indicates the influence of goods movement from port activity. The varied near-road gradients illustrate that proximities to major roads are not an accurate surrogate of traffic-related air pollution.","container-title":"Atmospheric Environment","DOI":"10.1016/j.atmosenv.2017.04.032","ISSN":"1352-2310","journalAbbreviation":"Atmospheric Environment","page":"167-175","source":"ScienceDirect","title":"Characterizing spatial variability of air pollution from vehicle traffic around the Houston Ship Channel area","volume":"161","author":[{"family":"Zhang","given":"Xueying"},{"family":"Craft","given":"Elena"},{"family":"Zhang","given":"Kai"}],"issued":{"date-parts":[["2017",7,1]]}}}],"schema":"https://github.com/citation-style-language/schema/raw/master/csl-citation.json"} </w:instrText>
      </w:r>
      <w:r w:rsidR="004460CE">
        <w:fldChar w:fldCharType="separate"/>
      </w:r>
      <w:r w:rsidR="005041F5" w:rsidRPr="005041F5">
        <w:rPr>
          <w:rFonts w:ascii="Cambria" w:hAnsi="Cambria"/>
          <w:szCs w:val="24"/>
          <w:vertAlign w:val="superscript"/>
        </w:rPr>
        <w:t>20</w:t>
      </w:r>
      <w:r w:rsidR="004460CE">
        <w:fldChar w:fldCharType="end"/>
      </w:r>
      <w:r w:rsidR="004460CE">
        <w:t xml:space="preserve"> It is evident that more investigation is needed into the trucking activity in </w:t>
      </w:r>
      <w:r w:rsidR="006064FC">
        <w:t>HSC</w:t>
      </w:r>
      <w:r w:rsidR="004460CE">
        <w:t xml:space="preserve"> neighborhoods. </w:t>
      </w:r>
    </w:p>
    <w:p w14:paraId="6D64303F" w14:textId="592C1AB5" w:rsidR="008B7274" w:rsidRDefault="004460CE" w:rsidP="00AA7680">
      <w:pPr>
        <w:pStyle w:val="TAMainText"/>
      </w:pPr>
      <w:r>
        <w:t>Th</w:t>
      </w:r>
      <w:r w:rsidR="00F66F60">
        <w:t xml:space="preserve">ere are </w:t>
      </w:r>
      <w:r w:rsidR="00E40BC6">
        <w:t xml:space="preserve">opportunities </w:t>
      </w:r>
      <w:r w:rsidR="00F66F60">
        <w:t>to improve this algorithm</w:t>
      </w:r>
      <w:r w:rsidR="00E40BC6">
        <w:t xml:space="preserve"> in future work</w:t>
      </w:r>
      <w:r>
        <w:t xml:space="preserve">. </w:t>
      </w:r>
      <w:r w:rsidR="00E40BC6">
        <w:t>T</w:t>
      </w:r>
      <w:r>
        <w:t xml:space="preserve">his algorithm </w:t>
      </w:r>
      <w:r w:rsidR="00E40BC6">
        <w:t xml:space="preserve">should be evaluated using </w:t>
      </w:r>
      <w:r>
        <w:t>different external validation sets</w:t>
      </w:r>
      <w:r w:rsidR="00E40BC6">
        <w:t>.</w:t>
      </w:r>
      <w:r>
        <w:t xml:space="preserve"> </w:t>
      </w:r>
      <w:r w:rsidR="00E40BC6">
        <w:t>Alternative</w:t>
      </w:r>
      <w:r>
        <w:t xml:space="preserve"> nearest neighbor clustering techniques could be explored; local outlier factors could be used to address situations where DBSCAN does not exhibit great performance.</w:t>
      </w:r>
      <w:r>
        <w:fldChar w:fldCharType="begin"/>
      </w:r>
      <w:r w:rsidR="001547D6">
        <w:instrText xml:space="preserve"> ADDIN ZOTERO_ITEM CSL_CITATION {"citationID":"2hl8kUd4","properties":{"formattedCitation":"\\super 6\\nosupersub{}","plainCitation":"6","noteIndex":0},"citationItems":[{"id":750,"uris":["http://zotero.org/users/4282478/items/49B6GQVW"],"itemData":{"id":750,"type":"book","abstract":"Introduction to Data Mining, Second Edition, is intended for use in the Data Mining course. It is also suitable for individuals seeking an introduction to data mining. The text assumes only a modest statistics or mathematics background, and no database knowledge is needed. Introduction to Data Mining presents fundamental concepts and algorithms for those learning data mining for the first time. Each concept is explored thoroughly and supported with numerous examples. The text requires only a modest background in mathematics. Each major topic is organized into two chapters, beginning with basic concepts that provide necessary background for understanding each data mining technique, followed by more advanced concepts and algorithms. Teaching and Learning Experience This program will provide a better teaching and learning experience-for you and your students. It will help:  Present Fundamental Concepts and Algorithms: Written for the beginner, this text provides both theoretical and practical coverage of all data mining topics. Support Learning: Instructor resources include solutions for exercises and a complete set of lecture slides.","ISBN":"978-0-13-312890-1","language":"en","note":"Google-Books-ID: _ZQ4MQEACAAJ","number-of-pages":"839","publisher":"Pearson","source":"Google Books","title":"Introduction to Data Mining","author":[{"family":"Tan","given":"Pang-Ning"},{"family":"Steinbach","given":"Michael"},{"family":"Karpatne","given":"Anuj"},{"family":"Kumar","given":"Vipin"}],"issued":{"date-parts":[["2019"]]}}}],"schema":"https://github.com/citation-style-language/schema/raw/master/csl-citation.json"} </w:instrText>
      </w:r>
      <w:r>
        <w:fldChar w:fldCharType="separate"/>
      </w:r>
      <w:r w:rsidR="001547D6" w:rsidRPr="001547D6">
        <w:rPr>
          <w:rFonts w:ascii="Cambria" w:hAnsi="Cambria"/>
          <w:szCs w:val="24"/>
          <w:vertAlign w:val="superscript"/>
        </w:rPr>
        <w:t>6</w:t>
      </w:r>
      <w:r>
        <w:fldChar w:fldCharType="end"/>
      </w:r>
      <w:r>
        <w:t xml:space="preserve"> Finally,</w:t>
      </w:r>
      <w:r w:rsidR="00F66F60">
        <w:t xml:space="preserve"> an ensemble approach utilizing both DBSCAN and other clustering techniques could be investigated for improved performance</w:t>
      </w:r>
      <w:r>
        <w:t>.</w:t>
      </w:r>
      <w:r>
        <w:fldChar w:fldCharType="begin"/>
      </w:r>
      <w:r w:rsidR="001547D6">
        <w:instrText xml:space="preserve"> ADDIN ZOTERO_ITEM CSL_CITATION {"citationID":"2qmPV2bF","properties":{"formattedCitation":"\\super 4,8\\nosupersub{}","plainCitation":"4,8","noteIndex":0},"citationItems":[{"id":24,"uris":["http://zotero.org/users/4282478/items/RSPG5BFE"],"itemData":{"id":24,"type":"article-journal","abstract":"&lt;p&gt;&lt;strong class=\"journal-contentHeaderColor\"&gt;Abstract.&lt;/strong&gt; Mobile monitoring is becoming increasingly popular for characterizing air pollution on fine spatial scales. In identifying local source contributions to measured pollutant concentrations, the detection and quantification of background are key steps in many mobile monitoring studies, but the methodology to do so requires further development to improve replicability. Here we discuss a new method for quantifying and removing background in mobile monitoring studies, State-Informed Background Removal (SIBaR). The method employs hidden Markov models (HMMs), a popular modeling technique that detects regime changes in time series. We discuss the development of SIBaR and assess its performance on an external dataset. We find 83 % agreement between the predictions made by SIBaR and the predetermined allocation of background and non-background data points. We then assess its application to a dataset collected in Houston by mapping the fraction of points designated as background and comparing source contributions to those derived using other published background detection and removal techniques. The presented results suggest that the SIBaR-modeled source contributions contain source influences left undetected by other techniques, but that they are prone to unrealistic source contribution estimates when they extrapolate. Results suggest that SIBaR could serve as a framework for improved background quantification and removal in future mobile monitoring studies while ensuring that cases of extrapolation are appropriately addressed.&lt;/p&gt;","container-title":"Atmospheric Measurement Techniques","DOI":"10.5194/amt-14-5809-2021","ISSN":"1867-1381","issue":"8","language":"English","note":"publisher: Copernicus GmbH","page":"5809-5821","source":"amt.copernicus.org","title":"SIBaR: a new method for background quantification and removal from mobile air pollution measurements","title-short":"SIBaR","volume":"14","author":[{"family":"Actkinson","given":"Blake"},{"family":"Ensor","given":"Katherine"},{"family":"Griffin","given":"Robert J."}],"issued":{"date-parts":[["2021",8,26]]}}},{"id":714,"uris":["http://zotero.org/users/4282478/items/3NNRDJPS"],"itemData":{"id":714,"type":"article-journal","abstract":"&lt;p&gt;&lt;strong class=\"journal-contentHeaderColor\"&gt;Abstract.&lt;/strong&gt; A compact mobile aerosol research laboratory (MoLa) for stationary and mobile measurements of aerosol and trace gas characteristics was developed at the Max Planck Institute for Chemistry (MPIC) in Mainz, Germany. Major efforts were made to design an aerosol inlet system which is optimized and characterised for both, stationary and mobile measurements using a particle loss modelling approach. The instrumentation on board allows the determination of a multitude of physical and chemical aerosol parameters, for example particle number and mass concentration (PM&lt;sub&gt;1/2.5/10&lt;/sub&gt;), particle size distributions in the diameter range 6 nm up to 32 μm, and chemical composition of the sub-micron aerosol. Furthermore, trace gas concentrations of O&lt;sub&gt;3&lt;/sub&gt;, SO&lt;sub&gt;2&lt;/sub&gt;, CO, CO&lt;sub&gt;2&lt;/sub&gt;, NO, NO&lt;sub&gt;2&lt;/sub&gt; and water vapour as well as meteorological parameters like temperature, relative humidity, pressure, wind, solar radiation and precipitation are measured together with various housekeeping parameters. All instruments collect data with high time resolution in the second to minute-range. The measurement platform, as well as data acquisition and handling tools, are optimized for efficient application to various measurement settings. The mobile laboratory is designed to be used for mobile investigation of anthropogenically influenced environments. Possible applications include pollutant mapping, chasing of mobile sources or Lagrangian-type measurements in emission plumes, but also stationary measurements with possible frequent position changes and a well-characterised instrument setup. In addition to the design and features of the mobile laboratory, its inlet system and instrumentation as well as examples of applications of this platform are presented. Challenges associated with such measurements and approaches to extract the desired information from the mobile datasets are discussed.&lt;/p&gt;","container-title":"Atmospheric Measurement Techniques","DOI":"10.5194/amt-5-1443-2012","ISSN":"1867-1381","issue":"6","language":"English","note":"publisher: Copernicus GmbH","page":"1443-1457","source":"amt.copernicus.org","title":"Design of a mobile aerosol research laboratory and data processing tools for effective stationary and mobile field measurements","volume":"5","author":[{"family":"Drewnick","given":"F."},{"family":"Böttger","given":"T."},{"family":"Weiden-Reinmüller","given":"S.-L.","non-dropping-particle":"von der"},{"family":"Zorn","given":"S. R."},{"family":"Klimach","given":"T."},{"family":"Schneider","given":"J."},{"family":"Borrmann","given":"S."}],"issued":{"date-parts":[["2012",6,27]]}}}],"schema":"https://github.com/citation-style-language/schema/raw/master/csl-citation.json"} </w:instrText>
      </w:r>
      <w:r>
        <w:fldChar w:fldCharType="separate"/>
      </w:r>
      <w:r w:rsidR="001547D6" w:rsidRPr="001547D6">
        <w:rPr>
          <w:rFonts w:ascii="Cambria" w:hAnsi="Cambria"/>
          <w:szCs w:val="24"/>
          <w:vertAlign w:val="superscript"/>
        </w:rPr>
        <w:t>4,8</w:t>
      </w:r>
      <w:r>
        <w:fldChar w:fldCharType="end"/>
      </w:r>
    </w:p>
    <w:p w14:paraId="7418C0CB" w14:textId="77777777" w:rsidR="00DD6DBB" w:rsidRDefault="00C10EE0" w:rsidP="000B5610">
      <w:pPr>
        <w:pStyle w:val="TESupportingInformation"/>
        <w:spacing w:after="240"/>
        <w:ind w:firstLine="0"/>
        <w:jc w:val="left"/>
      </w:pPr>
      <w:r>
        <w:lastRenderedPageBreak/>
        <w:t>ASSOCIATED CONTENT</w:t>
      </w:r>
    </w:p>
    <w:p w14:paraId="6F4C8CB4" w14:textId="77777777" w:rsidR="00E85EF2" w:rsidRDefault="00C10EE0" w:rsidP="000B5610">
      <w:pPr>
        <w:pStyle w:val="TESupportingInformation"/>
        <w:spacing w:after="240"/>
        <w:ind w:firstLine="0"/>
        <w:jc w:val="left"/>
      </w:pPr>
      <w:r w:rsidRPr="00157E12">
        <w:rPr>
          <w:b/>
        </w:rPr>
        <w:t>Supporting Information</w:t>
      </w:r>
      <w:r>
        <w:t xml:space="preserve">. </w:t>
      </w:r>
    </w:p>
    <w:p w14:paraId="001BAB9B" w14:textId="7CE09D07" w:rsidR="00E85EF2" w:rsidRDefault="00E85EF2" w:rsidP="000B5610">
      <w:pPr>
        <w:pStyle w:val="TESupportingInformation"/>
        <w:spacing w:after="240"/>
        <w:ind w:firstLine="0"/>
        <w:jc w:val="left"/>
      </w:pPr>
      <w:r>
        <w:t>Section S1 describes rescaling procedure for census tract comparisons.</w:t>
      </w:r>
    </w:p>
    <w:p w14:paraId="776EEABD" w14:textId="6C27A410" w:rsidR="00BF1FFF" w:rsidRDefault="00BF1FFF" w:rsidP="00E85EF2">
      <w:r>
        <w:t>Figures S1-S8</w:t>
      </w:r>
    </w:p>
    <w:p w14:paraId="7D5D14CC" w14:textId="33484AEB" w:rsidR="00E85EF2" w:rsidRDefault="00E85EF2" w:rsidP="00E85EF2">
      <w:r>
        <w:t>Tables S1-S</w:t>
      </w:r>
      <w:r w:rsidR="00BF1FFF">
        <w:t>5</w:t>
      </w:r>
    </w:p>
    <w:p w14:paraId="1627FC22" w14:textId="77777777" w:rsidR="00DD6DBB" w:rsidRDefault="00DD6DBB" w:rsidP="00DD6DBB">
      <w:pPr>
        <w:pStyle w:val="FACorrespondingAuthorFootnote"/>
        <w:spacing w:after="0"/>
        <w:jc w:val="left"/>
      </w:pPr>
      <w:r>
        <w:t>AUTHOR INFORMATION</w:t>
      </w:r>
    </w:p>
    <w:p w14:paraId="1700719B" w14:textId="77777777" w:rsidR="00DD6DBB" w:rsidRPr="00DD6DBB" w:rsidRDefault="00DD6DBB" w:rsidP="004E7185">
      <w:pPr>
        <w:pStyle w:val="FAAuthorInfoSubtitle"/>
      </w:pPr>
      <w:r w:rsidRPr="00DD6DBB">
        <w:t>Corresponding Author</w:t>
      </w:r>
    </w:p>
    <w:p w14:paraId="5D0A32D8" w14:textId="47436DE2" w:rsidR="00E85EF2" w:rsidRDefault="00646B58" w:rsidP="00646B58">
      <w:pPr>
        <w:pStyle w:val="FACorrespondingAuthorFootnote"/>
      </w:pPr>
      <w:r>
        <w:t>*Rob Griffin (rgriffin@rwu.edu)</w:t>
      </w:r>
    </w:p>
    <w:p w14:paraId="3793B5B6" w14:textId="77777777" w:rsidR="00C10EE0" w:rsidRPr="00DD6DBB" w:rsidRDefault="00C10EE0" w:rsidP="00DD6DBB">
      <w:pPr>
        <w:pStyle w:val="FAAuthorInfoSubtitle"/>
      </w:pPr>
      <w:r w:rsidRPr="00DD6DBB">
        <w:t>Author Contributions</w:t>
      </w:r>
    </w:p>
    <w:p w14:paraId="38AEDC16" w14:textId="4D9B0DCE" w:rsidR="00C10EE0" w:rsidRPr="00DD6DBB" w:rsidRDefault="00646B58" w:rsidP="00DD6DBB">
      <w:pPr>
        <w:pStyle w:val="StyleFACorrespondingAuthorFootnote7pt"/>
        <w:spacing w:after="240" w:line="480" w:lineRule="auto"/>
        <w:rPr>
          <w:rFonts w:ascii="Times" w:hAnsi="Times"/>
          <w:kern w:val="0"/>
          <w:sz w:val="24"/>
        </w:rPr>
      </w:pPr>
      <w:r>
        <w:rPr>
          <w:rFonts w:ascii="Times" w:hAnsi="Times"/>
          <w:kern w:val="0"/>
          <w:sz w:val="24"/>
        </w:rPr>
        <w:t>BA</w:t>
      </w:r>
      <w:r w:rsidR="00E126EF">
        <w:rPr>
          <w:rFonts w:ascii="Times" w:hAnsi="Times"/>
          <w:kern w:val="0"/>
          <w:sz w:val="24"/>
          <w:vertAlign w:val="superscript"/>
        </w:rPr>
        <w:t>1</w:t>
      </w:r>
      <w:r>
        <w:rPr>
          <w:rFonts w:ascii="Times" w:hAnsi="Times"/>
          <w:kern w:val="0"/>
          <w:sz w:val="24"/>
        </w:rPr>
        <w:t xml:space="preserve"> conceived, wrote, and analyzed the plume detection algorithm with helpful insight from RG</w:t>
      </w:r>
      <w:r w:rsidR="00E40BC6">
        <w:rPr>
          <w:rFonts w:ascii="Times" w:hAnsi="Times"/>
          <w:kern w:val="0"/>
          <w:sz w:val="24"/>
          <w:vertAlign w:val="superscript"/>
        </w:rPr>
        <w:t>2</w:t>
      </w:r>
      <w:r>
        <w:rPr>
          <w:rFonts w:ascii="Times" w:hAnsi="Times"/>
          <w:kern w:val="0"/>
          <w:sz w:val="24"/>
        </w:rPr>
        <w:t>. BA</w:t>
      </w:r>
      <w:r w:rsidR="00E126EF">
        <w:rPr>
          <w:rFonts w:ascii="Times" w:hAnsi="Times"/>
          <w:kern w:val="0"/>
          <w:sz w:val="24"/>
          <w:vertAlign w:val="superscript"/>
        </w:rPr>
        <w:t>1</w:t>
      </w:r>
      <w:r>
        <w:rPr>
          <w:rFonts w:ascii="Times" w:hAnsi="Times"/>
          <w:kern w:val="0"/>
          <w:sz w:val="24"/>
        </w:rPr>
        <w:t xml:space="preserve"> wrote the manuscript. RG</w:t>
      </w:r>
      <w:r w:rsidR="00E40BC6">
        <w:rPr>
          <w:rFonts w:ascii="Times" w:hAnsi="Times"/>
          <w:kern w:val="0"/>
          <w:sz w:val="24"/>
          <w:vertAlign w:val="superscript"/>
        </w:rPr>
        <w:t>2</w:t>
      </w:r>
      <w:r>
        <w:rPr>
          <w:rFonts w:ascii="Times" w:hAnsi="Times"/>
          <w:kern w:val="0"/>
          <w:sz w:val="24"/>
        </w:rPr>
        <w:t xml:space="preserve"> provided helpful edits and suggestions.</w:t>
      </w:r>
    </w:p>
    <w:p w14:paraId="273E1115" w14:textId="77777777" w:rsidR="00C10EE0" w:rsidRPr="00DD6DBB" w:rsidRDefault="00C10EE0" w:rsidP="00DD6DBB">
      <w:pPr>
        <w:pStyle w:val="FAAuthorInfoSubtitle"/>
      </w:pPr>
      <w:r w:rsidRPr="00DD6DBB">
        <w:t>Funding Sources</w:t>
      </w:r>
    </w:p>
    <w:p w14:paraId="13222B59" w14:textId="02AF1581" w:rsidR="00DD6DBB" w:rsidRDefault="00646B58" w:rsidP="00DD6DBB">
      <w:pPr>
        <w:pStyle w:val="StyleFACorrespondingAuthorFootnote7pt"/>
        <w:spacing w:after="240" w:line="480" w:lineRule="auto"/>
        <w:rPr>
          <w:rFonts w:ascii="Times" w:hAnsi="Times"/>
          <w:kern w:val="0"/>
          <w:sz w:val="24"/>
        </w:rPr>
      </w:pPr>
      <w:r>
        <w:rPr>
          <w:rFonts w:ascii="Times" w:hAnsi="Times"/>
          <w:kern w:val="0"/>
          <w:sz w:val="24"/>
        </w:rPr>
        <w:t>Authors Blake Actkinson</w:t>
      </w:r>
      <w:r w:rsidR="00E40BC6">
        <w:rPr>
          <w:rFonts w:ascii="Times" w:hAnsi="Times"/>
          <w:kern w:val="0"/>
          <w:sz w:val="24"/>
        </w:rPr>
        <w:t xml:space="preserve"> </w:t>
      </w:r>
      <w:r>
        <w:rPr>
          <w:rFonts w:ascii="Times" w:hAnsi="Times"/>
          <w:kern w:val="0"/>
          <w:sz w:val="24"/>
        </w:rPr>
        <w:t xml:space="preserve">and Robert Griffin </w:t>
      </w:r>
      <w:r w:rsidR="00E40BC6">
        <w:rPr>
          <w:rFonts w:ascii="Times" w:hAnsi="Times"/>
          <w:kern w:val="0"/>
          <w:sz w:val="24"/>
        </w:rPr>
        <w:t>both</w:t>
      </w:r>
      <w:r>
        <w:rPr>
          <w:rFonts w:ascii="Times" w:hAnsi="Times"/>
          <w:kern w:val="0"/>
          <w:sz w:val="24"/>
        </w:rPr>
        <w:t xml:space="preserve"> received funding from NIEHS grant #R01ES028819-01.</w:t>
      </w:r>
    </w:p>
    <w:p w14:paraId="7E0526E6" w14:textId="77777777" w:rsidR="00DD6DBB" w:rsidRDefault="00DD6DBB" w:rsidP="000B5610">
      <w:pPr>
        <w:pStyle w:val="TDAcknowledgments"/>
        <w:spacing w:before="0" w:after="0"/>
        <w:ind w:firstLine="0"/>
        <w:jc w:val="left"/>
      </w:pPr>
      <w:r>
        <w:t>ACKNOWLEDGMENT</w:t>
      </w:r>
    </w:p>
    <w:p w14:paraId="3B27D0C1" w14:textId="61C5C14C" w:rsidR="005041F5" w:rsidRPr="00721B93" w:rsidRDefault="005041F5" w:rsidP="005041F5">
      <w:pPr>
        <w:pStyle w:val="TAMainText"/>
        <w:ind w:firstLine="0"/>
      </w:pPr>
      <w:r>
        <w:t>The following R packages were used in the analysis and visualization of results: tidyverse,</w:t>
      </w:r>
      <w:r>
        <w:fldChar w:fldCharType="begin"/>
      </w:r>
      <w:r>
        <w:instrText xml:space="preserve"> ADDIN ZOTERO_ITEM CSL_CITATION {"citationID":"YjH92MDz","properties":{"formattedCitation":"\\super 14\\nosupersub{}","plainCitation":"14","noteIndex":0},"citationItems":[{"id":766,"uris":["http://zotero.org/users/4282478/items/MF36QX2J"],"itemData":{"id":766,"type":"webpage","abstract":"The tidyverse is an integrated collection of R packages designed to make data science fast, fluid, and fun.","language":"en-us","title":"Tidyverse","URL":"https://www.tidyverse.org/","accessed":{"date-parts":[["2022",3,31]]}}}],"schema":"https://github.com/citation-style-language/schema/raw/master/csl-citation.json"} </w:instrText>
      </w:r>
      <w:r>
        <w:fldChar w:fldCharType="separate"/>
      </w:r>
      <w:r w:rsidRPr="005041F5">
        <w:rPr>
          <w:szCs w:val="24"/>
          <w:vertAlign w:val="superscript"/>
        </w:rPr>
        <w:t>14</w:t>
      </w:r>
      <w:r>
        <w:fldChar w:fldCharType="end"/>
      </w:r>
      <w:r>
        <w:t xml:space="preserve"> ggpubr,</w:t>
      </w:r>
      <w:r>
        <w:fldChar w:fldCharType="begin"/>
      </w:r>
      <w:r>
        <w:instrText xml:space="preserve"> ADDIN ZOTERO_ITEM CSL_CITATION {"citationID":"tO5wQL9p","properties":{"formattedCitation":"\\super 23\\nosupersub{}","plainCitation":"23","noteIndex":0},"citationItems":[{"id":776,"uris":["http://zotero.org/users/4282478/items/CS7AK6CQ"],"itemData":{"id":776,"type":"book","abstract":"The 'ggplot2' package is excellent and flexible for elegant data visualization in R. However the default generated plots requires some formatting before we can send them for publication. Furthermore, to customize a 'ggplot', the syntax is opaque and this raises the level of difficulty for researchers with no advanced R programming skills. 'ggpubr' provides some easy-to-use functions for creating and customizing 'ggplot2'- based publication ready plots.","source":"R-Packages","title":"ggpubr: 'ggplot2' Based Publication Ready Plots","title-short":"ggpubr","URL":"https://CRAN.R-project.org/package=ggpubr","version":"0.4.0","author":[{"family":"Kassambara","given":"Alboukadel"}],"accessed":{"date-parts":[["2022",3,31]]},"issued":{"date-parts":[["2020",6,27]]}}}],"schema":"https://github.com/citation-style-language/schema/raw/master/csl-citation.json"} </w:instrText>
      </w:r>
      <w:r>
        <w:fldChar w:fldCharType="separate"/>
      </w:r>
      <w:r w:rsidRPr="005041F5">
        <w:rPr>
          <w:szCs w:val="24"/>
          <w:vertAlign w:val="superscript"/>
        </w:rPr>
        <w:t>23</w:t>
      </w:r>
      <w:r>
        <w:fldChar w:fldCharType="end"/>
      </w:r>
      <w:r>
        <w:t xml:space="preserve"> caret,</w:t>
      </w:r>
      <w:r>
        <w:fldChar w:fldCharType="begin"/>
      </w:r>
      <w:r>
        <w:instrText xml:space="preserve"> ADDIN ZOTERO_ITEM CSL_CITATION {"citationID":"aKrKHoK1","properties":{"formattedCitation":"\\super 24\\nosupersub{}","plainCitation":"24","noteIndex":0},"citationItems":[{"id":769,"uris":["http://zotero.org/users/4282478/items/AAF4W4BV"],"itemData":{"id":769,"type":"book","abstract":"Documentation for the caret package.","source":"topepo.github.io","title":"The caret Package","URL":"https://topepo.github.io/caret/","author":[{"family":"Kuhn","given":"Max"}],"accessed":{"date-parts":[["2022",3,31]]}}}],"schema":"https://github.com/citation-style-language/schema/raw/master/csl-citation.json"} </w:instrText>
      </w:r>
      <w:r>
        <w:fldChar w:fldCharType="separate"/>
      </w:r>
      <w:r w:rsidRPr="005041F5">
        <w:rPr>
          <w:szCs w:val="24"/>
          <w:vertAlign w:val="superscript"/>
        </w:rPr>
        <w:t>24</w:t>
      </w:r>
      <w:r>
        <w:fldChar w:fldCharType="end"/>
      </w:r>
      <w:r>
        <w:t xml:space="preserve"> dbscan,</w:t>
      </w:r>
      <w:r>
        <w:fldChar w:fldCharType="begin"/>
      </w:r>
      <w:r>
        <w:instrText xml:space="preserve"> ADDIN ZOTERO_ITEM CSL_CITATION {"citationID":"jkH33hur","properties":{"formattedCitation":"\\super 11\\nosupersub{}","plainCitation":"11","noteIndex":0},"citationItems":[{"id":721,"uris":["http://zotero.org/users/4282478/items/7T4J7XV7"],"itemData":{"id":721,"type":"article-journal","abstract":"This article describes the implementation and use of the R package dbscan, which provides complete and fast implementations of the popular density-based clustering algorithm DBSCAN and the augmented ordering algorithm OPTICS. Package dbscan uses advanced open-source spatial indexing data structures implemented in C++ to speed up computation. An important advantage of this implementation is that it is up-to-date with several improvements that have been added since the original algorithms were publications (e.g., artifact corrections and dendrogram extraction methods for OPTICS). We provide a consistent presentation of the DBSCAN and OPTICS algorithms, and compare dbscan's implementation with other popular libraries such as the R package fpc, ELKI, WEKA, PyClustering, SciKit-Learn, and SPMF in terms of available features and using an experimental comparison.","container-title":"Journal of Statistical Software","DOI":"10.18637/jss.v091.i01","ISSN":"1548-7660","language":"en","page":"1-30","source":"138.232.16.156","title":"dbscan: Fast Density-Based Clustering with R","title-short":"dbscan","volume":"91","author":[{"family":"Hahsler","given":"Michael"},{"family":"Piekenbrock","given":"Matthew"},{"family":"Doran","given":"Derek"}],"issued":{"date-parts":[["2019",10,31]]}}}],"schema":"https://github.com/citation-style-language/schema/raw/master/csl-citation.json"} </w:instrText>
      </w:r>
      <w:r>
        <w:fldChar w:fldCharType="separate"/>
      </w:r>
      <w:r w:rsidRPr="005041F5">
        <w:rPr>
          <w:szCs w:val="24"/>
          <w:vertAlign w:val="superscript"/>
        </w:rPr>
        <w:t>11</w:t>
      </w:r>
      <w:r>
        <w:fldChar w:fldCharType="end"/>
      </w:r>
      <w:r>
        <w:t xml:space="preserve"> leaflet,</w:t>
      </w:r>
      <w:r>
        <w:fldChar w:fldCharType="begin"/>
      </w:r>
      <w:r>
        <w:instrText xml:space="preserve"> ADDIN ZOTERO_ITEM CSL_CITATION {"citationID":"WDG6dGnl","properties":{"formattedCitation":"\\super 25\\nosupersub{}","plainCitation":"25","noteIndex":0},"citationItems":[{"id":772,"uris":["http://zotero.org/users/4282478/items/UKGI2LDR"],"itemData":{"id":772,"type":"webpage","title":"Leaflet for R - Introduction","URL":"https://rstudio.github.io/leaflet/","accessed":{"date-parts":[["2022",3,31]]}}}],"schema":"https://github.com/citation-style-language/schema/raw/master/csl-citation.json"} </w:instrText>
      </w:r>
      <w:r>
        <w:fldChar w:fldCharType="separate"/>
      </w:r>
      <w:r w:rsidRPr="005041F5">
        <w:rPr>
          <w:szCs w:val="24"/>
          <w:vertAlign w:val="superscript"/>
        </w:rPr>
        <w:t>25</w:t>
      </w:r>
      <w:r>
        <w:fldChar w:fldCharType="end"/>
      </w:r>
      <w:r>
        <w:t xml:space="preserve"> leafem,</w:t>
      </w:r>
      <w:r>
        <w:fldChar w:fldCharType="begin"/>
      </w:r>
      <w:r>
        <w:instrText xml:space="preserve"> ADDIN ZOTERO_ITEM CSL_CITATION {"citationID":"fQ6PzGzR","properties":{"formattedCitation":"\\super 26\\nosupersub{}","plainCitation":"26","noteIndex":0},"citationItems":[{"id":774,"uris":["http://zotero.org/users/4282478/items/WEYF7NH5"],"itemData":{"id":774,"type":"book","abstract":"Provides extensions for packages 'leaflet' &amp; 'mapdeck', many of which are used by package 'mapview'. Focus is on functionality readily available in Geographic Information Systems such as 'Quantum GIS'. Includes functions to display coordinates of mouse pointer position, query image values via mouse pointer and zoom-to-layer buttons. Additionally, provides a feature type agnostic function to add points, lines, polygons to a map.","source":"R-Packages","title":"leafem: 'leaflet' Extensions for 'mapview'","title-short":"leafem","URL":"https://CRAN.R-project.org/package=leafem","version":"0.1.6","author":[{"family":"Appelhans","given":"Tim"},{"family":"Reudenbach","given":"Christoph"},{"family":"Russell","given":"Kenton"},{"family":"Darley","given":"Jochen"},{"family":"plugin)","given":"Daniel Montague (Leaflet EasyButton"},{"family":"Busetto","given":"Lorenzo"},{"family":"Ranghetti","given":"Luigi"},{"family":"McBain","given":"Miles"},{"family":"Gatscha","given":"Sebastian"},{"family":"plugin)","given":"Björn Harrtell (FlatGeobuf"},{"family":"Dufour  (georaster-layer-for-leaflet)","given":"Daniel"},{"family":"Neuwirth","given":"Yeedle"},{"family":"Cazelles","given":"Kevin"}],"accessed":{"date-parts":[["2022",3,31]]},"issued":{"date-parts":[["2021",5,24]]}}}],"schema":"https://github.com/citation-style-language/schema/raw/master/csl-citation.json"} </w:instrText>
      </w:r>
      <w:r>
        <w:fldChar w:fldCharType="separate"/>
      </w:r>
      <w:r w:rsidRPr="005041F5">
        <w:rPr>
          <w:szCs w:val="24"/>
          <w:vertAlign w:val="superscript"/>
        </w:rPr>
        <w:t>26</w:t>
      </w:r>
      <w:r>
        <w:fldChar w:fldCharType="end"/>
      </w:r>
      <w:r>
        <w:t xml:space="preserve"> sf,</w:t>
      </w:r>
      <w:r>
        <w:fldChar w:fldCharType="begin"/>
      </w:r>
      <w:r>
        <w:instrText xml:space="preserve"> ADDIN ZOTERO_ITEM CSL_CITATION {"citationID":"Y1MjPo4u","properties":{"formattedCitation":"\\super 17\\nosupersub{}","plainCitation":"17","noteIndex":0},"citationItems":[{"id":775,"uris":["http://zotero.org/users/4282478/items/E6QZTWN3"],"itemData":{"id":775,"type":"book","abstract":"Support for simple features, a standardized way to encode spatial vector data. Binds to 'GDAL' for reading and writing data, to 'GEOS' for geometrical operations, and to 'PROJ' for projection conversions and datum transformations. Uses by default the 's2' package for spherical geometry operations on ellipsoidal (long/lat) coordinates.","source":"R-Packages","title":"sf: Simple Features for R","title-short":"sf","URL":"https://CRAN.R-project.org/package=sf","version":"1.0-7","author":[{"family":"Pebesma","given":"Edzer"},{"family":"Bivand","given":"Roger"},{"family":"Racine","given":"Etienne"},{"family":"Sumner","given":"Michael"},{"family":"Cook","given":"Ian"},{"family":"Keitt","given":"Tim"},{"family":"Lovelace","given":"Robin"},{"family":"Wickham","given":"Hadley"},{"family":"Ooms","given":"Jeroen"},{"family":"Müller","given":"Kirill"},{"family":"Pedersen","given":"Thomas Lin"},{"family":"Baston","given":"Dan"},{"family":"Dunnington","given":"Dewey"}],"accessed":{"date-parts":[["2022",3,31]]},"issued":{"date-parts":[["2022",3,7]]}}}],"schema":"https://github.com/citation-style-language/schema/raw/master/csl-citation.json"} </w:instrText>
      </w:r>
      <w:r>
        <w:fldChar w:fldCharType="separate"/>
      </w:r>
      <w:r w:rsidRPr="005041F5">
        <w:rPr>
          <w:szCs w:val="24"/>
          <w:vertAlign w:val="superscript"/>
        </w:rPr>
        <w:t>17</w:t>
      </w:r>
      <w:r>
        <w:fldChar w:fldCharType="end"/>
      </w:r>
      <w:r>
        <w:t xml:space="preserve"> mapview,</w:t>
      </w:r>
      <w:r>
        <w:fldChar w:fldCharType="begin"/>
      </w:r>
      <w:r>
        <w:instrText xml:space="preserve"> ADDIN ZOTERO_ITEM CSL_CITATION {"citationID":"YR8Hyu31","properties":{"formattedCitation":"\\super 27\\nosupersub{}","plainCitation":"27","noteIndex":0},"citationItems":[{"id":777,"uris":["http://zotero.org/users/4282478/items/67ELYV3F"],"itemData":{"id":777,"type":"webpage","abstract":"Quickly and conveniently create interactive\n    visualisations of spatial data with or without background maps.\n    Attributes of displayed features are fully queryable via pop-up\n    windows. Additional functionality includes methods to visualise true-\n    and false-color raster images and bounding boxes.","language":"en","title":"Interactive Viewing of Spatial Data in R","URL":"https://r-spatial.github.io/mapview/","accessed":{"date-parts":[["2022",3,31]]}}}],"schema":"https://github.com/citation-style-language/schema/raw/master/csl-citation.json"} </w:instrText>
      </w:r>
      <w:r>
        <w:fldChar w:fldCharType="separate"/>
      </w:r>
      <w:r w:rsidRPr="005041F5">
        <w:rPr>
          <w:szCs w:val="24"/>
          <w:vertAlign w:val="superscript"/>
        </w:rPr>
        <w:t>27</w:t>
      </w:r>
      <w:r>
        <w:fldChar w:fldCharType="end"/>
      </w:r>
      <w:r>
        <w:t xml:space="preserve"> scattermore,</w:t>
      </w:r>
      <w:r>
        <w:fldChar w:fldCharType="begin"/>
      </w:r>
      <w:r>
        <w:instrText xml:space="preserve"> ADDIN ZOTERO_ITEM CSL_CITATION {"citationID":"WehBrmhZ","properties":{"formattedCitation":"\\super 13\\nosupersub{}","plainCitation":"13","noteIndex":0},"citationItems":[{"id":791,"uris":["http://zotero.org/users/4282478/items/PNAPG8MF"],"itemData":{"id":791,"type":"book","abstract":"C-based conversion of large scatterplot data to rasters. Speeds up plotting of data with millions of points.","source":"R-Packages","title":"scattermore: Scatterplots with More Points","title-short":"scattermore","URL":"https://CRAN.R-project.org/package=scattermore","version":"0.8","author":[{"family":"Kratochvil","given":"Mirek"}],"accessed":{"date-parts":[["2022",4,11]]},"issued":{"date-parts":[["2022",2,14]]}}}],"schema":"https://github.com/citation-style-language/schema/raw/master/csl-citation.json"} </w:instrText>
      </w:r>
      <w:r>
        <w:fldChar w:fldCharType="separate"/>
      </w:r>
      <w:r w:rsidRPr="005041F5">
        <w:rPr>
          <w:szCs w:val="24"/>
          <w:vertAlign w:val="superscript"/>
        </w:rPr>
        <w:t>13</w:t>
      </w:r>
      <w:r>
        <w:fldChar w:fldCharType="end"/>
      </w:r>
      <w:r>
        <w:t xml:space="preserve"> </w:t>
      </w:r>
      <w:r w:rsidR="00A31AAF">
        <w:t>base,</w:t>
      </w:r>
      <w:r w:rsidR="00A31AAF">
        <w:fldChar w:fldCharType="begin"/>
      </w:r>
      <w:r w:rsidR="00A31AAF">
        <w:instrText xml:space="preserve"> ADDIN ZOTERO_ITEM CSL_CITATION {"citationID":"DQYjHfy3","properties":{"formattedCitation":"\\super 12\\nosupersub{}","plainCitation":"12","noteIndex":0},"citationItems":[{"id":57,"uris":["http://zotero.org/users/4282478/items/93NPIWK3"],"itemData":{"id":57,"type":"webpage","title":"R: The R Project for Statistical Computing","URL":"https://www.r-project.org/","accessed":{"date-parts":[["2021",6,22]]}}}],"schema":"https://github.com/citation-style-language/schema/raw/master/csl-citation.json"} </w:instrText>
      </w:r>
      <w:r w:rsidR="00A31AAF">
        <w:fldChar w:fldCharType="separate"/>
      </w:r>
      <w:r w:rsidR="00A31AAF" w:rsidRPr="00A31AAF">
        <w:rPr>
          <w:szCs w:val="24"/>
          <w:vertAlign w:val="superscript"/>
        </w:rPr>
        <w:t>12</w:t>
      </w:r>
      <w:r w:rsidR="00A31AAF">
        <w:fldChar w:fldCharType="end"/>
      </w:r>
      <w:r w:rsidR="00A31AAF">
        <w:t xml:space="preserve"> </w:t>
      </w:r>
      <w:r>
        <w:t>and data.table.</w:t>
      </w:r>
      <w:r>
        <w:fldChar w:fldCharType="begin"/>
      </w:r>
      <w:r>
        <w:instrText xml:space="preserve"> ADDIN ZOTERO_ITEM CSL_CITATION {"citationID":"LhociDO1","properties":{"formattedCitation":"\\super 28\\nosupersub{}","plainCitation":"28","noteIndex":0},"citationItems":[{"id":779,"uris":["http://zotero.org/users/4282478/items/L7QKTDQE"],"itemData":{"id":779,"type":"book","abstract":"Fast aggregation of large data (e.g. 100GB in RAM), fast ordered joins, fast add/modify/delete of columns by group using no copies at all, list columns, friendly and fast character-separated-value read/write. Offers a natural and flexible syntax, for faster development.","source":"R-Packages","title":"data.table: Extension of 'data.frame'","title-short":"data.table","URL":"https://CRAN.R-project.org/package=data.table","version":"1.14.2","author":[{"family":"Dowle","given":"Matt"},{"family":"Srinivasan","given":"Arun"},{"family":"Gorecki","given":"Jan"},{"family":"Chirico","given":"Michael"},{"family":"Stetsenko","given":"Pasha"},{"family":"Short","given":"Tom"},{"family":"Lianoglou","given":"Steve"},{"family":"Antonyan","given":"Eduard"},{"family":"Bonsch","given":"Markus"},{"family":"Parsonage","given":"Hugh"},{"family":"Ritchie","given":"Scott"},{"family":"Ren","given":"Kun"},{"family":"Tan","given":"Xianying"},{"family":"Saporta","given":"Rick"},{"family":"Seiskari","given":"Otto"},{"family":"Dong","given":"Xianghui"},{"family":"Lang","given":"Michel"},{"family":"Iwasaki","given":"Watal"},{"family":"Wenchel","given":"Seth"},{"family":"Broman","given":"Karl"},{"family":"Schmidt","given":"Tobias"},{"family":"Arenburg","given":"David"},{"family":"Smith","given":"Ethan"},{"family":"Cocquemas","given":"Francois"},{"family":"Gomez","given":"Matthieu"},{"family":"Chataignon","given":"Philippe"},{"family":"Blaser","given":"Nello"},{"family":"Selivanov","given":"Dmitry"},{"family":"Riabushenko","given":"Andrey"},{"family":"Lee","given":"Cheng"},{"family":"Groves","given":"Declan"},{"family":"Possenriede","given":"Daniel"},{"family":"Parages","given":"Felipe"},{"family":"Toth","given":"Denes"},{"family":"Yaramaz-David","given":"Mus"},{"family":"Perumal","given":"Ayappan"},{"family":"Sams","given":"James"},{"family":"Morgan","given":"Martin"},{"family":"Quinn","given":"Michael"},{"family":"@javrucebo","given":""},{"family":"@marc-outins","given":""},{"family":"Storey","given":"Roy"},{"family":"Saraswat","given":"Manish"},{"family":"Jacob","given":"Morgan"},{"family":"Schubmehl","given":"Michael"},{"family":"Vaughan","given":"Davis"},{"family":"Hocking","given":"Toby"},{"family":"Silvestri","given":"Leonardo"},{"family":"Barrett","given":"Tyson"},{"family":"Hester","given":"Jim"},{"family":"Damico","given":"Anthony"},{"family":"Freundt","given":"Sebastian"},{"family":"Simons","given":"David"},{"family":"Andrade","given":"Elliott Sales","dropping-particle":"de"},{"family":"Miller","given":"Cole"},{"family":"Meldgaard","given":"Jens Peder"},{"family":"Tlapak","given":"Vaclav"},{"family":"Ushey","given":"Kevin"},{"family":"Eddelbuettel","given":"Dirk"},{"family":"Schwen","given":"Ben"}],"accessed":{"date-parts":[["2022",3,31]]},"issued":{"date-parts":[["2021",9,27]]}}}],"schema":"https://github.com/citation-style-language/schema/raw/master/csl-citation.json"} </w:instrText>
      </w:r>
      <w:r>
        <w:fldChar w:fldCharType="separate"/>
      </w:r>
      <w:r w:rsidRPr="005041F5">
        <w:rPr>
          <w:szCs w:val="24"/>
          <w:vertAlign w:val="superscript"/>
        </w:rPr>
        <w:t>28</w:t>
      </w:r>
      <w:r>
        <w:fldChar w:fldCharType="end"/>
      </w:r>
    </w:p>
    <w:p w14:paraId="379FC963" w14:textId="244D0998" w:rsidR="005041F5" w:rsidRDefault="005041F5" w:rsidP="000B5610">
      <w:pPr>
        <w:pStyle w:val="TDAcknowledgments"/>
        <w:spacing w:before="0" w:after="240"/>
        <w:ind w:firstLine="0"/>
        <w:jc w:val="left"/>
      </w:pPr>
    </w:p>
    <w:p w14:paraId="3A75D533" w14:textId="77777777" w:rsidR="005041F5" w:rsidRPr="005041F5" w:rsidRDefault="005041F5" w:rsidP="005041F5"/>
    <w:p w14:paraId="26B24622" w14:textId="532A0C43" w:rsidR="009246AD" w:rsidRDefault="0086025F" w:rsidP="000B5610">
      <w:pPr>
        <w:pStyle w:val="TDAcknowledgments"/>
        <w:spacing w:before="0" w:after="240"/>
        <w:ind w:firstLine="0"/>
        <w:jc w:val="left"/>
      </w:pPr>
      <w:r>
        <w:lastRenderedPageBreak/>
        <w:t>The authors gratefully acknowledge the support of NIEHS (grant #R01ES028819-01). Additionally, we appreciate the support of Environmental Defense Fund for the collection and provision of the mobile data used to develop this algorithm.</w:t>
      </w:r>
      <w:r w:rsidR="00E40BC6">
        <w:t xml:space="preserve"> Finally, we</w:t>
      </w:r>
      <w:r w:rsidR="003D6D7A">
        <w:t xml:space="preserve"> acknowledge</w:t>
      </w:r>
      <w:r w:rsidR="00E40BC6">
        <w:t xml:space="preserve"> Dr. Katherine Ensor </w:t>
      </w:r>
      <w:r w:rsidR="003D6D7A">
        <w:t xml:space="preserve">and Dr. Daniel Cohan </w:t>
      </w:r>
      <w:r w:rsidR="00E40BC6">
        <w:t>for useful suggestions and input.</w:t>
      </w:r>
    </w:p>
    <w:p w14:paraId="317C5024" w14:textId="0390D4DE" w:rsidR="009246AD" w:rsidRDefault="00DD6DBB" w:rsidP="0086025F">
      <w:pPr>
        <w:pStyle w:val="TFReferencesSection"/>
        <w:spacing w:after="0"/>
        <w:ind w:firstLine="0"/>
      </w:pPr>
      <w:r>
        <w:t>REFERENCES</w:t>
      </w:r>
    </w:p>
    <w:p w14:paraId="6E0C853B" w14:textId="77777777" w:rsidR="00A31AAF" w:rsidRPr="00A31AAF" w:rsidRDefault="00A05D24" w:rsidP="00A31AAF">
      <w:pPr>
        <w:pStyle w:val="Bibliography"/>
        <w:rPr>
          <w:rFonts w:ascii="Times" w:hAnsi="Times" w:cs="Times"/>
        </w:rPr>
      </w:pPr>
      <w:r>
        <w:fldChar w:fldCharType="begin"/>
      </w:r>
      <w:r w:rsidR="005041F5">
        <w:instrText xml:space="preserve"> ADDIN ZOTERO_BIBL {"uncited":[],"omitted":[],"custom":[]} CSL_BIBLIOGRAPHY </w:instrText>
      </w:r>
      <w:r>
        <w:fldChar w:fldCharType="separate"/>
      </w:r>
      <w:r w:rsidR="00A31AAF" w:rsidRPr="00A31AAF">
        <w:rPr>
          <w:rFonts w:ascii="Times" w:hAnsi="Times" w:cs="Times"/>
        </w:rPr>
        <w:t xml:space="preserve">(1) </w:t>
      </w:r>
      <w:r w:rsidR="00A31AAF" w:rsidRPr="00A31AAF">
        <w:rPr>
          <w:rFonts w:ascii="Times" w:hAnsi="Times" w:cs="Times"/>
        </w:rPr>
        <w:tab/>
        <w:t xml:space="preserve">Larson, T.; Gould, T.; Riley, E. A.; Austin, E.; Fintzi, J.; Sheppard, L.; Yost, M.; Simpson, C. Ambient Air Quality Measurements from a Continuously Moving Mobile Platform: Estimation of Area-Wide, Fuel-Based, Mobile Source Emission Factors Using Absolute Principal Component Scores. </w:t>
      </w:r>
      <w:r w:rsidR="00A31AAF" w:rsidRPr="00A31AAF">
        <w:rPr>
          <w:rFonts w:ascii="Times" w:hAnsi="Times" w:cs="Times"/>
          <w:i/>
          <w:iCs/>
        </w:rPr>
        <w:t>Atmos. Environ.</w:t>
      </w:r>
      <w:r w:rsidR="00A31AAF" w:rsidRPr="00A31AAF">
        <w:rPr>
          <w:rFonts w:ascii="Times" w:hAnsi="Times" w:cs="Times"/>
        </w:rPr>
        <w:t xml:space="preserve"> </w:t>
      </w:r>
      <w:r w:rsidR="00A31AAF" w:rsidRPr="00A31AAF">
        <w:rPr>
          <w:rFonts w:ascii="Times" w:hAnsi="Times" w:cs="Times"/>
          <w:b/>
          <w:bCs/>
        </w:rPr>
        <w:t>2017</w:t>
      </w:r>
      <w:r w:rsidR="00A31AAF" w:rsidRPr="00A31AAF">
        <w:rPr>
          <w:rFonts w:ascii="Times" w:hAnsi="Times" w:cs="Times"/>
        </w:rPr>
        <w:t xml:space="preserve">, </w:t>
      </w:r>
      <w:r w:rsidR="00A31AAF" w:rsidRPr="00A31AAF">
        <w:rPr>
          <w:rFonts w:ascii="Times" w:hAnsi="Times" w:cs="Times"/>
          <w:i/>
          <w:iCs/>
        </w:rPr>
        <w:t>152</w:t>
      </w:r>
      <w:r w:rsidR="00A31AAF" w:rsidRPr="00A31AAF">
        <w:rPr>
          <w:rFonts w:ascii="Times" w:hAnsi="Times" w:cs="Times"/>
        </w:rPr>
        <w:t>, 201–211. https://doi.org/10.1016/j.atmosenv.2016.12.037.</w:t>
      </w:r>
    </w:p>
    <w:p w14:paraId="71601DD8" w14:textId="77777777" w:rsidR="00A31AAF" w:rsidRPr="00A31AAF" w:rsidRDefault="00A31AAF" w:rsidP="00A31AAF">
      <w:pPr>
        <w:pStyle w:val="Bibliography"/>
        <w:rPr>
          <w:rFonts w:ascii="Times" w:hAnsi="Times" w:cs="Times"/>
        </w:rPr>
      </w:pPr>
      <w:r w:rsidRPr="00A31AAF">
        <w:rPr>
          <w:rFonts w:ascii="Times" w:hAnsi="Times" w:cs="Times"/>
        </w:rPr>
        <w:t xml:space="preserve">(2) </w:t>
      </w:r>
      <w:r w:rsidRPr="00A31AAF">
        <w:rPr>
          <w:rFonts w:ascii="Times" w:hAnsi="Times" w:cs="Times"/>
        </w:rPr>
        <w:tab/>
        <w:t xml:space="preserve">Messier, K. P.; Chambliss, S. E.; Gani, S.; Alvarez, R.; Brauer, M.; Choi, J. J.; Hamburg, S. P.; Kerckhoffs, J.; LaFranchi, B.; Lunden, M. M.; Marshall, J. D.; Portier, C. J.; Roy, A.; Szpiro, A. A.; Vermeulen, R. C. H.; Apte, J. S. Mapping Air Pollution with Google Street View Cars: Efficient Approaches with Mobile Monitoring and Land Use Regression. </w:t>
      </w:r>
      <w:r w:rsidRPr="00A31AAF">
        <w:rPr>
          <w:rFonts w:ascii="Times" w:hAnsi="Times" w:cs="Times"/>
          <w:i/>
          <w:iCs/>
        </w:rPr>
        <w:t>Environ. Sci. Technol.</w:t>
      </w:r>
      <w:r w:rsidRPr="00A31AAF">
        <w:rPr>
          <w:rFonts w:ascii="Times" w:hAnsi="Times" w:cs="Times"/>
        </w:rPr>
        <w:t xml:space="preserve"> </w:t>
      </w:r>
      <w:r w:rsidRPr="00A31AAF">
        <w:rPr>
          <w:rFonts w:ascii="Times" w:hAnsi="Times" w:cs="Times"/>
          <w:b/>
          <w:bCs/>
        </w:rPr>
        <w:t>2018</w:t>
      </w:r>
      <w:r w:rsidRPr="00A31AAF">
        <w:rPr>
          <w:rFonts w:ascii="Times" w:hAnsi="Times" w:cs="Times"/>
        </w:rPr>
        <w:t xml:space="preserve">, </w:t>
      </w:r>
      <w:r w:rsidRPr="00A31AAF">
        <w:rPr>
          <w:rFonts w:ascii="Times" w:hAnsi="Times" w:cs="Times"/>
          <w:i/>
          <w:iCs/>
        </w:rPr>
        <w:t>52</w:t>
      </w:r>
      <w:r w:rsidRPr="00A31AAF">
        <w:rPr>
          <w:rFonts w:ascii="Times" w:hAnsi="Times" w:cs="Times"/>
        </w:rPr>
        <w:t xml:space="preserve"> (21), 12563–12572. https://doi.org/10.1021/acs.est.8b03395.</w:t>
      </w:r>
    </w:p>
    <w:p w14:paraId="0F65D996" w14:textId="77777777" w:rsidR="00A31AAF" w:rsidRPr="00A31AAF" w:rsidRDefault="00A31AAF" w:rsidP="00A31AAF">
      <w:pPr>
        <w:pStyle w:val="Bibliography"/>
        <w:rPr>
          <w:rFonts w:ascii="Times" w:hAnsi="Times" w:cs="Times"/>
        </w:rPr>
      </w:pPr>
      <w:r w:rsidRPr="00A31AAF">
        <w:rPr>
          <w:rFonts w:ascii="Times" w:hAnsi="Times" w:cs="Times"/>
        </w:rPr>
        <w:t xml:space="preserve">(3) </w:t>
      </w:r>
      <w:r w:rsidRPr="00A31AAF">
        <w:rPr>
          <w:rFonts w:ascii="Times" w:hAnsi="Times" w:cs="Times"/>
        </w:rPr>
        <w:tab/>
        <w:t xml:space="preserve">Hagler, G. S. W.; Lin, M.-Y.; Khlystov, A.; Baldauf, R. W.; Isakov, V.; Faircloth, J.; Jackson, L. E. Field Investigation of Roadside Vegetative and Structural Barrier Impact on Near-Road Ultrafine Particle Concentrations under a Variety of Wind Conditions. </w:t>
      </w:r>
      <w:r w:rsidRPr="00A31AAF">
        <w:rPr>
          <w:rFonts w:ascii="Times" w:hAnsi="Times" w:cs="Times"/>
          <w:i/>
          <w:iCs/>
        </w:rPr>
        <w:t>Sci. Total Environ.</w:t>
      </w:r>
      <w:r w:rsidRPr="00A31AAF">
        <w:rPr>
          <w:rFonts w:ascii="Times" w:hAnsi="Times" w:cs="Times"/>
        </w:rPr>
        <w:t xml:space="preserve"> </w:t>
      </w:r>
      <w:r w:rsidRPr="00A31AAF">
        <w:rPr>
          <w:rFonts w:ascii="Times" w:hAnsi="Times" w:cs="Times"/>
          <w:b/>
          <w:bCs/>
        </w:rPr>
        <w:t>2012</w:t>
      </w:r>
      <w:r w:rsidRPr="00A31AAF">
        <w:rPr>
          <w:rFonts w:ascii="Times" w:hAnsi="Times" w:cs="Times"/>
        </w:rPr>
        <w:t xml:space="preserve">, </w:t>
      </w:r>
      <w:r w:rsidRPr="00A31AAF">
        <w:rPr>
          <w:rFonts w:ascii="Times" w:hAnsi="Times" w:cs="Times"/>
          <w:i/>
          <w:iCs/>
        </w:rPr>
        <w:t>419</w:t>
      </w:r>
      <w:r w:rsidRPr="00A31AAF">
        <w:rPr>
          <w:rFonts w:ascii="Times" w:hAnsi="Times" w:cs="Times"/>
        </w:rPr>
        <w:t>, 7–15. https://doi.org/10.1016/j.scitotenv.2011.12.002.</w:t>
      </w:r>
    </w:p>
    <w:p w14:paraId="51591B8B" w14:textId="77777777" w:rsidR="00A31AAF" w:rsidRPr="00A31AAF" w:rsidRDefault="00A31AAF" w:rsidP="00A31AAF">
      <w:pPr>
        <w:pStyle w:val="Bibliography"/>
        <w:rPr>
          <w:rFonts w:ascii="Times" w:hAnsi="Times" w:cs="Times"/>
        </w:rPr>
      </w:pPr>
      <w:r w:rsidRPr="00A31AAF">
        <w:rPr>
          <w:rFonts w:ascii="Times" w:hAnsi="Times" w:cs="Times"/>
        </w:rPr>
        <w:t xml:space="preserve">(4) </w:t>
      </w:r>
      <w:r w:rsidRPr="00A31AAF">
        <w:rPr>
          <w:rFonts w:ascii="Times" w:hAnsi="Times" w:cs="Times"/>
        </w:rPr>
        <w:tab/>
        <w:t xml:space="preserve">Drewnick, F.; Böttger, T.; von der Weiden-Reinmüller, S.-L.; Zorn, S. R.; Klimach, T.; Schneider, J.; Borrmann, S. Design of a Mobile Aerosol Research Laboratory and Data Processing Tools for Effective Stationary and Mobile Field Measurements. </w:t>
      </w:r>
      <w:r w:rsidRPr="00A31AAF">
        <w:rPr>
          <w:rFonts w:ascii="Times" w:hAnsi="Times" w:cs="Times"/>
          <w:i/>
          <w:iCs/>
        </w:rPr>
        <w:t>Atmospheric Meas. Tech.</w:t>
      </w:r>
      <w:r w:rsidRPr="00A31AAF">
        <w:rPr>
          <w:rFonts w:ascii="Times" w:hAnsi="Times" w:cs="Times"/>
        </w:rPr>
        <w:t xml:space="preserve"> </w:t>
      </w:r>
      <w:r w:rsidRPr="00A31AAF">
        <w:rPr>
          <w:rFonts w:ascii="Times" w:hAnsi="Times" w:cs="Times"/>
          <w:b/>
          <w:bCs/>
        </w:rPr>
        <w:t>2012</w:t>
      </w:r>
      <w:r w:rsidRPr="00A31AAF">
        <w:rPr>
          <w:rFonts w:ascii="Times" w:hAnsi="Times" w:cs="Times"/>
        </w:rPr>
        <w:t xml:space="preserve">, </w:t>
      </w:r>
      <w:r w:rsidRPr="00A31AAF">
        <w:rPr>
          <w:rFonts w:ascii="Times" w:hAnsi="Times" w:cs="Times"/>
          <w:i/>
          <w:iCs/>
        </w:rPr>
        <w:t>5</w:t>
      </w:r>
      <w:r w:rsidRPr="00A31AAF">
        <w:rPr>
          <w:rFonts w:ascii="Times" w:hAnsi="Times" w:cs="Times"/>
        </w:rPr>
        <w:t xml:space="preserve"> (6), 1443–1457. https://doi.org/10.5194/amt-5-1443-2012.</w:t>
      </w:r>
    </w:p>
    <w:p w14:paraId="62828B58" w14:textId="77777777" w:rsidR="00A31AAF" w:rsidRPr="00A31AAF" w:rsidRDefault="00A31AAF" w:rsidP="00A31AAF">
      <w:pPr>
        <w:pStyle w:val="Bibliography"/>
        <w:rPr>
          <w:rFonts w:ascii="Times" w:hAnsi="Times" w:cs="Times"/>
        </w:rPr>
      </w:pPr>
      <w:r w:rsidRPr="00A31AAF">
        <w:rPr>
          <w:rFonts w:ascii="Times" w:hAnsi="Times" w:cs="Times"/>
        </w:rPr>
        <w:t xml:space="preserve">(5) </w:t>
      </w:r>
      <w:r w:rsidRPr="00A31AAF">
        <w:rPr>
          <w:rFonts w:ascii="Times" w:hAnsi="Times" w:cs="Times"/>
        </w:rPr>
        <w:tab/>
        <w:t xml:space="preserve">Choi, W.; He, M.; Barbesant, V.; Kozawa, K. H.; Mara, S.; Winer, A. M.; Paulson, S. E. Prevalence of Wide Area Impacts Downwind of Freeways under Pre-Sunrise Stable Atmospheric Conditions. </w:t>
      </w:r>
      <w:r w:rsidRPr="00A31AAF">
        <w:rPr>
          <w:rFonts w:ascii="Times" w:hAnsi="Times" w:cs="Times"/>
          <w:i/>
          <w:iCs/>
        </w:rPr>
        <w:t>Atmos. Environ.</w:t>
      </w:r>
      <w:r w:rsidRPr="00A31AAF">
        <w:rPr>
          <w:rFonts w:ascii="Times" w:hAnsi="Times" w:cs="Times"/>
        </w:rPr>
        <w:t xml:space="preserve"> </w:t>
      </w:r>
      <w:r w:rsidRPr="00A31AAF">
        <w:rPr>
          <w:rFonts w:ascii="Times" w:hAnsi="Times" w:cs="Times"/>
          <w:b/>
          <w:bCs/>
        </w:rPr>
        <w:t>2012</w:t>
      </w:r>
      <w:r w:rsidRPr="00A31AAF">
        <w:rPr>
          <w:rFonts w:ascii="Times" w:hAnsi="Times" w:cs="Times"/>
        </w:rPr>
        <w:t xml:space="preserve">, </w:t>
      </w:r>
      <w:r w:rsidRPr="00A31AAF">
        <w:rPr>
          <w:rFonts w:ascii="Times" w:hAnsi="Times" w:cs="Times"/>
          <w:i/>
          <w:iCs/>
        </w:rPr>
        <w:t>62</w:t>
      </w:r>
      <w:r w:rsidRPr="00A31AAF">
        <w:rPr>
          <w:rFonts w:ascii="Times" w:hAnsi="Times" w:cs="Times"/>
        </w:rPr>
        <w:t>, 318–327. https://doi.org/10.1016/j.atmosenv.2012.07.084.</w:t>
      </w:r>
    </w:p>
    <w:p w14:paraId="4528A5BB" w14:textId="77777777" w:rsidR="00A31AAF" w:rsidRPr="00A31AAF" w:rsidRDefault="00A31AAF" w:rsidP="00A31AAF">
      <w:pPr>
        <w:pStyle w:val="Bibliography"/>
        <w:rPr>
          <w:rFonts w:ascii="Times" w:hAnsi="Times" w:cs="Times"/>
        </w:rPr>
      </w:pPr>
      <w:r w:rsidRPr="00A31AAF">
        <w:rPr>
          <w:rFonts w:ascii="Times" w:hAnsi="Times" w:cs="Times"/>
        </w:rPr>
        <w:t xml:space="preserve">(6) </w:t>
      </w:r>
      <w:r w:rsidRPr="00A31AAF">
        <w:rPr>
          <w:rFonts w:ascii="Times" w:hAnsi="Times" w:cs="Times"/>
        </w:rPr>
        <w:tab/>
        <w:t xml:space="preserve">Tan, P.-N.; Steinbach, M.; Karpatne, A.; Kumar, V. </w:t>
      </w:r>
      <w:r w:rsidRPr="00A31AAF">
        <w:rPr>
          <w:rFonts w:ascii="Times" w:hAnsi="Times" w:cs="Times"/>
          <w:i/>
          <w:iCs/>
        </w:rPr>
        <w:t>Introduction to Data Mining</w:t>
      </w:r>
      <w:r w:rsidRPr="00A31AAF">
        <w:rPr>
          <w:rFonts w:ascii="Times" w:hAnsi="Times" w:cs="Times"/>
        </w:rPr>
        <w:t>; Pearson, 2019.</w:t>
      </w:r>
    </w:p>
    <w:p w14:paraId="436ACCF4" w14:textId="77777777" w:rsidR="00A31AAF" w:rsidRPr="00A31AAF" w:rsidRDefault="00A31AAF" w:rsidP="00A31AAF">
      <w:pPr>
        <w:pStyle w:val="Bibliography"/>
        <w:rPr>
          <w:rFonts w:ascii="Times" w:hAnsi="Times" w:cs="Times"/>
        </w:rPr>
      </w:pPr>
      <w:r w:rsidRPr="00A31AAF">
        <w:rPr>
          <w:rFonts w:ascii="Times" w:hAnsi="Times" w:cs="Times"/>
        </w:rPr>
        <w:t xml:space="preserve">(7) </w:t>
      </w:r>
      <w:r w:rsidRPr="00A31AAF">
        <w:rPr>
          <w:rFonts w:ascii="Times" w:hAnsi="Times" w:cs="Times"/>
        </w:rPr>
        <w:tab/>
        <w:t xml:space="preserve">Miller, D. J.; Actkinson, B.; Padilla, L.; Griffin, R. J.; Moore, K.; Lewis, P. G. T.; Gardner-Frolick, R.; Craft, E.; Portier, C. J.; Hamburg, S. P.; Alvarez, R. A. Characterizing Elevated Urban Air Pollutant Spatial Patterns with Mobile Monitoring in Houston, Texas. </w:t>
      </w:r>
      <w:r w:rsidRPr="00A31AAF">
        <w:rPr>
          <w:rFonts w:ascii="Times" w:hAnsi="Times" w:cs="Times"/>
          <w:i/>
          <w:iCs/>
        </w:rPr>
        <w:t>Environ. Sci. Technol.</w:t>
      </w:r>
      <w:r w:rsidRPr="00A31AAF">
        <w:rPr>
          <w:rFonts w:ascii="Times" w:hAnsi="Times" w:cs="Times"/>
        </w:rPr>
        <w:t xml:space="preserve"> </w:t>
      </w:r>
      <w:r w:rsidRPr="00A31AAF">
        <w:rPr>
          <w:rFonts w:ascii="Times" w:hAnsi="Times" w:cs="Times"/>
          <w:b/>
          <w:bCs/>
        </w:rPr>
        <w:t>2020</w:t>
      </w:r>
      <w:r w:rsidRPr="00A31AAF">
        <w:rPr>
          <w:rFonts w:ascii="Times" w:hAnsi="Times" w:cs="Times"/>
        </w:rPr>
        <w:t xml:space="preserve">, </w:t>
      </w:r>
      <w:r w:rsidRPr="00A31AAF">
        <w:rPr>
          <w:rFonts w:ascii="Times" w:hAnsi="Times" w:cs="Times"/>
          <w:i/>
          <w:iCs/>
        </w:rPr>
        <w:t>54</w:t>
      </w:r>
      <w:r w:rsidRPr="00A31AAF">
        <w:rPr>
          <w:rFonts w:ascii="Times" w:hAnsi="Times" w:cs="Times"/>
        </w:rPr>
        <w:t xml:space="preserve"> (4), 2133–2142. https://doi.org/10.1021/acs.est.9b05523.</w:t>
      </w:r>
    </w:p>
    <w:p w14:paraId="73457432" w14:textId="77777777" w:rsidR="00A31AAF" w:rsidRPr="00A31AAF" w:rsidRDefault="00A31AAF" w:rsidP="00A31AAF">
      <w:pPr>
        <w:pStyle w:val="Bibliography"/>
        <w:rPr>
          <w:rFonts w:ascii="Times" w:hAnsi="Times" w:cs="Times"/>
        </w:rPr>
      </w:pPr>
      <w:r w:rsidRPr="00A31AAF">
        <w:rPr>
          <w:rFonts w:ascii="Times" w:hAnsi="Times" w:cs="Times"/>
        </w:rPr>
        <w:t xml:space="preserve">(8) </w:t>
      </w:r>
      <w:r w:rsidRPr="00A31AAF">
        <w:rPr>
          <w:rFonts w:ascii="Times" w:hAnsi="Times" w:cs="Times"/>
        </w:rPr>
        <w:tab/>
        <w:t xml:space="preserve">Actkinson, B.; Ensor, K.; Griffin, R. J. SIBaR: A New Method for Background Quantification and Removal from Mobile Air Pollution Measurements. </w:t>
      </w:r>
      <w:r w:rsidRPr="00A31AAF">
        <w:rPr>
          <w:rFonts w:ascii="Times" w:hAnsi="Times" w:cs="Times"/>
          <w:i/>
          <w:iCs/>
        </w:rPr>
        <w:t>Atmospheric Meas. Tech.</w:t>
      </w:r>
      <w:r w:rsidRPr="00A31AAF">
        <w:rPr>
          <w:rFonts w:ascii="Times" w:hAnsi="Times" w:cs="Times"/>
        </w:rPr>
        <w:t xml:space="preserve"> </w:t>
      </w:r>
      <w:r w:rsidRPr="00A31AAF">
        <w:rPr>
          <w:rFonts w:ascii="Times" w:hAnsi="Times" w:cs="Times"/>
          <w:b/>
          <w:bCs/>
        </w:rPr>
        <w:t>2021</w:t>
      </w:r>
      <w:r w:rsidRPr="00A31AAF">
        <w:rPr>
          <w:rFonts w:ascii="Times" w:hAnsi="Times" w:cs="Times"/>
        </w:rPr>
        <w:t xml:space="preserve">, </w:t>
      </w:r>
      <w:r w:rsidRPr="00A31AAF">
        <w:rPr>
          <w:rFonts w:ascii="Times" w:hAnsi="Times" w:cs="Times"/>
          <w:i/>
          <w:iCs/>
        </w:rPr>
        <w:t>14</w:t>
      </w:r>
      <w:r w:rsidRPr="00A31AAF">
        <w:rPr>
          <w:rFonts w:ascii="Times" w:hAnsi="Times" w:cs="Times"/>
        </w:rPr>
        <w:t xml:space="preserve"> (8), 5809–5821. https://doi.org/10.5194/amt-14-5809-2021.</w:t>
      </w:r>
    </w:p>
    <w:p w14:paraId="4A878DE9" w14:textId="77777777" w:rsidR="00A31AAF" w:rsidRPr="00A31AAF" w:rsidRDefault="00A31AAF" w:rsidP="00A31AAF">
      <w:pPr>
        <w:pStyle w:val="Bibliography"/>
        <w:rPr>
          <w:rFonts w:ascii="Times" w:hAnsi="Times" w:cs="Times"/>
        </w:rPr>
      </w:pPr>
      <w:r w:rsidRPr="00A31AAF">
        <w:rPr>
          <w:rFonts w:ascii="Times" w:hAnsi="Times" w:cs="Times"/>
        </w:rPr>
        <w:lastRenderedPageBreak/>
        <w:t xml:space="preserve">(9) </w:t>
      </w:r>
      <w:r w:rsidRPr="00A31AAF">
        <w:rPr>
          <w:rFonts w:ascii="Times" w:hAnsi="Times" w:cs="Times"/>
        </w:rPr>
        <w:tab/>
        <w:t>TIGER/Line Shapefile, 2018, county, Harris County, TX, All Roads County-based Shapefile - Data.gov https://catalog.data.gov/dataset/tiger-line-shapefile-2018-county-harris-county-tx-all-roads-county-based-shapefile (accessed 2020 -12 -14).</w:t>
      </w:r>
    </w:p>
    <w:p w14:paraId="4D5C0547" w14:textId="77777777" w:rsidR="00A31AAF" w:rsidRPr="00A31AAF" w:rsidRDefault="00A31AAF" w:rsidP="00A31AAF">
      <w:pPr>
        <w:pStyle w:val="Bibliography"/>
        <w:rPr>
          <w:rFonts w:ascii="Times" w:hAnsi="Times" w:cs="Times"/>
        </w:rPr>
      </w:pPr>
      <w:r w:rsidRPr="00A31AAF">
        <w:rPr>
          <w:rFonts w:ascii="Times" w:hAnsi="Times" w:cs="Times"/>
        </w:rPr>
        <w:t xml:space="preserve">(10) </w:t>
      </w:r>
      <w:r w:rsidRPr="00A31AAF">
        <w:rPr>
          <w:rFonts w:ascii="Times" w:hAnsi="Times" w:cs="Times"/>
        </w:rPr>
        <w:tab/>
        <w:t>Ester, M.; Kriegel, H.-P.; Xu, X. A Density-Based Algorithm for Discovering Clusters in Large Spatial Databases with Noise. 6.</w:t>
      </w:r>
    </w:p>
    <w:p w14:paraId="5E434244" w14:textId="77777777" w:rsidR="00A31AAF" w:rsidRPr="00A31AAF" w:rsidRDefault="00A31AAF" w:rsidP="00A31AAF">
      <w:pPr>
        <w:pStyle w:val="Bibliography"/>
        <w:rPr>
          <w:rFonts w:ascii="Times" w:hAnsi="Times" w:cs="Times"/>
        </w:rPr>
      </w:pPr>
      <w:r w:rsidRPr="00A31AAF">
        <w:rPr>
          <w:rFonts w:ascii="Times" w:hAnsi="Times" w:cs="Times"/>
        </w:rPr>
        <w:t xml:space="preserve">(11) </w:t>
      </w:r>
      <w:r w:rsidRPr="00A31AAF">
        <w:rPr>
          <w:rFonts w:ascii="Times" w:hAnsi="Times" w:cs="Times"/>
        </w:rPr>
        <w:tab/>
        <w:t xml:space="preserve">Hahsler, M.; Piekenbrock, M.; Doran, D. Dbscan: Fast Density-Based Clustering with R. </w:t>
      </w:r>
      <w:r w:rsidRPr="00A31AAF">
        <w:rPr>
          <w:rFonts w:ascii="Times" w:hAnsi="Times" w:cs="Times"/>
          <w:i/>
          <w:iCs/>
        </w:rPr>
        <w:t>J. Stat. Softw.</w:t>
      </w:r>
      <w:r w:rsidRPr="00A31AAF">
        <w:rPr>
          <w:rFonts w:ascii="Times" w:hAnsi="Times" w:cs="Times"/>
        </w:rPr>
        <w:t xml:space="preserve"> </w:t>
      </w:r>
      <w:r w:rsidRPr="00A31AAF">
        <w:rPr>
          <w:rFonts w:ascii="Times" w:hAnsi="Times" w:cs="Times"/>
          <w:b/>
          <w:bCs/>
        </w:rPr>
        <w:t>2019</w:t>
      </w:r>
      <w:r w:rsidRPr="00A31AAF">
        <w:rPr>
          <w:rFonts w:ascii="Times" w:hAnsi="Times" w:cs="Times"/>
        </w:rPr>
        <w:t xml:space="preserve">, </w:t>
      </w:r>
      <w:r w:rsidRPr="00A31AAF">
        <w:rPr>
          <w:rFonts w:ascii="Times" w:hAnsi="Times" w:cs="Times"/>
          <w:i/>
          <w:iCs/>
        </w:rPr>
        <w:t>91</w:t>
      </w:r>
      <w:r w:rsidRPr="00A31AAF">
        <w:rPr>
          <w:rFonts w:ascii="Times" w:hAnsi="Times" w:cs="Times"/>
        </w:rPr>
        <w:t>, 1–30. https://doi.org/10.18637/jss.v091.i01.</w:t>
      </w:r>
    </w:p>
    <w:p w14:paraId="555223DC" w14:textId="77777777" w:rsidR="00A31AAF" w:rsidRPr="00A31AAF" w:rsidRDefault="00A31AAF" w:rsidP="00A31AAF">
      <w:pPr>
        <w:pStyle w:val="Bibliography"/>
        <w:rPr>
          <w:rFonts w:ascii="Times" w:hAnsi="Times" w:cs="Times"/>
        </w:rPr>
      </w:pPr>
      <w:r w:rsidRPr="00A31AAF">
        <w:rPr>
          <w:rFonts w:ascii="Times" w:hAnsi="Times" w:cs="Times"/>
        </w:rPr>
        <w:t xml:space="preserve">(12) </w:t>
      </w:r>
      <w:r w:rsidRPr="00A31AAF">
        <w:rPr>
          <w:rFonts w:ascii="Times" w:hAnsi="Times" w:cs="Times"/>
        </w:rPr>
        <w:tab/>
        <w:t>R: The R Project for Statistical Computing https://www.r-project.org/ (accessed 2021 -06 -22).</w:t>
      </w:r>
    </w:p>
    <w:p w14:paraId="4B36A41C" w14:textId="77777777" w:rsidR="00A31AAF" w:rsidRPr="00A31AAF" w:rsidRDefault="00A31AAF" w:rsidP="00A31AAF">
      <w:pPr>
        <w:pStyle w:val="Bibliography"/>
        <w:rPr>
          <w:rFonts w:ascii="Times" w:hAnsi="Times" w:cs="Times"/>
        </w:rPr>
      </w:pPr>
      <w:r w:rsidRPr="00A31AAF">
        <w:rPr>
          <w:rFonts w:ascii="Times" w:hAnsi="Times" w:cs="Times"/>
        </w:rPr>
        <w:t xml:space="preserve">(13) </w:t>
      </w:r>
      <w:r w:rsidRPr="00A31AAF">
        <w:rPr>
          <w:rFonts w:ascii="Times" w:hAnsi="Times" w:cs="Times"/>
        </w:rPr>
        <w:tab/>
        <w:t xml:space="preserve">Kratochvil, M. </w:t>
      </w:r>
      <w:r w:rsidRPr="00A31AAF">
        <w:rPr>
          <w:rFonts w:ascii="Times" w:hAnsi="Times" w:cs="Times"/>
          <w:i/>
          <w:iCs/>
        </w:rPr>
        <w:t>Scattermore: Scatterplots with More Points</w:t>
      </w:r>
      <w:r w:rsidRPr="00A31AAF">
        <w:rPr>
          <w:rFonts w:ascii="Times" w:hAnsi="Times" w:cs="Times"/>
        </w:rPr>
        <w:t>; 2022.</w:t>
      </w:r>
    </w:p>
    <w:p w14:paraId="0A42A350" w14:textId="77777777" w:rsidR="00A31AAF" w:rsidRPr="00A31AAF" w:rsidRDefault="00A31AAF" w:rsidP="00A31AAF">
      <w:pPr>
        <w:pStyle w:val="Bibliography"/>
        <w:rPr>
          <w:rFonts w:ascii="Times" w:hAnsi="Times" w:cs="Times"/>
        </w:rPr>
      </w:pPr>
      <w:r w:rsidRPr="00A31AAF">
        <w:rPr>
          <w:rFonts w:ascii="Times" w:hAnsi="Times" w:cs="Times"/>
        </w:rPr>
        <w:t xml:space="preserve">(14) </w:t>
      </w:r>
      <w:r w:rsidRPr="00A31AAF">
        <w:rPr>
          <w:rFonts w:ascii="Times" w:hAnsi="Times" w:cs="Times"/>
        </w:rPr>
        <w:tab/>
        <w:t>Tidyverse https://www.tidyverse.org/ (accessed 2022 -03 -31).</w:t>
      </w:r>
    </w:p>
    <w:p w14:paraId="397FDF12" w14:textId="77777777" w:rsidR="00A31AAF" w:rsidRPr="00A31AAF" w:rsidRDefault="00A31AAF" w:rsidP="00A31AAF">
      <w:pPr>
        <w:pStyle w:val="Bibliography"/>
        <w:rPr>
          <w:rFonts w:ascii="Times" w:hAnsi="Times" w:cs="Times"/>
        </w:rPr>
      </w:pPr>
      <w:r w:rsidRPr="00A31AAF">
        <w:rPr>
          <w:rFonts w:ascii="Times" w:hAnsi="Times" w:cs="Times"/>
        </w:rPr>
        <w:t xml:space="preserve">(15) </w:t>
      </w:r>
      <w:r w:rsidRPr="00A31AAF">
        <w:rPr>
          <w:rFonts w:ascii="Times" w:hAnsi="Times" w:cs="Times"/>
        </w:rPr>
        <w:tab/>
        <w:t xml:space="preserve">Revelle, W. </w:t>
      </w:r>
      <w:r w:rsidRPr="00A31AAF">
        <w:rPr>
          <w:rFonts w:ascii="Times" w:hAnsi="Times" w:cs="Times"/>
          <w:i/>
          <w:iCs/>
        </w:rPr>
        <w:t>Psych: Procedures for Psychological, Psychometric, and Personality Research</w:t>
      </w:r>
      <w:r w:rsidRPr="00A31AAF">
        <w:rPr>
          <w:rFonts w:ascii="Times" w:hAnsi="Times" w:cs="Times"/>
        </w:rPr>
        <w:t>; 2022.</w:t>
      </w:r>
    </w:p>
    <w:p w14:paraId="799D996A" w14:textId="77777777" w:rsidR="00A31AAF" w:rsidRPr="00A31AAF" w:rsidRDefault="00A31AAF" w:rsidP="00A31AAF">
      <w:pPr>
        <w:pStyle w:val="Bibliography"/>
        <w:rPr>
          <w:rFonts w:ascii="Times" w:hAnsi="Times" w:cs="Times"/>
        </w:rPr>
      </w:pPr>
      <w:r w:rsidRPr="00A31AAF">
        <w:rPr>
          <w:rFonts w:ascii="Times" w:hAnsi="Times" w:cs="Times"/>
        </w:rPr>
        <w:t xml:space="preserve">(16) </w:t>
      </w:r>
      <w:r w:rsidRPr="00A31AAF">
        <w:rPr>
          <w:rFonts w:ascii="Times" w:hAnsi="Times" w:cs="Times"/>
        </w:rPr>
        <w:tab/>
        <w:t>Roadway Inventory https://www.txdot.gov/inside-txdot/division/transportation-planning/roadway-inventory.html (accessed 2022 -03 -04).</w:t>
      </w:r>
    </w:p>
    <w:p w14:paraId="2E137C95" w14:textId="77777777" w:rsidR="00A31AAF" w:rsidRPr="00A31AAF" w:rsidRDefault="00A31AAF" w:rsidP="00A31AAF">
      <w:pPr>
        <w:pStyle w:val="Bibliography"/>
        <w:rPr>
          <w:rFonts w:ascii="Times" w:hAnsi="Times" w:cs="Times"/>
        </w:rPr>
      </w:pPr>
      <w:r w:rsidRPr="00A31AAF">
        <w:rPr>
          <w:rFonts w:ascii="Times" w:hAnsi="Times" w:cs="Times"/>
        </w:rPr>
        <w:t xml:space="preserve">(17) </w:t>
      </w:r>
      <w:r w:rsidRPr="00A31AAF">
        <w:rPr>
          <w:rFonts w:ascii="Times" w:hAnsi="Times" w:cs="Times"/>
        </w:rPr>
        <w:tab/>
        <w:t xml:space="preserve">Pebesma, E.; Bivand, R.; Racine, E.; Sumner, M.; Cook, I.; Keitt, T.; Lovelace, R.; Wickham, H.; Ooms, J.; Müller, K.; Pedersen, T. L.; Baston, D.; Dunnington, D. </w:t>
      </w:r>
      <w:r w:rsidRPr="00A31AAF">
        <w:rPr>
          <w:rFonts w:ascii="Times" w:hAnsi="Times" w:cs="Times"/>
          <w:i/>
          <w:iCs/>
        </w:rPr>
        <w:t>Sf: Simple Features for R</w:t>
      </w:r>
      <w:r w:rsidRPr="00A31AAF">
        <w:rPr>
          <w:rFonts w:ascii="Times" w:hAnsi="Times" w:cs="Times"/>
        </w:rPr>
        <w:t>; 2022.</w:t>
      </w:r>
    </w:p>
    <w:p w14:paraId="3C9F2A62" w14:textId="77777777" w:rsidR="00A31AAF" w:rsidRPr="00A31AAF" w:rsidRDefault="00A31AAF" w:rsidP="00A31AAF">
      <w:pPr>
        <w:pStyle w:val="Bibliography"/>
        <w:rPr>
          <w:rFonts w:ascii="Times" w:hAnsi="Times" w:cs="Times"/>
        </w:rPr>
      </w:pPr>
      <w:r w:rsidRPr="00A31AAF">
        <w:rPr>
          <w:rFonts w:ascii="Times" w:hAnsi="Times" w:cs="Times"/>
        </w:rPr>
        <w:t xml:space="preserve">(18) </w:t>
      </w:r>
      <w:r w:rsidRPr="00A31AAF">
        <w:rPr>
          <w:rFonts w:ascii="Times" w:hAnsi="Times" w:cs="Times"/>
        </w:rPr>
        <w:tab/>
        <w:t xml:space="preserve">Pachon, J. E.; Balachandran, S.; Hu, Y.; Mulholland, J. A.; Darrow, L. A.; Sarnat, J. A.; Tolbert, P. E.; Russell, A. G. Development of Outcome-Based, Multipollutant Mobile Source Indicators. </w:t>
      </w:r>
      <w:r w:rsidRPr="00A31AAF">
        <w:rPr>
          <w:rFonts w:ascii="Times" w:hAnsi="Times" w:cs="Times"/>
          <w:i/>
          <w:iCs/>
        </w:rPr>
        <w:t>J. Air Waste Manag. Assoc.</w:t>
      </w:r>
      <w:r w:rsidRPr="00A31AAF">
        <w:rPr>
          <w:rFonts w:ascii="Times" w:hAnsi="Times" w:cs="Times"/>
        </w:rPr>
        <w:t xml:space="preserve"> </w:t>
      </w:r>
      <w:r w:rsidRPr="00A31AAF">
        <w:rPr>
          <w:rFonts w:ascii="Times" w:hAnsi="Times" w:cs="Times"/>
          <w:b/>
          <w:bCs/>
        </w:rPr>
        <w:t>2012</w:t>
      </w:r>
      <w:r w:rsidRPr="00A31AAF">
        <w:rPr>
          <w:rFonts w:ascii="Times" w:hAnsi="Times" w:cs="Times"/>
        </w:rPr>
        <w:t xml:space="preserve">, </w:t>
      </w:r>
      <w:r w:rsidRPr="00A31AAF">
        <w:rPr>
          <w:rFonts w:ascii="Times" w:hAnsi="Times" w:cs="Times"/>
          <w:i/>
          <w:iCs/>
        </w:rPr>
        <w:t>62</w:t>
      </w:r>
      <w:r w:rsidRPr="00A31AAF">
        <w:rPr>
          <w:rFonts w:ascii="Times" w:hAnsi="Times" w:cs="Times"/>
        </w:rPr>
        <w:t xml:space="preserve"> (4), 431–442. https://doi.org/10.1080/10473289.2012.656218.</w:t>
      </w:r>
    </w:p>
    <w:p w14:paraId="4129CBAA" w14:textId="77777777" w:rsidR="00A31AAF" w:rsidRPr="00A31AAF" w:rsidRDefault="00A31AAF" w:rsidP="00A31AAF">
      <w:pPr>
        <w:pStyle w:val="Bibliography"/>
        <w:rPr>
          <w:rFonts w:ascii="Times" w:hAnsi="Times" w:cs="Times"/>
        </w:rPr>
      </w:pPr>
      <w:r w:rsidRPr="00A31AAF">
        <w:rPr>
          <w:rFonts w:ascii="Times" w:hAnsi="Times" w:cs="Times"/>
        </w:rPr>
        <w:t xml:space="preserve">(19) </w:t>
      </w:r>
      <w:r w:rsidRPr="00A31AAF">
        <w:rPr>
          <w:rFonts w:ascii="Times" w:hAnsi="Times" w:cs="Times"/>
        </w:rPr>
        <w:tab/>
        <w:t xml:space="preserve">Dallmann, T. R.; Kirchstetter, T. W.; DeMartini, S. J.; Harley, R. A. Quantifying On-Road Emissions from Gasoline-Powered Motor Vehicles: Accounting for the Presence of Medium- and Heavy-Duty Diesel Trucks. </w:t>
      </w:r>
      <w:r w:rsidRPr="00A31AAF">
        <w:rPr>
          <w:rFonts w:ascii="Times" w:hAnsi="Times" w:cs="Times"/>
          <w:i/>
          <w:iCs/>
        </w:rPr>
        <w:t>Environ. Sci. Technol.</w:t>
      </w:r>
      <w:r w:rsidRPr="00A31AAF">
        <w:rPr>
          <w:rFonts w:ascii="Times" w:hAnsi="Times" w:cs="Times"/>
        </w:rPr>
        <w:t xml:space="preserve"> </w:t>
      </w:r>
      <w:r w:rsidRPr="00A31AAF">
        <w:rPr>
          <w:rFonts w:ascii="Times" w:hAnsi="Times" w:cs="Times"/>
          <w:b/>
          <w:bCs/>
        </w:rPr>
        <w:t>2013</w:t>
      </w:r>
      <w:r w:rsidRPr="00A31AAF">
        <w:rPr>
          <w:rFonts w:ascii="Times" w:hAnsi="Times" w:cs="Times"/>
        </w:rPr>
        <w:t xml:space="preserve">, </w:t>
      </w:r>
      <w:r w:rsidRPr="00A31AAF">
        <w:rPr>
          <w:rFonts w:ascii="Times" w:hAnsi="Times" w:cs="Times"/>
          <w:i/>
          <w:iCs/>
        </w:rPr>
        <w:t>47</w:t>
      </w:r>
      <w:r w:rsidRPr="00A31AAF">
        <w:rPr>
          <w:rFonts w:ascii="Times" w:hAnsi="Times" w:cs="Times"/>
        </w:rPr>
        <w:t xml:space="preserve"> (23), 13873–13881. https://doi.org/10.1021/es402875u.</w:t>
      </w:r>
    </w:p>
    <w:p w14:paraId="7B771F55" w14:textId="77777777" w:rsidR="00A31AAF" w:rsidRPr="00A31AAF" w:rsidRDefault="00A31AAF" w:rsidP="00A31AAF">
      <w:pPr>
        <w:pStyle w:val="Bibliography"/>
        <w:rPr>
          <w:rFonts w:ascii="Times" w:hAnsi="Times" w:cs="Times"/>
        </w:rPr>
      </w:pPr>
      <w:r w:rsidRPr="00A31AAF">
        <w:rPr>
          <w:rFonts w:ascii="Times" w:hAnsi="Times" w:cs="Times"/>
        </w:rPr>
        <w:t xml:space="preserve">(20) </w:t>
      </w:r>
      <w:r w:rsidRPr="00A31AAF">
        <w:rPr>
          <w:rFonts w:ascii="Times" w:hAnsi="Times" w:cs="Times"/>
        </w:rPr>
        <w:tab/>
        <w:t xml:space="preserve">Zhang, X.; Craft, E.; Zhang, K. Characterizing Spatial Variability of Air Pollution from Vehicle Traffic around the Houston Ship Channel Area. </w:t>
      </w:r>
      <w:r w:rsidRPr="00A31AAF">
        <w:rPr>
          <w:rFonts w:ascii="Times" w:hAnsi="Times" w:cs="Times"/>
          <w:i/>
          <w:iCs/>
        </w:rPr>
        <w:t>Atmos. Environ.</w:t>
      </w:r>
      <w:r w:rsidRPr="00A31AAF">
        <w:rPr>
          <w:rFonts w:ascii="Times" w:hAnsi="Times" w:cs="Times"/>
        </w:rPr>
        <w:t xml:space="preserve"> </w:t>
      </w:r>
      <w:r w:rsidRPr="00A31AAF">
        <w:rPr>
          <w:rFonts w:ascii="Times" w:hAnsi="Times" w:cs="Times"/>
          <w:b/>
          <w:bCs/>
        </w:rPr>
        <w:t>2017</w:t>
      </w:r>
      <w:r w:rsidRPr="00A31AAF">
        <w:rPr>
          <w:rFonts w:ascii="Times" w:hAnsi="Times" w:cs="Times"/>
        </w:rPr>
        <w:t xml:space="preserve">, </w:t>
      </w:r>
      <w:r w:rsidRPr="00A31AAF">
        <w:rPr>
          <w:rFonts w:ascii="Times" w:hAnsi="Times" w:cs="Times"/>
          <w:i/>
          <w:iCs/>
        </w:rPr>
        <w:t>161</w:t>
      </w:r>
      <w:r w:rsidRPr="00A31AAF">
        <w:rPr>
          <w:rFonts w:ascii="Times" w:hAnsi="Times" w:cs="Times"/>
        </w:rPr>
        <w:t>, 167–175. https://doi.org/10.1016/j.atmosenv.2017.04.032.</w:t>
      </w:r>
    </w:p>
    <w:p w14:paraId="23F9F345" w14:textId="77777777" w:rsidR="00A31AAF" w:rsidRPr="00A31AAF" w:rsidRDefault="00A31AAF" w:rsidP="00A31AAF">
      <w:pPr>
        <w:pStyle w:val="Bibliography"/>
        <w:rPr>
          <w:rFonts w:ascii="Times" w:hAnsi="Times" w:cs="Times"/>
        </w:rPr>
      </w:pPr>
      <w:r w:rsidRPr="00A31AAF">
        <w:rPr>
          <w:rFonts w:ascii="Times" w:hAnsi="Times" w:cs="Times"/>
        </w:rPr>
        <w:t xml:space="preserve">(21) </w:t>
      </w:r>
      <w:r w:rsidRPr="00A31AAF">
        <w:rPr>
          <w:rFonts w:ascii="Times" w:hAnsi="Times" w:cs="Times"/>
        </w:rPr>
        <w:tab/>
        <w:t xml:space="preserve">Lu, X.; Wang, J.; Yan, Y.; Zhou, L.; Ma, W. Estimating Hourly PM2.5 Concentrations Using Himawari-8 AOD and a DBSCAN-Modified Deep Learning Model over the YRDUA, China. </w:t>
      </w:r>
      <w:r w:rsidRPr="00A31AAF">
        <w:rPr>
          <w:rFonts w:ascii="Times" w:hAnsi="Times" w:cs="Times"/>
          <w:i/>
          <w:iCs/>
        </w:rPr>
        <w:t>Atmospheric Pollut. Res.</w:t>
      </w:r>
      <w:r w:rsidRPr="00A31AAF">
        <w:rPr>
          <w:rFonts w:ascii="Times" w:hAnsi="Times" w:cs="Times"/>
        </w:rPr>
        <w:t xml:space="preserve"> </w:t>
      </w:r>
      <w:r w:rsidRPr="00A31AAF">
        <w:rPr>
          <w:rFonts w:ascii="Times" w:hAnsi="Times" w:cs="Times"/>
          <w:b/>
          <w:bCs/>
        </w:rPr>
        <w:t>2021</w:t>
      </w:r>
      <w:r w:rsidRPr="00A31AAF">
        <w:rPr>
          <w:rFonts w:ascii="Times" w:hAnsi="Times" w:cs="Times"/>
        </w:rPr>
        <w:t xml:space="preserve">, </w:t>
      </w:r>
      <w:r w:rsidRPr="00A31AAF">
        <w:rPr>
          <w:rFonts w:ascii="Times" w:hAnsi="Times" w:cs="Times"/>
          <w:i/>
          <w:iCs/>
        </w:rPr>
        <w:t>12</w:t>
      </w:r>
      <w:r w:rsidRPr="00A31AAF">
        <w:rPr>
          <w:rFonts w:ascii="Times" w:hAnsi="Times" w:cs="Times"/>
        </w:rPr>
        <w:t xml:space="preserve"> (2), 183–192. https://doi.org/10.1016/j.apr.2020.10.020.</w:t>
      </w:r>
    </w:p>
    <w:p w14:paraId="46F66D6A" w14:textId="77777777" w:rsidR="00A31AAF" w:rsidRPr="00A31AAF" w:rsidRDefault="00A31AAF" w:rsidP="00A31AAF">
      <w:pPr>
        <w:pStyle w:val="Bibliography"/>
        <w:rPr>
          <w:rFonts w:ascii="Times" w:hAnsi="Times" w:cs="Times"/>
        </w:rPr>
      </w:pPr>
      <w:r w:rsidRPr="00A31AAF">
        <w:rPr>
          <w:rFonts w:ascii="Times" w:hAnsi="Times" w:cs="Times"/>
        </w:rPr>
        <w:t xml:space="preserve">(22) </w:t>
      </w:r>
      <w:r w:rsidRPr="00A31AAF">
        <w:rPr>
          <w:rFonts w:ascii="Times" w:hAnsi="Times" w:cs="Times"/>
        </w:rPr>
        <w:tab/>
        <w:t xml:space="preserve">Do, K.; Yu, H.; Velasquez, J.; Grell-Brisk, M.; Smith, H.; Ivey, C. E. A Data-Driven Approach for Characterizing Community Scale Air Pollution Exposure Disparities in Inland Southern California. </w:t>
      </w:r>
      <w:r w:rsidRPr="00A31AAF">
        <w:rPr>
          <w:rFonts w:ascii="Times" w:hAnsi="Times" w:cs="Times"/>
          <w:i/>
          <w:iCs/>
        </w:rPr>
        <w:t>J. Aerosol Sci.</w:t>
      </w:r>
      <w:r w:rsidRPr="00A31AAF">
        <w:rPr>
          <w:rFonts w:ascii="Times" w:hAnsi="Times" w:cs="Times"/>
        </w:rPr>
        <w:t xml:space="preserve"> </w:t>
      </w:r>
      <w:r w:rsidRPr="00A31AAF">
        <w:rPr>
          <w:rFonts w:ascii="Times" w:hAnsi="Times" w:cs="Times"/>
          <w:b/>
          <w:bCs/>
        </w:rPr>
        <w:t>2021</w:t>
      </w:r>
      <w:r w:rsidRPr="00A31AAF">
        <w:rPr>
          <w:rFonts w:ascii="Times" w:hAnsi="Times" w:cs="Times"/>
        </w:rPr>
        <w:t xml:space="preserve">, </w:t>
      </w:r>
      <w:r w:rsidRPr="00A31AAF">
        <w:rPr>
          <w:rFonts w:ascii="Times" w:hAnsi="Times" w:cs="Times"/>
          <w:i/>
          <w:iCs/>
        </w:rPr>
        <w:t>152</w:t>
      </w:r>
      <w:r w:rsidRPr="00A31AAF">
        <w:rPr>
          <w:rFonts w:ascii="Times" w:hAnsi="Times" w:cs="Times"/>
        </w:rPr>
        <w:t>, 105704. https://doi.org/10.1016/j.jaerosci.2020.105704.</w:t>
      </w:r>
    </w:p>
    <w:p w14:paraId="76D0630E" w14:textId="77777777" w:rsidR="00A31AAF" w:rsidRPr="00A31AAF" w:rsidRDefault="00A31AAF" w:rsidP="00A31AAF">
      <w:pPr>
        <w:pStyle w:val="Bibliography"/>
        <w:rPr>
          <w:rFonts w:ascii="Times" w:hAnsi="Times" w:cs="Times"/>
        </w:rPr>
      </w:pPr>
      <w:r w:rsidRPr="00A31AAF">
        <w:rPr>
          <w:rFonts w:ascii="Times" w:hAnsi="Times" w:cs="Times"/>
        </w:rPr>
        <w:lastRenderedPageBreak/>
        <w:t xml:space="preserve">(23) </w:t>
      </w:r>
      <w:r w:rsidRPr="00A31AAF">
        <w:rPr>
          <w:rFonts w:ascii="Times" w:hAnsi="Times" w:cs="Times"/>
        </w:rPr>
        <w:tab/>
        <w:t xml:space="preserve">Kassambara, A. </w:t>
      </w:r>
      <w:r w:rsidRPr="00A31AAF">
        <w:rPr>
          <w:rFonts w:ascii="Times" w:hAnsi="Times" w:cs="Times"/>
          <w:i/>
          <w:iCs/>
        </w:rPr>
        <w:t>Ggpubr: “ggplot2” Based Publication Ready Plots</w:t>
      </w:r>
      <w:r w:rsidRPr="00A31AAF">
        <w:rPr>
          <w:rFonts w:ascii="Times" w:hAnsi="Times" w:cs="Times"/>
        </w:rPr>
        <w:t>; 2020.</w:t>
      </w:r>
    </w:p>
    <w:p w14:paraId="33751157" w14:textId="77777777" w:rsidR="00A31AAF" w:rsidRPr="00A31AAF" w:rsidRDefault="00A31AAF" w:rsidP="00A31AAF">
      <w:pPr>
        <w:pStyle w:val="Bibliography"/>
        <w:rPr>
          <w:rFonts w:ascii="Times" w:hAnsi="Times" w:cs="Times"/>
        </w:rPr>
      </w:pPr>
      <w:r w:rsidRPr="00A31AAF">
        <w:rPr>
          <w:rFonts w:ascii="Times" w:hAnsi="Times" w:cs="Times"/>
        </w:rPr>
        <w:t xml:space="preserve">(24) </w:t>
      </w:r>
      <w:r w:rsidRPr="00A31AAF">
        <w:rPr>
          <w:rFonts w:ascii="Times" w:hAnsi="Times" w:cs="Times"/>
        </w:rPr>
        <w:tab/>
        <w:t xml:space="preserve">Kuhn, M. </w:t>
      </w:r>
      <w:r w:rsidRPr="00A31AAF">
        <w:rPr>
          <w:rFonts w:ascii="Times" w:hAnsi="Times" w:cs="Times"/>
          <w:i/>
          <w:iCs/>
        </w:rPr>
        <w:t>The Caret Package</w:t>
      </w:r>
      <w:r w:rsidRPr="00A31AAF">
        <w:rPr>
          <w:rFonts w:ascii="Times" w:hAnsi="Times" w:cs="Times"/>
        </w:rPr>
        <w:t>.</w:t>
      </w:r>
    </w:p>
    <w:p w14:paraId="2D26F6D2" w14:textId="77777777" w:rsidR="00A31AAF" w:rsidRPr="00A31AAF" w:rsidRDefault="00A31AAF" w:rsidP="00A31AAF">
      <w:pPr>
        <w:pStyle w:val="Bibliography"/>
        <w:rPr>
          <w:rFonts w:ascii="Times" w:hAnsi="Times" w:cs="Times"/>
        </w:rPr>
      </w:pPr>
      <w:r w:rsidRPr="00A31AAF">
        <w:rPr>
          <w:rFonts w:ascii="Times" w:hAnsi="Times" w:cs="Times"/>
        </w:rPr>
        <w:t xml:space="preserve">(25) </w:t>
      </w:r>
      <w:r w:rsidRPr="00A31AAF">
        <w:rPr>
          <w:rFonts w:ascii="Times" w:hAnsi="Times" w:cs="Times"/>
        </w:rPr>
        <w:tab/>
        <w:t>Leaflet for R - Introduction https://rstudio.github.io/leaflet/ (accessed 2022 -03 -31).</w:t>
      </w:r>
    </w:p>
    <w:p w14:paraId="4AD7A351" w14:textId="77777777" w:rsidR="00A31AAF" w:rsidRPr="00A31AAF" w:rsidRDefault="00A31AAF" w:rsidP="00A31AAF">
      <w:pPr>
        <w:pStyle w:val="Bibliography"/>
        <w:rPr>
          <w:rFonts w:ascii="Times" w:hAnsi="Times" w:cs="Times"/>
        </w:rPr>
      </w:pPr>
      <w:r w:rsidRPr="00A31AAF">
        <w:rPr>
          <w:rFonts w:ascii="Times" w:hAnsi="Times" w:cs="Times"/>
        </w:rPr>
        <w:t xml:space="preserve">(26) </w:t>
      </w:r>
      <w:r w:rsidRPr="00A31AAF">
        <w:rPr>
          <w:rFonts w:ascii="Times" w:hAnsi="Times" w:cs="Times"/>
        </w:rPr>
        <w:tab/>
        <w:t xml:space="preserve">Appelhans, T.; Reudenbach, C.; Russell, K.; Darley, J.; plugin), D. M. (Leaflet E.; Busetto, L.; Ranghetti, L.; McBain, M.; Gatscha, S.; plugin), B. H. (FlatGeobuf; Dufour  (georaster-layer-for-leaflet), D.; Neuwirth, Y.; Cazelles, K. </w:t>
      </w:r>
      <w:r w:rsidRPr="00A31AAF">
        <w:rPr>
          <w:rFonts w:ascii="Times" w:hAnsi="Times" w:cs="Times"/>
          <w:i/>
          <w:iCs/>
        </w:rPr>
        <w:t>Leafem: “leaflet” Extensions for “Mapview”;</w:t>
      </w:r>
      <w:r w:rsidRPr="00A31AAF">
        <w:rPr>
          <w:rFonts w:ascii="Times" w:hAnsi="Times" w:cs="Times"/>
        </w:rPr>
        <w:t xml:space="preserve"> 2021.</w:t>
      </w:r>
    </w:p>
    <w:p w14:paraId="4DA129C6" w14:textId="77777777" w:rsidR="00A31AAF" w:rsidRPr="00A31AAF" w:rsidRDefault="00A31AAF" w:rsidP="00A31AAF">
      <w:pPr>
        <w:pStyle w:val="Bibliography"/>
        <w:rPr>
          <w:rFonts w:ascii="Times" w:hAnsi="Times" w:cs="Times"/>
        </w:rPr>
      </w:pPr>
      <w:r w:rsidRPr="00A31AAF">
        <w:rPr>
          <w:rFonts w:ascii="Times" w:hAnsi="Times" w:cs="Times"/>
        </w:rPr>
        <w:t xml:space="preserve">(27) </w:t>
      </w:r>
      <w:r w:rsidRPr="00A31AAF">
        <w:rPr>
          <w:rFonts w:ascii="Times" w:hAnsi="Times" w:cs="Times"/>
        </w:rPr>
        <w:tab/>
        <w:t>Interactive Viewing of Spatial Data in R https://r-spatial.github.io/mapview/ (accessed 2022 -03 -31).</w:t>
      </w:r>
    </w:p>
    <w:p w14:paraId="3ACC787B" w14:textId="77777777" w:rsidR="00A31AAF" w:rsidRPr="00A31AAF" w:rsidRDefault="00A31AAF" w:rsidP="00A31AAF">
      <w:pPr>
        <w:pStyle w:val="Bibliography"/>
        <w:rPr>
          <w:rFonts w:ascii="Times" w:hAnsi="Times" w:cs="Times"/>
        </w:rPr>
      </w:pPr>
      <w:r w:rsidRPr="00A31AAF">
        <w:rPr>
          <w:rFonts w:ascii="Times" w:hAnsi="Times" w:cs="Times"/>
        </w:rPr>
        <w:t xml:space="preserve">(28) </w:t>
      </w:r>
      <w:r w:rsidRPr="00A31AAF">
        <w:rPr>
          <w:rFonts w:ascii="Times" w:hAnsi="Times" w:cs="Times"/>
        </w:rPr>
        <w:tab/>
        <w:t xml:space="preserve">Dowle, M.; Srinivasan, A.; Gorecki, J.; Chirico, M.; Stetsenko, P.; Short, T.; Lianoglou, S.; Antonyan, E.; Bonsch, M.; Parsonage, H.; Ritchie, S.; Ren, K.; Tan, X.; Saporta, R.; Seiskari, O.; Dong, X.; Lang, M.; Iwasaki, W.; Wenchel, S.; Broman, K.; Schmidt, T.; Arenburg, D.; Smith, E.; Cocquemas, F.; Gomez, M.; Chataignon, P.; Blaser, N.; Selivanov, D.; Riabushenko, A.; Lee, C.; Groves, D.; Possenriede, D.; Parages, F.; Toth, D.; Yaramaz-David, M.; Perumal, A.; Sams, J.; Morgan, M.; Quinn, M.; @javrucebo; @marc-outins; Storey, R.; Saraswat, M.; Jacob, M.; Schubmehl, M.; Vaughan, D.; Hocking, T.; Silvestri, L.; Barrett, T.; Hester, J.; Damico, A.; Freundt, S.; Simons, D.; Andrade, E. S. de; Miller, C.; Meldgaard, J. P.; Tlapak, V.; Ushey, K.; Eddelbuettel, D.; Schwen, B. </w:t>
      </w:r>
      <w:r w:rsidRPr="00A31AAF">
        <w:rPr>
          <w:rFonts w:ascii="Times" w:hAnsi="Times" w:cs="Times"/>
          <w:i/>
          <w:iCs/>
        </w:rPr>
        <w:t>Data.Table: Extension of “Data.Frame”;</w:t>
      </w:r>
      <w:r w:rsidRPr="00A31AAF">
        <w:rPr>
          <w:rFonts w:ascii="Times" w:hAnsi="Times" w:cs="Times"/>
        </w:rPr>
        <w:t xml:space="preserve"> 2021.</w:t>
      </w:r>
    </w:p>
    <w:p w14:paraId="6D2D1841" w14:textId="47818E8E" w:rsidR="00A3160E" w:rsidRDefault="00A05D24" w:rsidP="000B5610">
      <w:pPr>
        <w:pStyle w:val="SNSynopsisTOC"/>
        <w:spacing w:after="240"/>
        <w:jc w:val="left"/>
      </w:pPr>
      <w:r>
        <w:fldChar w:fldCharType="end"/>
      </w:r>
    </w:p>
    <w:p w14:paraId="0F40EC39" w14:textId="77777777" w:rsidR="00A3160E" w:rsidRDefault="00A3160E" w:rsidP="000B5610">
      <w:pPr>
        <w:pStyle w:val="SNSynopsisTOC"/>
        <w:spacing w:after="240"/>
        <w:jc w:val="left"/>
      </w:pPr>
    </w:p>
    <w:sectPr w:rsidR="00A3160E" w:rsidSect="00BA6FA5">
      <w:footerReference w:type="even" r:id="rId17"/>
      <w:footerReference w:type="default" r:id="rId18"/>
      <w:type w:val="continuous"/>
      <w:pgSz w:w="12240" w:h="15840"/>
      <w:pgMar w:top="1440" w:right="1440" w:bottom="1440" w:left="1440" w:header="0" w:footer="0" w:gutter="0"/>
      <w:lnNumType w:countBy="1" w:restart="continuous"/>
      <w:cols w:space="475"/>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12ACE63" w14:textId="77777777" w:rsidR="00C12C9B" w:rsidRDefault="00C12C9B">
      <w:r>
        <w:separator/>
      </w:r>
    </w:p>
  </w:endnote>
  <w:endnote w:type="continuationSeparator" w:id="0">
    <w:p w14:paraId="53092DFF" w14:textId="77777777" w:rsidR="00C12C9B" w:rsidRDefault="00C12C9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Times">
    <w:altName w:val="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no Pro">
    <w:altName w:val="Times New Roman"/>
    <w:panose1 w:val="00000000000000000000"/>
    <w:charset w:val="00"/>
    <w:family w:val="roman"/>
    <w:notTrueType/>
    <w:pitch w:val="variable"/>
    <w:sig w:usb0="60000287" w:usb1="00000001" w:usb2="00000000" w:usb3="00000000" w:csb0="0000019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82DB6C" w14:textId="77777777" w:rsidR="003B4AF3" w:rsidRDefault="003B4AF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5A28AA5B" w14:textId="77777777" w:rsidR="003B4AF3" w:rsidRDefault="003B4AF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46C7FD" w14:textId="77777777" w:rsidR="003B4AF3" w:rsidRDefault="003B4AF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3A42F0">
      <w:rPr>
        <w:rStyle w:val="PageNumber"/>
        <w:noProof/>
      </w:rPr>
      <w:t>1</w:t>
    </w:r>
    <w:r>
      <w:rPr>
        <w:rStyle w:val="PageNumber"/>
      </w:rPr>
      <w:fldChar w:fldCharType="end"/>
    </w:r>
  </w:p>
  <w:p w14:paraId="1E72E757" w14:textId="77777777" w:rsidR="003B4AF3" w:rsidRDefault="003B4AF3">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351F430" w14:textId="77777777" w:rsidR="00C12C9B" w:rsidRDefault="00C12C9B">
      <w:r>
        <w:separator/>
      </w:r>
    </w:p>
  </w:footnote>
  <w:footnote w:type="continuationSeparator" w:id="0">
    <w:p w14:paraId="0AF84AA1" w14:textId="77777777" w:rsidR="00C12C9B" w:rsidRDefault="00C12C9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073E7"/>
    <w:multiLevelType w:val="multilevel"/>
    <w:tmpl w:val="BC9A09E4"/>
    <w:lvl w:ilvl="0">
      <w:start w:val="1"/>
      <w:numFmt w:val="decimal"/>
      <w:pStyle w:val="Heading1"/>
      <w:suff w:val="nothing"/>
      <w:lvlText w:val="Chapter %1"/>
      <w:lvlJc w:val="left"/>
      <w:rPr>
        <w:rFonts w:ascii="Times New Roman" w:hAnsi="Times New Roman" w:cs="Times New Roman" w:hint="default"/>
        <w:b w:val="0"/>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Heading2"/>
      <w:suff w:val="space"/>
      <w:lvlText w:val="%1.%2."/>
      <w:lvlJc w:val="left"/>
      <w:pPr>
        <w:ind w:left="720" w:hanging="360"/>
      </w:pPr>
      <w:rPr>
        <w:rFonts w:hint="default"/>
      </w:rPr>
    </w:lvl>
    <w:lvl w:ilvl="2">
      <w:start w:val="1"/>
      <w:numFmt w:val="decimal"/>
      <w:pStyle w:val="Heading3"/>
      <w:suff w:val="space"/>
      <w:lvlText w:val="%1.%2.%3."/>
      <w:lvlJc w:val="left"/>
      <w:pPr>
        <w:ind w:left="1530" w:hanging="360"/>
      </w:pPr>
      <w:rPr>
        <w:rFonts w:hint="default"/>
      </w:rPr>
    </w:lvl>
    <w:lvl w:ilvl="3">
      <w:start w:val="1"/>
      <w:numFmt w:val="decimal"/>
      <w:pStyle w:val="Heading4"/>
      <w:suff w:val="space"/>
      <w:lvlText w:val="%1.%2.%3.%4."/>
      <w:lvlJc w:val="left"/>
      <w:pPr>
        <w:ind w:left="720" w:hanging="360"/>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3F44757"/>
    <w:multiLevelType w:val="multilevel"/>
    <w:tmpl w:val="89609F7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041C60CA"/>
    <w:multiLevelType w:val="multilevel"/>
    <w:tmpl w:val="89609F7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14647C33"/>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8E172F1"/>
    <w:multiLevelType w:val="hybridMultilevel"/>
    <w:tmpl w:val="7D00DAC0"/>
    <w:lvl w:ilvl="0" w:tplc="0409000F">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B0D4588"/>
    <w:multiLevelType w:val="hybridMultilevel"/>
    <w:tmpl w:val="56DCB1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E01202A"/>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EC86632"/>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1C757CD"/>
    <w:multiLevelType w:val="multilevel"/>
    <w:tmpl w:val="89609F7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10"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11"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12"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13" w15:restartNumberingAfterBreak="0">
    <w:nsid w:val="3D657C89"/>
    <w:multiLevelType w:val="multilevel"/>
    <w:tmpl w:val="89609F7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15"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abstractNum w:abstractNumId="16" w15:restartNumberingAfterBreak="0">
    <w:nsid w:val="547D0A3D"/>
    <w:multiLevelType w:val="multilevel"/>
    <w:tmpl w:val="EF9CF596"/>
    <w:lvl w:ilvl="0">
      <w:start w:val="2"/>
      <w:numFmt w:val="decimal"/>
      <w:lvlText w:val="%1"/>
      <w:lvlJc w:val="left"/>
      <w:pPr>
        <w:ind w:left="360" w:hanging="360"/>
      </w:pPr>
      <w:rPr>
        <w:rFonts w:hint="default"/>
      </w:rPr>
    </w:lvl>
    <w:lvl w:ilvl="1">
      <w:start w:val="3"/>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7" w15:restartNumberingAfterBreak="0">
    <w:nsid w:val="766F593F"/>
    <w:multiLevelType w:val="multilevel"/>
    <w:tmpl w:val="89609F7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8" w15:restartNumberingAfterBreak="0">
    <w:nsid w:val="7EB6529F"/>
    <w:multiLevelType w:val="multilevel"/>
    <w:tmpl w:val="89609F7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16cid:durableId="1658260519">
    <w:abstractNumId w:val="14"/>
  </w:num>
  <w:num w:numId="2" w16cid:durableId="2058433920">
    <w:abstractNumId w:val="11"/>
  </w:num>
  <w:num w:numId="3" w16cid:durableId="722867424">
    <w:abstractNumId w:val="15"/>
  </w:num>
  <w:num w:numId="4" w16cid:durableId="1397975686">
    <w:abstractNumId w:val="12"/>
  </w:num>
  <w:num w:numId="5" w16cid:durableId="1241255006">
    <w:abstractNumId w:val="10"/>
  </w:num>
  <w:num w:numId="6" w16cid:durableId="1637176836">
    <w:abstractNumId w:val="9"/>
  </w:num>
  <w:num w:numId="7" w16cid:durableId="1058169739">
    <w:abstractNumId w:val="7"/>
  </w:num>
  <w:num w:numId="8" w16cid:durableId="1050688908">
    <w:abstractNumId w:val="5"/>
  </w:num>
  <w:num w:numId="9" w16cid:durableId="1239632207">
    <w:abstractNumId w:val="3"/>
  </w:num>
  <w:num w:numId="10" w16cid:durableId="1107382394">
    <w:abstractNumId w:val="6"/>
  </w:num>
  <w:num w:numId="11" w16cid:durableId="229468051">
    <w:abstractNumId w:val="0"/>
  </w:num>
  <w:num w:numId="12" w16cid:durableId="17866906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372392609">
    <w:abstractNumId w:val="1"/>
  </w:num>
  <w:num w:numId="14" w16cid:durableId="557476690">
    <w:abstractNumId w:val="2"/>
  </w:num>
  <w:num w:numId="15" w16cid:durableId="2007515158">
    <w:abstractNumId w:val="4"/>
  </w:num>
  <w:num w:numId="16" w16cid:durableId="1556820484">
    <w:abstractNumId w:val="18"/>
  </w:num>
  <w:num w:numId="17" w16cid:durableId="1805587346">
    <w:abstractNumId w:val="13"/>
  </w:num>
  <w:num w:numId="18" w16cid:durableId="1834223204">
    <w:abstractNumId w:val="8"/>
  </w:num>
  <w:num w:numId="19" w16cid:durableId="1761483898">
    <w:abstractNumId w:val="16"/>
  </w:num>
  <w:num w:numId="20" w16cid:durableId="376466668">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0"/>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854A3"/>
    <w:rsid w:val="000002F2"/>
    <w:rsid w:val="0000065C"/>
    <w:rsid w:val="0000179C"/>
    <w:rsid w:val="00003593"/>
    <w:rsid w:val="00032AE8"/>
    <w:rsid w:val="0004746F"/>
    <w:rsid w:val="00055378"/>
    <w:rsid w:val="0005660F"/>
    <w:rsid w:val="000702AD"/>
    <w:rsid w:val="000732BE"/>
    <w:rsid w:val="00084226"/>
    <w:rsid w:val="00093F08"/>
    <w:rsid w:val="000971CB"/>
    <w:rsid w:val="000B2EEB"/>
    <w:rsid w:val="000B5610"/>
    <w:rsid w:val="000B7C9B"/>
    <w:rsid w:val="000C05CC"/>
    <w:rsid w:val="000D29EC"/>
    <w:rsid w:val="000F5819"/>
    <w:rsid w:val="00105030"/>
    <w:rsid w:val="001547D6"/>
    <w:rsid w:val="001914EB"/>
    <w:rsid w:val="00195ACA"/>
    <w:rsid w:val="001A12CA"/>
    <w:rsid w:val="001A7A90"/>
    <w:rsid w:val="001E0844"/>
    <w:rsid w:val="001F039F"/>
    <w:rsid w:val="00212B1D"/>
    <w:rsid w:val="0023635A"/>
    <w:rsid w:val="002452D6"/>
    <w:rsid w:val="0025430A"/>
    <w:rsid w:val="0025731C"/>
    <w:rsid w:val="002624CC"/>
    <w:rsid w:val="00271A02"/>
    <w:rsid w:val="00273DDE"/>
    <w:rsid w:val="0029243E"/>
    <w:rsid w:val="00293504"/>
    <w:rsid w:val="002A2049"/>
    <w:rsid w:val="002A7493"/>
    <w:rsid w:val="002B0789"/>
    <w:rsid w:val="002B277B"/>
    <w:rsid w:val="002B3FDF"/>
    <w:rsid w:val="002C3217"/>
    <w:rsid w:val="002C3431"/>
    <w:rsid w:val="002E1383"/>
    <w:rsid w:val="0031190C"/>
    <w:rsid w:val="0031373B"/>
    <w:rsid w:val="003179AC"/>
    <w:rsid w:val="00324128"/>
    <w:rsid w:val="00355044"/>
    <w:rsid w:val="00361E35"/>
    <w:rsid w:val="003664E9"/>
    <w:rsid w:val="003679A1"/>
    <w:rsid w:val="00376102"/>
    <w:rsid w:val="00393F85"/>
    <w:rsid w:val="003A42F0"/>
    <w:rsid w:val="003B4AF3"/>
    <w:rsid w:val="003D6D7A"/>
    <w:rsid w:val="003E1F76"/>
    <w:rsid w:val="003F0B31"/>
    <w:rsid w:val="003F43CC"/>
    <w:rsid w:val="0041086A"/>
    <w:rsid w:val="004178B6"/>
    <w:rsid w:val="00421A51"/>
    <w:rsid w:val="0042317E"/>
    <w:rsid w:val="0043357B"/>
    <w:rsid w:val="004460CE"/>
    <w:rsid w:val="00456E06"/>
    <w:rsid w:val="00473DE8"/>
    <w:rsid w:val="00475FD2"/>
    <w:rsid w:val="0047612D"/>
    <w:rsid w:val="004825C2"/>
    <w:rsid w:val="004A1A0B"/>
    <w:rsid w:val="004C14FE"/>
    <w:rsid w:val="004C453D"/>
    <w:rsid w:val="004D5A06"/>
    <w:rsid w:val="004E283C"/>
    <w:rsid w:val="004E7185"/>
    <w:rsid w:val="004F7ED7"/>
    <w:rsid w:val="005012CE"/>
    <w:rsid w:val="005041F5"/>
    <w:rsid w:val="005064FC"/>
    <w:rsid w:val="00512096"/>
    <w:rsid w:val="005553EF"/>
    <w:rsid w:val="00567E81"/>
    <w:rsid w:val="00591A57"/>
    <w:rsid w:val="00596E3A"/>
    <w:rsid w:val="005C219F"/>
    <w:rsid w:val="005D0C10"/>
    <w:rsid w:val="005D1AC4"/>
    <w:rsid w:val="005E4F94"/>
    <w:rsid w:val="005E4FFA"/>
    <w:rsid w:val="005F0B26"/>
    <w:rsid w:val="00605C61"/>
    <w:rsid w:val="006064FC"/>
    <w:rsid w:val="00612592"/>
    <w:rsid w:val="00612946"/>
    <w:rsid w:val="006135B2"/>
    <w:rsid w:val="00627821"/>
    <w:rsid w:val="006359EC"/>
    <w:rsid w:val="00635F85"/>
    <w:rsid w:val="00637EB7"/>
    <w:rsid w:val="006455A5"/>
    <w:rsid w:val="00646B58"/>
    <w:rsid w:val="00653E7C"/>
    <w:rsid w:val="00674073"/>
    <w:rsid w:val="00683131"/>
    <w:rsid w:val="006A3E34"/>
    <w:rsid w:val="006B2581"/>
    <w:rsid w:val="006B7EE3"/>
    <w:rsid w:val="006C43B4"/>
    <w:rsid w:val="006D0C51"/>
    <w:rsid w:val="006D3E5F"/>
    <w:rsid w:val="006E3166"/>
    <w:rsid w:val="007000D9"/>
    <w:rsid w:val="007040AF"/>
    <w:rsid w:val="00711467"/>
    <w:rsid w:val="0071585C"/>
    <w:rsid w:val="0072112F"/>
    <w:rsid w:val="00721B93"/>
    <w:rsid w:val="00721C49"/>
    <w:rsid w:val="00732A41"/>
    <w:rsid w:val="00732FB6"/>
    <w:rsid w:val="00742183"/>
    <w:rsid w:val="00747701"/>
    <w:rsid w:val="007629D3"/>
    <w:rsid w:val="00764673"/>
    <w:rsid w:val="00772568"/>
    <w:rsid w:val="00794616"/>
    <w:rsid w:val="007A11AD"/>
    <w:rsid w:val="007A7A0B"/>
    <w:rsid w:val="007E182C"/>
    <w:rsid w:val="007F1541"/>
    <w:rsid w:val="008047DE"/>
    <w:rsid w:val="008242B3"/>
    <w:rsid w:val="008332CC"/>
    <w:rsid w:val="008403DF"/>
    <w:rsid w:val="0086025F"/>
    <w:rsid w:val="00863089"/>
    <w:rsid w:val="008633FA"/>
    <w:rsid w:val="008655C0"/>
    <w:rsid w:val="008910CC"/>
    <w:rsid w:val="0089378C"/>
    <w:rsid w:val="008A1A42"/>
    <w:rsid w:val="008B7274"/>
    <w:rsid w:val="008C5CBE"/>
    <w:rsid w:val="008D1165"/>
    <w:rsid w:val="008D1A4A"/>
    <w:rsid w:val="008D30F9"/>
    <w:rsid w:val="008D53B2"/>
    <w:rsid w:val="008D7783"/>
    <w:rsid w:val="008F4104"/>
    <w:rsid w:val="00910223"/>
    <w:rsid w:val="00912169"/>
    <w:rsid w:val="0092037A"/>
    <w:rsid w:val="009246AD"/>
    <w:rsid w:val="009329F2"/>
    <w:rsid w:val="0094595E"/>
    <w:rsid w:val="009473C1"/>
    <w:rsid w:val="009503CD"/>
    <w:rsid w:val="00954322"/>
    <w:rsid w:val="009555E3"/>
    <w:rsid w:val="00982851"/>
    <w:rsid w:val="009D24A6"/>
    <w:rsid w:val="009D6D91"/>
    <w:rsid w:val="009F2E7E"/>
    <w:rsid w:val="009F4A0A"/>
    <w:rsid w:val="009F61E6"/>
    <w:rsid w:val="00A02D62"/>
    <w:rsid w:val="00A03BE3"/>
    <w:rsid w:val="00A05D24"/>
    <w:rsid w:val="00A20EB5"/>
    <w:rsid w:val="00A25751"/>
    <w:rsid w:val="00A3160E"/>
    <w:rsid w:val="00A31AAF"/>
    <w:rsid w:val="00A46BD5"/>
    <w:rsid w:val="00A6624A"/>
    <w:rsid w:val="00A75FC4"/>
    <w:rsid w:val="00A764EF"/>
    <w:rsid w:val="00A76706"/>
    <w:rsid w:val="00A849E8"/>
    <w:rsid w:val="00AA0EAF"/>
    <w:rsid w:val="00AA73E6"/>
    <w:rsid w:val="00AA7680"/>
    <w:rsid w:val="00AB34C5"/>
    <w:rsid w:val="00AB7770"/>
    <w:rsid w:val="00AE294F"/>
    <w:rsid w:val="00AF4F6D"/>
    <w:rsid w:val="00AF7B7A"/>
    <w:rsid w:val="00AF7F6A"/>
    <w:rsid w:val="00B05A88"/>
    <w:rsid w:val="00B3007A"/>
    <w:rsid w:val="00B44641"/>
    <w:rsid w:val="00B6154D"/>
    <w:rsid w:val="00B70CC5"/>
    <w:rsid w:val="00B7618D"/>
    <w:rsid w:val="00B831F1"/>
    <w:rsid w:val="00B842C0"/>
    <w:rsid w:val="00B958AB"/>
    <w:rsid w:val="00BA085D"/>
    <w:rsid w:val="00BA385F"/>
    <w:rsid w:val="00BA58C5"/>
    <w:rsid w:val="00BA6FA5"/>
    <w:rsid w:val="00BC54A5"/>
    <w:rsid w:val="00BD2C44"/>
    <w:rsid w:val="00BF146F"/>
    <w:rsid w:val="00BF1FFF"/>
    <w:rsid w:val="00C10EE0"/>
    <w:rsid w:val="00C12556"/>
    <w:rsid w:val="00C12C9B"/>
    <w:rsid w:val="00C134BB"/>
    <w:rsid w:val="00C6170A"/>
    <w:rsid w:val="00C8545C"/>
    <w:rsid w:val="00CC437E"/>
    <w:rsid w:val="00CD6AEA"/>
    <w:rsid w:val="00CE0E21"/>
    <w:rsid w:val="00D25654"/>
    <w:rsid w:val="00D30996"/>
    <w:rsid w:val="00D318E5"/>
    <w:rsid w:val="00D32E24"/>
    <w:rsid w:val="00D355F3"/>
    <w:rsid w:val="00D61C15"/>
    <w:rsid w:val="00D85899"/>
    <w:rsid w:val="00D931C4"/>
    <w:rsid w:val="00DD3F8C"/>
    <w:rsid w:val="00DD6DBB"/>
    <w:rsid w:val="00DE024F"/>
    <w:rsid w:val="00DE0897"/>
    <w:rsid w:val="00E074F2"/>
    <w:rsid w:val="00E10365"/>
    <w:rsid w:val="00E11ADB"/>
    <w:rsid w:val="00E126EF"/>
    <w:rsid w:val="00E2221F"/>
    <w:rsid w:val="00E34079"/>
    <w:rsid w:val="00E40BC6"/>
    <w:rsid w:val="00E468A0"/>
    <w:rsid w:val="00E612B6"/>
    <w:rsid w:val="00E854A3"/>
    <w:rsid w:val="00E85EF2"/>
    <w:rsid w:val="00E91482"/>
    <w:rsid w:val="00E96302"/>
    <w:rsid w:val="00EB53F8"/>
    <w:rsid w:val="00EB7D99"/>
    <w:rsid w:val="00ED7D52"/>
    <w:rsid w:val="00EE33FE"/>
    <w:rsid w:val="00EE6C41"/>
    <w:rsid w:val="00EF4BA2"/>
    <w:rsid w:val="00F134F5"/>
    <w:rsid w:val="00F1532D"/>
    <w:rsid w:val="00F158CC"/>
    <w:rsid w:val="00F36C71"/>
    <w:rsid w:val="00F47B85"/>
    <w:rsid w:val="00F54BDD"/>
    <w:rsid w:val="00F5645C"/>
    <w:rsid w:val="00F66F60"/>
    <w:rsid w:val="00F67FF3"/>
    <w:rsid w:val="00F816CC"/>
    <w:rsid w:val="00F9005D"/>
    <w:rsid w:val="00FA122E"/>
    <w:rsid w:val="00FA183E"/>
    <w:rsid w:val="00FA6029"/>
    <w:rsid w:val="00FB0313"/>
    <w:rsid w:val="00FB17BA"/>
    <w:rsid w:val="00FC6E04"/>
    <w:rsid w:val="00FD6ABB"/>
    <w:rsid w:val="00FE040B"/>
    <w:rsid w:val="00FE28DE"/>
    <w:rsid w:val="00FE6219"/>
    <w:rsid w:val="00FE6CC4"/>
    <w:rsid w:val="00FF2D4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0B8155B"/>
  <w15:docId w15:val="{61C2871F-500A-4699-ABA0-81657B64B6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lang w:val="en-US"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spacing w:after="200"/>
      <w:jc w:val="both"/>
    </w:pPr>
  </w:style>
  <w:style w:type="paragraph" w:styleId="Heading1">
    <w:name w:val="heading 1"/>
    <w:aliases w:val="Chapter"/>
    <w:next w:val="TOCHeading"/>
    <w:link w:val="Heading1Char"/>
    <w:uiPriority w:val="9"/>
    <w:qFormat/>
    <w:rsid w:val="008B7274"/>
    <w:pPr>
      <w:pageBreakBefore/>
      <w:numPr>
        <w:numId w:val="11"/>
      </w:numPr>
      <w:spacing w:before="1800" w:after="840" w:line="276" w:lineRule="auto"/>
      <w:jc w:val="right"/>
      <w:outlineLvl w:val="0"/>
    </w:pPr>
    <w:rPr>
      <w:rFonts w:eastAsiaTheme="minorHAnsi"/>
      <w:sz w:val="44"/>
      <w:szCs w:val="40"/>
    </w:rPr>
  </w:style>
  <w:style w:type="paragraph" w:styleId="Heading2">
    <w:name w:val="heading 2"/>
    <w:aliases w:val="Sub-Chapter"/>
    <w:basedOn w:val="Normal"/>
    <w:next w:val="Normal"/>
    <w:link w:val="Heading2Char"/>
    <w:uiPriority w:val="9"/>
    <w:unhideWhenUsed/>
    <w:qFormat/>
    <w:rsid w:val="008B7274"/>
    <w:pPr>
      <w:keepNext/>
      <w:keepLines/>
      <w:numPr>
        <w:ilvl w:val="1"/>
        <w:numId w:val="11"/>
      </w:numPr>
      <w:spacing w:before="480" w:after="240" w:line="480" w:lineRule="auto"/>
      <w:jc w:val="left"/>
      <w:outlineLvl w:val="1"/>
    </w:pPr>
    <w:rPr>
      <w:rFonts w:asciiTheme="majorHAnsi" w:eastAsiaTheme="majorEastAsia" w:hAnsiTheme="majorHAnsi" w:cstheme="majorBidi"/>
      <w:b/>
      <w:bCs/>
      <w:sz w:val="28"/>
      <w:szCs w:val="28"/>
    </w:rPr>
  </w:style>
  <w:style w:type="paragraph" w:styleId="Heading3">
    <w:name w:val="heading 3"/>
    <w:aliases w:val="Section"/>
    <w:basedOn w:val="Normal"/>
    <w:next w:val="Normal"/>
    <w:link w:val="Heading3Char"/>
    <w:uiPriority w:val="9"/>
    <w:unhideWhenUsed/>
    <w:qFormat/>
    <w:rsid w:val="008B7274"/>
    <w:pPr>
      <w:keepNext/>
      <w:keepLines/>
      <w:numPr>
        <w:ilvl w:val="2"/>
        <w:numId w:val="11"/>
      </w:numPr>
      <w:spacing w:before="240" w:after="240" w:line="480" w:lineRule="auto"/>
      <w:ind w:left="720"/>
      <w:jc w:val="left"/>
      <w:outlineLvl w:val="2"/>
    </w:pPr>
    <w:rPr>
      <w:rFonts w:asciiTheme="majorHAnsi" w:eastAsiaTheme="majorEastAsia" w:hAnsiTheme="majorHAnsi" w:cstheme="majorBidi"/>
      <w:b/>
      <w:bCs/>
      <w:szCs w:val="24"/>
    </w:rPr>
  </w:style>
  <w:style w:type="paragraph" w:styleId="Heading4">
    <w:name w:val="heading 4"/>
    <w:aliases w:val="Sub-Section"/>
    <w:basedOn w:val="Normal"/>
    <w:next w:val="Normal"/>
    <w:link w:val="Heading4Char"/>
    <w:uiPriority w:val="9"/>
    <w:unhideWhenUsed/>
    <w:qFormat/>
    <w:rsid w:val="008B7274"/>
    <w:pPr>
      <w:keepNext/>
      <w:keepLines/>
      <w:numPr>
        <w:ilvl w:val="3"/>
        <w:numId w:val="11"/>
      </w:numPr>
      <w:spacing w:before="240" w:after="240" w:line="480" w:lineRule="auto"/>
      <w:jc w:val="left"/>
      <w:outlineLvl w:val="3"/>
    </w:pPr>
    <w:rPr>
      <w:rFonts w:asciiTheme="majorHAnsi" w:eastAsiaTheme="majorEastAsia" w:hAnsiTheme="majorHAnsi" w:cstheme="majorBidi"/>
      <w:b/>
      <w:bCs/>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rPr>
      <w:color w:val="800080"/>
      <w:u w:val="single"/>
    </w:rPr>
  </w:style>
  <w:style w:type="paragraph" w:styleId="BodyText">
    <w:name w:val="Body Text"/>
    <w:basedOn w:val="Normal"/>
    <w:pPr>
      <w:jc w:val="center"/>
    </w:pPr>
    <w:rPr>
      <w:b/>
      <w:sz w:val="40"/>
    </w:rPr>
  </w:style>
  <w:style w:type="paragraph" w:styleId="FootnoteText">
    <w:name w:val="footnote text"/>
    <w:basedOn w:val="Normal"/>
    <w:next w:val="TFReferencesSection"/>
    <w:semiHidden/>
  </w:style>
  <w:style w:type="paragraph" w:customStyle="1" w:styleId="TFReferencesSection">
    <w:name w:val="TF_References_Section"/>
    <w:basedOn w:val="Normal"/>
    <w:pPr>
      <w:spacing w:line="480" w:lineRule="auto"/>
      <w:ind w:firstLine="187"/>
    </w:pPr>
  </w:style>
  <w:style w:type="paragraph" w:customStyle="1" w:styleId="TAMainText">
    <w:name w:val="TA_Main_Text"/>
    <w:basedOn w:val="Normal"/>
    <w:pPr>
      <w:spacing w:after="0" w:line="480" w:lineRule="auto"/>
      <w:ind w:firstLine="202"/>
    </w:pPr>
  </w:style>
  <w:style w:type="paragraph" w:customStyle="1" w:styleId="BATitle">
    <w:name w:val="BA_Title"/>
    <w:basedOn w:val="Normal"/>
    <w:next w:val="BBAuthorName"/>
    <w:pPr>
      <w:spacing w:before="720" w:after="360" w:line="480" w:lineRule="auto"/>
      <w:jc w:val="center"/>
    </w:pPr>
    <w:rPr>
      <w:sz w:val="44"/>
    </w:rPr>
  </w:style>
  <w:style w:type="paragraph" w:customStyle="1" w:styleId="BBAuthorName">
    <w:name w:val="BB_Author_Name"/>
    <w:basedOn w:val="Normal"/>
    <w:next w:val="BCAuthorAddress"/>
    <w:pPr>
      <w:spacing w:after="240" w:line="480" w:lineRule="auto"/>
      <w:jc w:val="center"/>
    </w:pPr>
    <w:rPr>
      <w:i/>
    </w:rPr>
  </w:style>
  <w:style w:type="paragraph" w:customStyle="1" w:styleId="BCAuthorAddress">
    <w:name w:val="BC_Author_Address"/>
    <w:basedOn w:val="Normal"/>
    <w:next w:val="BIEmailAddress"/>
    <w:pPr>
      <w:spacing w:after="240" w:line="480" w:lineRule="auto"/>
      <w:jc w:val="center"/>
    </w:pPr>
  </w:style>
  <w:style w:type="paragraph" w:customStyle="1" w:styleId="BIEmailAddress">
    <w:name w:val="BI_Email_Address"/>
    <w:basedOn w:val="Normal"/>
    <w:next w:val="AIReceivedDate"/>
    <w:pPr>
      <w:spacing w:line="480" w:lineRule="auto"/>
    </w:pPr>
  </w:style>
  <w:style w:type="paragraph" w:customStyle="1" w:styleId="AIReceivedDate">
    <w:name w:val="AI_Received_Date"/>
    <w:basedOn w:val="Normal"/>
    <w:next w:val="BDAbstract"/>
    <w:pPr>
      <w:spacing w:after="240" w:line="480" w:lineRule="auto"/>
    </w:pPr>
    <w:rPr>
      <w:b/>
    </w:rPr>
  </w:style>
  <w:style w:type="paragraph" w:customStyle="1" w:styleId="BDAbstract">
    <w:name w:val="BD_Abstract"/>
    <w:basedOn w:val="Normal"/>
    <w:next w:val="TAMainText"/>
    <w:pPr>
      <w:spacing w:before="360" w:after="360" w:line="480" w:lineRule="auto"/>
    </w:pPr>
  </w:style>
  <w:style w:type="paragraph" w:customStyle="1" w:styleId="TDAcknowledgments">
    <w:name w:val="TD_Acknowledgments"/>
    <w:basedOn w:val="Normal"/>
    <w:next w:val="Normal"/>
    <w:pPr>
      <w:spacing w:before="200" w:line="480" w:lineRule="auto"/>
      <w:ind w:firstLine="202"/>
    </w:pPr>
  </w:style>
  <w:style w:type="paragraph" w:customStyle="1" w:styleId="TESupportingInformation">
    <w:name w:val="TE_Supporting_Information"/>
    <w:basedOn w:val="Normal"/>
    <w:next w:val="Normal"/>
    <w:pPr>
      <w:spacing w:line="480" w:lineRule="auto"/>
      <w:ind w:firstLine="187"/>
    </w:pPr>
  </w:style>
  <w:style w:type="paragraph" w:customStyle="1" w:styleId="VCSchemeTitle">
    <w:name w:val="VC_Scheme_Title"/>
    <w:basedOn w:val="Normal"/>
    <w:next w:val="Normal"/>
    <w:pPr>
      <w:spacing w:line="480" w:lineRule="auto"/>
    </w:pPr>
  </w:style>
  <w:style w:type="paragraph" w:customStyle="1" w:styleId="VDTableTitle">
    <w:name w:val="VD_Table_Title"/>
    <w:basedOn w:val="Normal"/>
    <w:next w:val="Normal"/>
    <w:pPr>
      <w:spacing w:line="480" w:lineRule="auto"/>
    </w:pPr>
  </w:style>
  <w:style w:type="paragraph" w:customStyle="1" w:styleId="VAFigureCaption">
    <w:name w:val="VA_Figure_Caption"/>
    <w:basedOn w:val="Normal"/>
    <w:next w:val="Normal"/>
    <w:pPr>
      <w:spacing w:line="480" w:lineRule="auto"/>
    </w:pPr>
  </w:style>
  <w:style w:type="paragraph" w:customStyle="1" w:styleId="VBChartTitle">
    <w:name w:val="VB_Chart_Title"/>
    <w:basedOn w:val="Normal"/>
    <w:next w:val="Normal"/>
    <w:pPr>
      <w:spacing w:line="480" w:lineRule="auto"/>
    </w:pPr>
  </w:style>
  <w:style w:type="paragraph" w:customStyle="1" w:styleId="FETableFootnote">
    <w:name w:val="FE_Table_Footnote"/>
    <w:basedOn w:val="Normal"/>
    <w:next w:val="Normal"/>
    <w:pPr>
      <w:ind w:firstLine="187"/>
    </w:pPr>
  </w:style>
  <w:style w:type="paragraph" w:customStyle="1" w:styleId="FCChartFootnote">
    <w:name w:val="FC_Chart_Footnote"/>
    <w:basedOn w:val="Normal"/>
    <w:next w:val="Normal"/>
    <w:pPr>
      <w:ind w:firstLine="187"/>
    </w:pPr>
  </w:style>
  <w:style w:type="paragraph" w:customStyle="1" w:styleId="FDSchemeFootnote">
    <w:name w:val="FD_Scheme_Footnote"/>
    <w:basedOn w:val="Normal"/>
    <w:next w:val="Normal"/>
    <w:pPr>
      <w:ind w:firstLine="187"/>
    </w:pPr>
  </w:style>
  <w:style w:type="paragraph" w:customStyle="1" w:styleId="TCTableBody">
    <w:name w:val="TC_Table_Body"/>
    <w:basedOn w:val="Normal"/>
  </w:style>
  <w:style w:type="paragraph" w:customStyle="1" w:styleId="AFTitleRunningHead">
    <w:name w:val="AF_Title_Running_Head"/>
    <w:basedOn w:val="Normal"/>
    <w:next w:val="TAMainText"/>
    <w:pPr>
      <w:spacing w:line="480" w:lineRule="auto"/>
    </w:pPr>
  </w:style>
  <w:style w:type="paragraph" w:customStyle="1" w:styleId="BEAuthorBiography">
    <w:name w:val="BE_Author_Biography"/>
    <w:basedOn w:val="Normal"/>
    <w:pPr>
      <w:spacing w:line="480" w:lineRule="auto"/>
    </w:pPr>
  </w:style>
  <w:style w:type="paragraph" w:customStyle="1" w:styleId="FACorrespondingAuthorFootnote">
    <w:name w:val="FA_Corresponding_Author_Footnote"/>
    <w:basedOn w:val="Normal"/>
    <w:next w:val="TAMainText"/>
    <w:pPr>
      <w:spacing w:line="480" w:lineRule="auto"/>
    </w:pPr>
  </w:style>
  <w:style w:type="paragraph" w:customStyle="1" w:styleId="SNSynopsisTOC">
    <w:name w:val="SN_Synopsis_TOC"/>
    <w:basedOn w:val="Normal"/>
    <w:pPr>
      <w:spacing w:line="480" w:lineRule="auto"/>
    </w:pPr>
  </w:style>
  <w:style w:type="character" w:styleId="Hyperlink">
    <w:name w:val="Hyperlink"/>
    <w:rPr>
      <w:color w:val="0000FF"/>
      <w:u w:val="single"/>
    </w:rPr>
  </w:style>
  <w:style w:type="paragraph" w:styleId="Footer">
    <w:name w:val="footer"/>
    <w:basedOn w:val="Normal"/>
    <w:pPr>
      <w:tabs>
        <w:tab w:val="center" w:pos="4320"/>
        <w:tab w:val="right" w:pos="8640"/>
      </w:tabs>
    </w:pPr>
  </w:style>
  <w:style w:type="paragraph" w:customStyle="1" w:styleId="BGKeywords">
    <w:name w:val="BG_Keywords"/>
    <w:basedOn w:val="Normal"/>
    <w:pPr>
      <w:spacing w:line="480" w:lineRule="auto"/>
    </w:pPr>
  </w:style>
  <w:style w:type="paragraph" w:customStyle="1" w:styleId="BHBriefs">
    <w:name w:val="BH_Briefs"/>
    <w:basedOn w:val="Normal"/>
    <w:pPr>
      <w:spacing w:line="480" w:lineRule="auto"/>
    </w:pPr>
  </w:style>
  <w:style w:type="character" w:styleId="PageNumber">
    <w:name w:val="page number"/>
    <w:basedOn w:val="DefaultParagraphFont"/>
  </w:style>
  <w:style w:type="paragraph" w:styleId="BalloonText">
    <w:name w:val="Balloon Text"/>
    <w:basedOn w:val="Normal"/>
    <w:semiHidden/>
    <w:rsid w:val="00E96302"/>
    <w:rPr>
      <w:rFonts w:ascii="Tahoma" w:hAnsi="Tahoma" w:cs="Tahoma"/>
      <w:sz w:val="16"/>
      <w:szCs w:val="16"/>
    </w:rPr>
  </w:style>
  <w:style w:type="paragraph" w:customStyle="1" w:styleId="StyleFACorrespondingAuthorFootnote7pt">
    <w:name w:val="Style FA_Corresponding_Author_Footnote + 7 pt"/>
    <w:basedOn w:val="Normal"/>
    <w:next w:val="BGKeywords"/>
    <w:link w:val="StyleFACorrespondingAuthorFootnote7ptChar"/>
    <w:autoRedefine/>
    <w:rsid w:val="00C10EE0"/>
    <w:pPr>
      <w:spacing w:after="0"/>
      <w:jc w:val="left"/>
    </w:pPr>
    <w:rPr>
      <w:rFonts w:ascii="Arno Pro" w:hAnsi="Arno Pro"/>
      <w:kern w:val="20"/>
      <w:sz w:val="18"/>
    </w:rPr>
  </w:style>
  <w:style w:type="character" w:customStyle="1" w:styleId="StyleFACorrespondingAuthorFootnote7ptChar">
    <w:name w:val="Style FA_Corresponding_Author_Footnote + 7 pt Char"/>
    <w:link w:val="StyleFACorrespondingAuthorFootnote7pt"/>
    <w:rsid w:val="00C10EE0"/>
    <w:rPr>
      <w:rFonts w:ascii="Arno Pro" w:hAnsi="Arno Pro"/>
      <w:kern w:val="20"/>
      <w:sz w:val="18"/>
    </w:rPr>
  </w:style>
  <w:style w:type="paragraph" w:customStyle="1" w:styleId="FAAuthorInfoSubtitle">
    <w:name w:val="FA_Author_Info_Subtitle"/>
    <w:basedOn w:val="Normal"/>
    <w:link w:val="FAAuthorInfoSubtitleChar"/>
    <w:autoRedefine/>
    <w:rsid w:val="00DD6DBB"/>
    <w:pPr>
      <w:spacing w:before="120" w:after="60" w:line="480" w:lineRule="auto"/>
      <w:jc w:val="left"/>
    </w:pPr>
    <w:rPr>
      <w:b/>
    </w:rPr>
  </w:style>
  <w:style w:type="character" w:customStyle="1" w:styleId="FAAuthorInfoSubtitleChar">
    <w:name w:val="FA_Author_Info_Subtitle Char"/>
    <w:link w:val="FAAuthorInfoSubtitle"/>
    <w:rsid w:val="00DD6DBB"/>
    <w:rPr>
      <w:rFonts w:ascii="Times" w:hAnsi="Times"/>
      <w:b/>
      <w:sz w:val="24"/>
    </w:rPr>
  </w:style>
  <w:style w:type="paragraph" w:customStyle="1" w:styleId="Default">
    <w:name w:val="Default"/>
    <w:rsid w:val="001A7A90"/>
    <w:pPr>
      <w:autoSpaceDE w:val="0"/>
      <w:autoSpaceDN w:val="0"/>
      <w:adjustRightInd w:val="0"/>
    </w:pPr>
    <w:rPr>
      <w:rFonts w:ascii="Symbol" w:hAnsi="Symbol" w:cs="Symbol"/>
      <w:color w:val="000000"/>
      <w:szCs w:val="24"/>
    </w:rPr>
  </w:style>
  <w:style w:type="character" w:customStyle="1" w:styleId="Heading1Char">
    <w:name w:val="Heading 1 Char"/>
    <w:aliases w:val="Chapter Char"/>
    <w:basedOn w:val="DefaultParagraphFont"/>
    <w:link w:val="Heading1"/>
    <w:uiPriority w:val="9"/>
    <w:rsid w:val="008B7274"/>
    <w:rPr>
      <w:rFonts w:ascii="Times New Roman" w:eastAsiaTheme="minorHAnsi" w:hAnsi="Times New Roman"/>
      <w:sz w:val="44"/>
      <w:szCs w:val="40"/>
    </w:rPr>
  </w:style>
  <w:style w:type="character" w:customStyle="1" w:styleId="Heading2Char">
    <w:name w:val="Heading 2 Char"/>
    <w:aliases w:val="Sub-Chapter Char"/>
    <w:basedOn w:val="DefaultParagraphFont"/>
    <w:link w:val="Heading2"/>
    <w:uiPriority w:val="9"/>
    <w:rsid w:val="008B7274"/>
    <w:rPr>
      <w:rFonts w:asciiTheme="majorHAnsi" w:eastAsiaTheme="majorEastAsia" w:hAnsiTheme="majorHAnsi" w:cstheme="majorBidi"/>
      <w:b/>
      <w:bCs/>
      <w:sz w:val="28"/>
      <w:szCs w:val="28"/>
    </w:rPr>
  </w:style>
  <w:style w:type="character" w:customStyle="1" w:styleId="Heading3Char">
    <w:name w:val="Heading 3 Char"/>
    <w:aliases w:val="Section Char"/>
    <w:basedOn w:val="DefaultParagraphFont"/>
    <w:link w:val="Heading3"/>
    <w:uiPriority w:val="9"/>
    <w:rsid w:val="008B7274"/>
    <w:rPr>
      <w:rFonts w:asciiTheme="majorHAnsi" w:eastAsiaTheme="majorEastAsia" w:hAnsiTheme="majorHAnsi" w:cstheme="majorBidi"/>
      <w:b/>
      <w:bCs/>
      <w:sz w:val="24"/>
      <w:szCs w:val="24"/>
    </w:rPr>
  </w:style>
  <w:style w:type="character" w:customStyle="1" w:styleId="Heading4Char">
    <w:name w:val="Heading 4 Char"/>
    <w:aliases w:val="Sub-Section Char"/>
    <w:basedOn w:val="DefaultParagraphFont"/>
    <w:link w:val="Heading4"/>
    <w:uiPriority w:val="9"/>
    <w:rsid w:val="008B7274"/>
    <w:rPr>
      <w:rFonts w:asciiTheme="majorHAnsi" w:eastAsiaTheme="majorEastAsia" w:hAnsiTheme="majorHAnsi" w:cstheme="majorBidi"/>
      <w:b/>
      <w:bCs/>
      <w:sz w:val="24"/>
      <w:szCs w:val="24"/>
    </w:rPr>
  </w:style>
  <w:style w:type="paragraph" w:styleId="Caption">
    <w:name w:val="caption"/>
    <w:basedOn w:val="Normal"/>
    <w:next w:val="Normal"/>
    <w:autoRedefine/>
    <w:uiPriority w:val="35"/>
    <w:unhideWhenUsed/>
    <w:qFormat/>
    <w:rsid w:val="008B7274"/>
    <w:pPr>
      <w:spacing w:before="360" w:after="720" w:line="276" w:lineRule="auto"/>
      <w:contextualSpacing/>
    </w:pPr>
    <w:rPr>
      <w:rFonts w:asciiTheme="majorHAnsi" w:eastAsiaTheme="minorHAnsi" w:hAnsiTheme="majorHAnsi" w:cstheme="minorBidi"/>
      <w:b/>
      <w:bCs/>
      <w:noProof/>
      <w:szCs w:val="22"/>
      <w:lang w:val="en-GB"/>
    </w:rPr>
  </w:style>
  <w:style w:type="paragraph" w:styleId="TOCHeading">
    <w:name w:val="TOC Heading"/>
    <w:basedOn w:val="Heading1"/>
    <w:next w:val="Normal"/>
    <w:uiPriority w:val="39"/>
    <w:semiHidden/>
    <w:unhideWhenUsed/>
    <w:qFormat/>
    <w:rsid w:val="008B7274"/>
    <w:pPr>
      <w:keepNext/>
      <w:keepLines/>
      <w:pageBreakBefore w:val="0"/>
      <w:numPr>
        <w:numId w:val="0"/>
      </w:numPr>
      <w:spacing w:before="240" w:after="0" w:line="240" w:lineRule="auto"/>
      <w:jc w:val="both"/>
      <w:outlineLvl w:val="9"/>
    </w:pPr>
    <w:rPr>
      <w:rFonts w:asciiTheme="majorHAnsi" w:eastAsiaTheme="majorEastAsia" w:hAnsiTheme="majorHAnsi" w:cstheme="majorBidi"/>
      <w:color w:val="365F91" w:themeColor="accent1" w:themeShade="BF"/>
      <w:sz w:val="32"/>
      <w:szCs w:val="32"/>
    </w:rPr>
  </w:style>
  <w:style w:type="table" w:styleId="PlainTable2">
    <w:name w:val="Plain Table 2"/>
    <w:basedOn w:val="TableNormal"/>
    <w:uiPriority w:val="42"/>
    <w:rsid w:val="004460CE"/>
    <w:rPr>
      <w:rFonts w:asciiTheme="minorHAnsi" w:eastAsiaTheme="minorHAnsi" w:hAnsiTheme="minorHAnsi" w:cstheme="minorBidi"/>
      <w:sz w:val="22"/>
      <w:szCs w:val="22"/>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GridTable1Light">
    <w:name w:val="Grid Table 1 Light"/>
    <w:basedOn w:val="TableNormal"/>
    <w:uiPriority w:val="46"/>
    <w:rsid w:val="004460CE"/>
    <w:rPr>
      <w:rFonts w:asciiTheme="minorHAnsi" w:eastAsiaTheme="minorHAnsi" w:hAnsiTheme="minorHAnsi" w:cstheme="minorBidi"/>
      <w:sz w:val="22"/>
      <w:szCs w:val="22"/>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PlaceholderText">
    <w:name w:val="Placeholder Text"/>
    <w:basedOn w:val="DefaultParagraphFont"/>
    <w:uiPriority w:val="99"/>
    <w:semiHidden/>
    <w:rsid w:val="003F0B31"/>
    <w:rPr>
      <w:color w:val="808080"/>
    </w:rPr>
  </w:style>
  <w:style w:type="paragraph" w:styleId="ListParagraph">
    <w:name w:val="List Paragraph"/>
    <w:basedOn w:val="Normal"/>
    <w:uiPriority w:val="34"/>
    <w:qFormat/>
    <w:rsid w:val="003F0B31"/>
    <w:pPr>
      <w:ind w:left="720"/>
      <w:contextualSpacing/>
    </w:pPr>
  </w:style>
  <w:style w:type="character" w:styleId="UnresolvedMention">
    <w:name w:val="Unresolved Mention"/>
    <w:basedOn w:val="DefaultParagraphFont"/>
    <w:uiPriority w:val="99"/>
    <w:semiHidden/>
    <w:unhideWhenUsed/>
    <w:rsid w:val="00A3160E"/>
    <w:rPr>
      <w:color w:val="605E5C"/>
      <w:shd w:val="clear" w:color="auto" w:fill="E1DFDD"/>
    </w:rPr>
  </w:style>
  <w:style w:type="character" w:styleId="LineNumber">
    <w:name w:val="line number"/>
    <w:basedOn w:val="DefaultParagraphFont"/>
    <w:semiHidden/>
    <w:unhideWhenUsed/>
    <w:rsid w:val="00BA6FA5"/>
  </w:style>
  <w:style w:type="paragraph" w:styleId="Bibliography">
    <w:name w:val="Bibliography"/>
    <w:basedOn w:val="Normal"/>
    <w:next w:val="Normal"/>
    <w:uiPriority w:val="37"/>
    <w:unhideWhenUsed/>
    <w:rsid w:val="00A05D24"/>
  </w:style>
  <w:style w:type="table" w:styleId="TableGrid">
    <w:name w:val="Table Grid"/>
    <w:basedOn w:val="TableNormal"/>
    <w:rsid w:val="00FE040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06574498">
      <w:bodyDiv w:val="1"/>
      <w:marLeft w:val="0"/>
      <w:marRight w:val="0"/>
      <w:marTop w:val="0"/>
      <w:marBottom w:val="0"/>
      <w:divBdr>
        <w:top w:val="none" w:sz="0" w:space="0" w:color="auto"/>
        <w:left w:val="none" w:sz="0" w:space="0" w:color="auto"/>
        <w:bottom w:val="none" w:sz="0" w:space="0" w:color="auto"/>
        <w:right w:val="none" w:sz="0" w:space="0" w:color="auto"/>
      </w:divBdr>
      <w:divsChild>
        <w:div w:id="678508390">
          <w:marLeft w:val="0"/>
          <w:marRight w:val="0"/>
          <w:marTop w:val="0"/>
          <w:marBottom w:val="0"/>
          <w:divBdr>
            <w:top w:val="none" w:sz="0" w:space="0" w:color="auto"/>
            <w:left w:val="none" w:sz="0" w:space="0" w:color="auto"/>
            <w:bottom w:val="none" w:sz="0" w:space="0" w:color="auto"/>
            <w:right w:val="none" w:sz="0" w:space="0" w:color="auto"/>
          </w:divBdr>
          <w:divsChild>
            <w:div w:id="648746697">
              <w:marLeft w:val="0"/>
              <w:marRight w:val="0"/>
              <w:marTop w:val="0"/>
              <w:marBottom w:val="0"/>
              <w:divBdr>
                <w:top w:val="none" w:sz="0" w:space="0" w:color="auto"/>
                <w:left w:val="none" w:sz="0" w:space="0" w:color="auto"/>
                <w:bottom w:val="none" w:sz="0" w:space="0" w:color="auto"/>
                <w:right w:val="none" w:sz="0" w:space="0" w:color="auto"/>
              </w:divBdr>
              <w:divsChild>
                <w:div w:id="911426369">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845975765">
      <w:bodyDiv w:val="1"/>
      <w:marLeft w:val="0"/>
      <w:marRight w:val="0"/>
      <w:marTop w:val="0"/>
      <w:marBottom w:val="0"/>
      <w:divBdr>
        <w:top w:val="none" w:sz="0" w:space="0" w:color="auto"/>
        <w:left w:val="none" w:sz="0" w:space="0" w:color="auto"/>
        <w:bottom w:val="none" w:sz="0" w:space="0" w:color="auto"/>
        <w:right w:val="none" w:sz="0" w:space="0" w:color="auto"/>
      </w:divBdr>
    </w:div>
    <w:div w:id="1885629807">
      <w:bodyDiv w:val="1"/>
      <w:marLeft w:val="0"/>
      <w:marRight w:val="0"/>
      <w:marTop w:val="0"/>
      <w:marBottom w:val="0"/>
      <w:divBdr>
        <w:top w:val="none" w:sz="0" w:space="0" w:color="auto"/>
        <w:left w:val="none" w:sz="0" w:space="0" w:color="auto"/>
        <w:bottom w:val="none" w:sz="0" w:space="0" w:color="auto"/>
        <w:right w:val="none" w:sz="0" w:space="0" w:color="auto"/>
      </w:divBdr>
    </w:div>
    <w:div w:id="1964576945">
      <w:bodyDiv w:val="1"/>
      <w:marLeft w:val="0"/>
      <w:marRight w:val="0"/>
      <w:marTop w:val="0"/>
      <w:marBottom w:val="0"/>
      <w:divBdr>
        <w:top w:val="none" w:sz="0" w:space="0" w:color="auto"/>
        <w:left w:val="none" w:sz="0" w:space="0" w:color="auto"/>
        <w:bottom w:val="none" w:sz="0" w:space="0" w:color="auto"/>
        <w:right w:val="none" w:sz="0" w:space="0" w:color="auto"/>
      </w:divBdr>
      <w:divsChild>
        <w:div w:id="717555785">
          <w:marLeft w:val="0"/>
          <w:marRight w:val="0"/>
          <w:marTop w:val="0"/>
          <w:marBottom w:val="0"/>
          <w:divBdr>
            <w:top w:val="none" w:sz="0" w:space="0" w:color="auto"/>
            <w:left w:val="none" w:sz="0" w:space="0" w:color="auto"/>
            <w:bottom w:val="none" w:sz="0" w:space="0" w:color="auto"/>
            <w:right w:val="none" w:sz="0" w:space="0" w:color="auto"/>
          </w:divBdr>
          <w:divsChild>
            <w:div w:id="2097088320">
              <w:marLeft w:val="0"/>
              <w:marRight w:val="0"/>
              <w:marTop w:val="0"/>
              <w:marBottom w:val="0"/>
              <w:divBdr>
                <w:top w:val="none" w:sz="0" w:space="0" w:color="auto"/>
                <w:left w:val="none" w:sz="0" w:space="0" w:color="auto"/>
                <w:bottom w:val="none" w:sz="0" w:space="0" w:color="auto"/>
                <w:right w:val="none" w:sz="0" w:space="0" w:color="auto"/>
              </w:divBdr>
              <w:divsChild>
                <w:div w:id="777607511">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griffin@rwu.edu" TargetMode="External"/><Relationship Id="rId13" Type="http://schemas.openxmlformats.org/officeDocument/2006/relationships/image" Target="media/image5.png"/><Relationship Id="rId18"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Blake\AppData\Roaming\Microsoft\Templates\acstemplate_msw2010.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Times New Roman-Arial">
      <a:majorFont>
        <a:latin typeface="Times New Roman" panose="02020603050405020304"/>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Arial" panose="020B0604020202020204"/>
        <a:ea typeface=""/>
        <a:cs typeface=""/>
        <a:font script="Jpan" typeface="ＭＳ Ｐゴシック"/>
        <a:font script="Hang" typeface="돋움"/>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4475BDA-75C7-4B43-AF85-9FA88F445D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cstemplate_msw2010</Template>
  <TotalTime>184</TotalTime>
  <Pages>29</Pages>
  <Words>22773</Words>
  <Characters>129812</Characters>
  <Application>Microsoft Office Word</Application>
  <DocSecurity>0</DocSecurity>
  <Lines>1081</Lines>
  <Paragraphs>304</Paragraphs>
  <ScaleCrop>false</ScaleCrop>
  <HeadingPairs>
    <vt:vector size="2" baseType="variant">
      <vt:variant>
        <vt:lpstr>Title</vt:lpstr>
      </vt:variant>
      <vt:variant>
        <vt:i4>1</vt:i4>
      </vt:variant>
    </vt:vector>
  </HeadingPairs>
  <TitlesOfParts>
    <vt:vector size="1" baseType="lpstr">
      <vt:lpstr>Template for Electronic Submission to ACS Journals</vt:lpstr>
    </vt:vector>
  </TitlesOfParts>
  <Company>ACS</Company>
  <LinksUpToDate>false</LinksUpToDate>
  <CharactersWithSpaces>152281</CharactersWithSpaces>
  <SharedDoc>false</SharedDoc>
  <HLinks>
    <vt:vector size="6" baseType="variant">
      <vt:variant>
        <vt:i4>4849748</vt:i4>
      </vt:variant>
      <vt:variant>
        <vt:i4>0</vt:i4>
      </vt:variant>
      <vt:variant>
        <vt:i4>0</vt:i4>
      </vt:variant>
      <vt:variant>
        <vt:i4>5</vt:i4>
      </vt:variant>
      <vt:variant>
        <vt:lpwstr>http://pubs.acs.org/page/4authors/ind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subject/>
  <dc:creator>Blake</dc:creator>
  <cp:keywords/>
  <cp:lastModifiedBy>Blake Actkinson</cp:lastModifiedBy>
  <cp:revision>11</cp:revision>
  <cp:lastPrinted>2008-06-11T21:33:00Z</cp:lastPrinted>
  <dcterms:created xsi:type="dcterms:W3CDTF">2022-04-18T19:27:00Z</dcterms:created>
  <dcterms:modified xsi:type="dcterms:W3CDTF">2022-04-20T18: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4"&gt;&lt;session id="A4Mmyz6x"/&gt;&lt;style id="http://www.zotero.org/styles/environmental-science-and-technology" hasBibliography="1" bibliographyStyleHasBeenSet="1"/&gt;&lt;prefs&gt;&lt;pref name="fieldType" value="Field"/&gt;&lt;pref nam</vt:lpwstr>
  </property>
  <property fmtid="{D5CDD505-2E9C-101B-9397-08002B2CF9AE}" pid="3" name="ZOTERO_PREF_2">
    <vt:lpwstr>e="automaticJournalAbbreviations" value="true"/&gt;&lt;/prefs&gt;&lt;/data&gt;</vt:lpwstr>
  </property>
</Properties>
</file>